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1EB6A" w14:textId="3A7B6294" w:rsidR="007F0725" w:rsidRPr="007F0725" w:rsidRDefault="00614B87" w:rsidP="007F0725">
      <w:pPr>
        <w:spacing w:line="240" w:lineRule="auto"/>
        <w:jc w:val="center"/>
        <w:rPr>
          <w:rFonts w:ascii="Times New Roman" w:hAnsi="Times New Roman" w:cs="Times New Roman"/>
          <w:b/>
          <w:bCs/>
          <w:sz w:val="28"/>
          <w:szCs w:val="28"/>
          <w:lang w:val="en-US"/>
        </w:rPr>
      </w:pPr>
      <w:r w:rsidRPr="00614B87">
        <w:rPr>
          <w:rFonts w:ascii="Times New Roman" w:hAnsi="Times New Roman" w:cs="Times New Roman"/>
          <w:b/>
          <w:bCs/>
          <w:sz w:val="28"/>
          <w:szCs w:val="28"/>
          <w:lang w:val="en-US"/>
        </w:rPr>
        <w:t>STUDI ALTERNATIF PERENCANAAN JEMBATAN ALAS B</w:t>
      </w:r>
      <w:r w:rsidR="008A1DED">
        <w:rPr>
          <w:rFonts w:ascii="Times New Roman" w:hAnsi="Times New Roman" w:cs="Times New Roman"/>
          <w:b/>
          <w:bCs/>
          <w:sz w:val="28"/>
          <w:szCs w:val="28"/>
          <w:lang w:val="en-US"/>
        </w:rPr>
        <w:t>U</w:t>
      </w:r>
      <w:r w:rsidRPr="00614B87">
        <w:rPr>
          <w:rFonts w:ascii="Times New Roman" w:hAnsi="Times New Roman" w:cs="Times New Roman"/>
          <w:b/>
          <w:bCs/>
          <w:sz w:val="28"/>
          <w:szCs w:val="28"/>
          <w:lang w:val="en-US"/>
        </w:rPr>
        <w:t>LUH I KABUPATEN BANYUWANGI MENGGUNAKAN METODE KOMPOSIT</w:t>
      </w:r>
    </w:p>
    <w:p w14:paraId="7B7D910C" w14:textId="4B28BB73" w:rsidR="00614B87" w:rsidRPr="00D40AB5" w:rsidRDefault="00614B87" w:rsidP="007F0725">
      <w:pPr>
        <w:spacing w:after="0" w:line="240" w:lineRule="auto"/>
        <w:jc w:val="center"/>
        <w:rPr>
          <w:rFonts w:ascii="Times New Roman" w:hAnsi="Times New Roman" w:cs="Times New Roman"/>
          <w:b/>
          <w:bCs/>
          <w:sz w:val="20"/>
          <w:szCs w:val="20"/>
          <w:vertAlign w:val="superscript"/>
          <w:lang w:val="en-US"/>
        </w:rPr>
      </w:pPr>
      <w:r w:rsidRPr="00D40AB5">
        <w:rPr>
          <w:rFonts w:ascii="Times New Roman" w:hAnsi="Times New Roman" w:cs="Times New Roman"/>
          <w:b/>
          <w:bCs/>
          <w:sz w:val="20"/>
          <w:szCs w:val="20"/>
          <w:lang w:val="en-US"/>
        </w:rPr>
        <w:t>Sultan Syar</w:t>
      </w:r>
      <w:r w:rsidR="009E7732" w:rsidRPr="00D40AB5">
        <w:rPr>
          <w:rFonts w:ascii="Times New Roman" w:hAnsi="Times New Roman" w:cs="Times New Roman"/>
          <w:b/>
          <w:bCs/>
          <w:sz w:val="20"/>
          <w:szCs w:val="20"/>
          <w:lang w:val="en-US"/>
        </w:rPr>
        <w:t>ifudin Suryaningrat</w:t>
      </w:r>
      <w:r w:rsidR="009E7732" w:rsidRPr="00D40AB5">
        <w:rPr>
          <w:rFonts w:ascii="Times New Roman" w:hAnsi="Times New Roman" w:cs="Times New Roman"/>
          <w:b/>
          <w:bCs/>
          <w:sz w:val="20"/>
          <w:szCs w:val="20"/>
          <w:vertAlign w:val="superscript"/>
          <w:lang w:val="en-US"/>
        </w:rPr>
        <w:t>1</w:t>
      </w:r>
      <w:r w:rsidR="009E7732" w:rsidRPr="00D40AB5">
        <w:rPr>
          <w:rFonts w:ascii="Times New Roman" w:hAnsi="Times New Roman" w:cs="Times New Roman"/>
          <w:b/>
          <w:bCs/>
          <w:sz w:val="20"/>
          <w:szCs w:val="20"/>
          <w:lang w:val="en-US"/>
        </w:rPr>
        <w:t>, Warsito</w:t>
      </w:r>
      <w:r w:rsidR="009E7732" w:rsidRPr="00D40AB5">
        <w:rPr>
          <w:rFonts w:ascii="Times New Roman" w:hAnsi="Times New Roman" w:cs="Times New Roman"/>
          <w:b/>
          <w:bCs/>
          <w:sz w:val="20"/>
          <w:szCs w:val="20"/>
          <w:vertAlign w:val="superscript"/>
          <w:lang w:val="en-US"/>
        </w:rPr>
        <w:t>2</w:t>
      </w:r>
      <w:r w:rsidR="009E7732" w:rsidRPr="00D40AB5">
        <w:rPr>
          <w:rFonts w:ascii="Times New Roman" w:hAnsi="Times New Roman" w:cs="Times New Roman"/>
          <w:b/>
          <w:bCs/>
          <w:sz w:val="20"/>
          <w:szCs w:val="20"/>
          <w:lang w:val="en-US"/>
        </w:rPr>
        <w:t>, Bambang Suprapto</w:t>
      </w:r>
      <w:r w:rsidR="009E7732" w:rsidRPr="00D40AB5">
        <w:rPr>
          <w:rFonts w:ascii="Times New Roman" w:hAnsi="Times New Roman" w:cs="Times New Roman"/>
          <w:b/>
          <w:bCs/>
          <w:sz w:val="20"/>
          <w:szCs w:val="20"/>
          <w:vertAlign w:val="superscript"/>
          <w:lang w:val="en-US"/>
        </w:rPr>
        <w:t>3</w:t>
      </w:r>
    </w:p>
    <w:p w14:paraId="6A2B54F7" w14:textId="55E4F278" w:rsidR="009E7732" w:rsidRPr="00D40AB5" w:rsidRDefault="009E7732" w:rsidP="007F0725">
      <w:pPr>
        <w:spacing w:after="0" w:line="240" w:lineRule="auto"/>
        <w:jc w:val="center"/>
        <w:rPr>
          <w:rFonts w:ascii="Times New Roman" w:hAnsi="Times New Roman" w:cs="Times New Roman"/>
          <w:b/>
          <w:bCs/>
          <w:sz w:val="20"/>
          <w:szCs w:val="20"/>
          <w:lang w:val="en-US"/>
        </w:rPr>
      </w:pPr>
      <w:r w:rsidRPr="00D40AB5">
        <w:rPr>
          <w:rFonts w:ascii="Times New Roman" w:hAnsi="Times New Roman" w:cs="Times New Roman"/>
          <w:b/>
          <w:bCs/>
          <w:sz w:val="20"/>
          <w:szCs w:val="20"/>
          <w:vertAlign w:val="superscript"/>
          <w:lang w:val="en-US"/>
        </w:rPr>
        <w:t>1</w:t>
      </w:r>
      <w:r w:rsidRPr="00D40AB5">
        <w:rPr>
          <w:rFonts w:ascii="Times New Roman" w:hAnsi="Times New Roman" w:cs="Times New Roman"/>
          <w:b/>
          <w:bCs/>
          <w:sz w:val="20"/>
          <w:szCs w:val="20"/>
          <w:lang w:val="en-US"/>
        </w:rPr>
        <w:t>Mahasiswa Teknik Sipil Fakultas Teknik Universitas Islam Malang</w:t>
      </w:r>
    </w:p>
    <w:p w14:paraId="3C35B82B" w14:textId="7659838F" w:rsidR="009E7732" w:rsidRPr="00D40AB5" w:rsidRDefault="009E7732" w:rsidP="009B0272">
      <w:pPr>
        <w:spacing w:after="0" w:line="240" w:lineRule="auto"/>
        <w:jc w:val="center"/>
        <w:rPr>
          <w:rFonts w:ascii="Times New Roman" w:hAnsi="Times New Roman" w:cs="Times New Roman"/>
          <w:b/>
          <w:bCs/>
          <w:sz w:val="20"/>
          <w:szCs w:val="20"/>
          <w:lang w:val="en-US"/>
        </w:rPr>
      </w:pPr>
      <w:r w:rsidRPr="00D40AB5">
        <w:rPr>
          <w:rFonts w:ascii="Times New Roman" w:hAnsi="Times New Roman" w:cs="Times New Roman"/>
          <w:b/>
          <w:bCs/>
          <w:sz w:val="20"/>
          <w:szCs w:val="20"/>
          <w:lang w:val="en-US"/>
        </w:rPr>
        <w:t>e-</w:t>
      </w:r>
      <w:proofErr w:type="gramStart"/>
      <w:r w:rsidRPr="00D40AB5">
        <w:rPr>
          <w:rFonts w:ascii="Times New Roman" w:hAnsi="Times New Roman" w:cs="Times New Roman"/>
          <w:b/>
          <w:bCs/>
          <w:sz w:val="20"/>
          <w:szCs w:val="20"/>
          <w:lang w:val="en-US"/>
        </w:rPr>
        <w:t>mail :</w:t>
      </w:r>
      <w:proofErr w:type="gramEnd"/>
      <w:r w:rsidR="00AC5FFD" w:rsidRPr="00D40AB5">
        <w:rPr>
          <w:rFonts w:ascii="Times New Roman" w:hAnsi="Times New Roman" w:cs="Times New Roman"/>
          <w:b/>
          <w:bCs/>
          <w:sz w:val="20"/>
          <w:szCs w:val="20"/>
          <w:lang w:val="en-US"/>
        </w:rPr>
        <w:t xml:space="preserve"> </w:t>
      </w:r>
      <w:hyperlink r:id="rId8" w:history="1">
        <w:r w:rsidR="00AC5FFD" w:rsidRPr="00D40AB5">
          <w:rPr>
            <w:rStyle w:val="Hyperlink"/>
            <w:rFonts w:ascii="Times New Roman" w:hAnsi="Times New Roman" w:cs="Times New Roman"/>
            <w:b/>
            <w:bCs/>
            <w:sz w:val="20"/>
            <w:szCs w:val="20"/>
            <w:lang w:val="en-US"/>
          </w:rPr>
          <w:t>sultanasek11@gmail.com</w:t>
        </w:r>
      </w:hyperlink>
    </w:p>
    <w:p w14:paraId="1073CCCE" w14:textId="1AA33903" w:rsidR="009E7732" w:rsidRPr="00D40AB5" w:rsidRDefault="009E7732" w:rsidP="009B0272">
      <w:pPr>
        <w:spacing w:after="0" w:line="240" w:lineRule="auto"/>
        <w:jc w:val="center"/>
        <w:rPr>
          <w:rFonts w:ascii="Times New Roman" w:hAnsi="Times New Roman" w:cs="Times New Roman"/>
          <w:b/>
          <w:bCs/>
          <w:sz w:val="20"/>
          <w:szCs w:val="20"/>
          <w:lang w:val="en-US"/>
        </w:rPr>
      </w:pPr>
      <w:r w:rsidRPr="00D40AB5">
        <w:rPr>
          <w:rFonts w:ascii="Times New Roman" w:hAnsi="Times New Roman" w:cs="Times New Roman"/>
          <w:b/>
          <w:bCs/>
          <w:sz w:val="20"/>
          <w:szCs w:val="20"/>
          <w:vertAlign w:val="superscript"/>
          <w:lang w:val="en-US"/>
        </w:rPr>
        <w:t>2</w:t>
      </w:r>
      <w:r w:rsidRPr="00D40AB5">
        <w:rPr>
          <w:rFonts w:ascii="Times New Roman" w:hAnsi="Times New Roman" w:cs="Times New Roman"/>
          <w:b/>
          <w:bCs/>
          <w:sz w:val="20"/>
          <w:szCs w:val="20"/>
          <w:lang w:val="en-US"/>
        </w:rPr>
        <w:t>Dosen Teknik Sipil Fakultas Teknik Universitas Islam Malang</w:t>
      </w:r>
    </w:p>
    <w:p w14:paraId="02CED6B3" w14:textId="620AC6CF" w:rsidR="009E7732" w:rsidRPr="00D40AB5" w:rsidRDefault="009E7732" w:rsidP="009B0272">
      <w:pPr>
        <w:spacing w:after="0" w:line="240" w:lineRule="auto"/>
        <w:jc w:val="center"/>
        <w:rPr>
          <w:rFonts w:ascii="Times New Roman" w:hAnsi="Times New Roman" w:cs="Times New Roman"/>
          <w:b/>
          <w:bCs/>
          <w:sz w:val="20"/>
          <w:szCs w:val="20"/>
          <w:lang w:val="en-US"/>
        </w:rPr>
      </w:pPr>
      <w:r w:rsidRPr="00D40AB5">
        <w:rPr>
          <w:rFonts w:ascii="Times New Roman" w:hAnsi="Times New Roman" w:cs="Times New Roman"/>
          <w:b/>
          <w:bCs/>
          <w:sz w:val="20"/>
          <w:szCs w:val="20"/>
          <w:lang w:val="en-US"/>
        </w:rPr>
        <w:t>e-</w:t>
      </w:r>
      <w:proofErr w:type="gramStart"/>
      <w:r w:rsidRPr="00D40AB5">
        <w:rPr>
          <w:rFonts w:ascii="Times New Roman" w:hAnsi="Times New Roman" w:cs="Times New Roman"/>
          <w:b/>
          <w:bCs/>
          <w:sz w:val="20"/>
          <w:szCs w:val="20"/>
          <w:lang w:val="en-US"/>
        </w:rPr>
        <w:t>mail :</w:t>
      </w:r>
      <w:proofErr w:type="gramEnd"/>
      <w:r w:rsidRPr="00D40AB5">
        <w:rPr>
          <w:rFonts w:ascii="Times New Roman" w:hAnsi="Times New Roman" w:cs="Times New Roman"/>
          <w:b/>
          <w:bCs/>
          <w:sz w:val="20"/>
          <w:szCs w:val="20"/>
          <w:lang w:val="en-US"/>
        </w:rPr>
        <w:t xml:space="preserve"> </w:t>
      </w:r>
      <w:hyperlink r:id="rId9" w:history="1">
        <w:r w:rsidRPr="00D40AB5">
          <w:rPr>
            <w:rStyle w:val="Hyperlink"/>
            <w:rFonts w:ascii="Times New Roman" w:hAnsi="Times New Roman" w:cs="Times New Roman"/>
            <w:b/>
            <w:bCs/>
            <w:sz w:val="20"/>
            <w:szCs w:val="20"/>
            <w:lang w:val="en-US"/>
          </w:rPr>
          <w:t>warsito@unisma.ac.id</w:t>
        </w:r>
      </w:hyperlink>
    </w:p>
    <w:p w14:paraId="487EDFAE" w14:textId="75D4F6AA" w:rsidR="009E7732" w:rsidRPr="00D40AB5" w:rsidRDefault="009E7732" w:rsidP="009B0272">
      <w:pPr>
        <w:spacing w:after="0" w:line="240" w:lineRule="auto"/>
        <w:jc w:val="center"/>
        <w:rPr>
          <w:rFonts w:ascii="Times New Roman" w:hAnsi="Times New Roman" w:cs="Times New Roman"/>
          <w:b/>
          <w:bCs/>
          <w:sz w:val="20"/>
          <w:szCs w:val="20"/>
          <w:lang w:val="en-US"/>
        </w:rPr>
      </w:pPr>
      <w:r w:rsidRPr="00D40AB5">
        <w:rPr>
          <w:rFonts w:ascii="Times New Roman" w:hAnsi="Times New Roman" w:cs="Times New Roman"/>
          <w:b/>
          <w:bCs/>
          <w:sz w:val="20"/>
          <w:szCs w:val="20"/>
          <w:vertAlign w:val="superscript"/>
          <w:lang w:val="en-US"/>
        </w:rPr>
        <w:t>3</w:t>
      </w:r>
      <w:r w:rsidRPr="00D40AB5">
        <w:rPr>
          <w:rFonts w:ascii="Times New Roman" w:hAnsi="Times New Roman" w:cs="Times New Roman"/>
          <w:b/>
          <w:bCs/>
          <w:sz w:val="20"/>
          <w:szCs w:val="20"/>
          <w:lang w:val="en-US"/>
        </w:rPr>
        <w:t>Dosen Teknik Sipil Fakultas Teknik Universitas Islam Malang</w:t>
      </w:r>
    </w:p>
    <w:p w14:paraId="589792A3" w14:textId="5C9E1316" w:rsidR="00313873" w:rsidRPr="00D40AB5" w:rsidRDefault="009E7732" w:rsidP="009B0272">
      <w:pPr>
        <w:spacing w:after="0" w:line="240" w:lineRule="auto"/>
        <w:jc w:val="center"/>
        <w:rPr>
          <w:rFonts w:ascii="Times New Roman" w:hAnsi="Times New Roman" w:cs="Times New Roman"/>
          <w:b/>
          <w:bCs/>
          <w:sz w:val="20"/>
          <w:szCs w:val="20"/>
          <w:lang w:val="en-US"/>
        </w:rPr>
      </w:pPr>
      <w:r w:rsidRPr="00D40AB5">
        <w:rPr>
          <w:rFonts w:ascii="Times New Roman" w:hAnsi="Times New Roman" w:cs="Times New Roman"/>
          <w:b/>
          <w:bCs/>
          <w:sz w:val="20"/>
          <w:szCs w:val="20"/>
          <w:lang w:val="en-US"/>
        </w:rPr>
        <w:t>e-</w:t>
      </w:r>
      <w:proofErr w:type="gramStart"/>
      <w:r w:rsidRPr="00D40AB5">
        <w:rPr>
          <w:rFonts w:ascii="Times New Roman" w:hAnsi="Times New Roman" w:cs="Times New Roman"/>
          <w:b/>
          <w:bCs/>
          <w:sz w:val="20"/>
          <w:szCs w:val="20"/>
          <w:lang w:val="en-US"/>
        </w:rPr>
        <w:t>mail :</w:t>
      </w:r>
      <w:proofErr w:type="gramEnd"/>
      <w:r w:rsidRPr="00D40AB5">
        <w:rPr>
          <w:rFonts w:ascii="Times New Roman" w:hAnsi="Times New Roman" w:cs="Times New Roman"/>
          <w:b/>
          <w:bCs/>
          <w:sz w:val="20"/>
          <w:szCs w:val="20"/>
          <w:lang w:val="en-US"/>
        </w:rPr>
        <w:t xml:space="preserve"> </w:t>
      </w:r>
      <w:hyperlink r:id="rId10" w:history="1">
        <w:r w:rsidR="00BE2468" w:rsidRPr="004D366A">
          <w:rPr>
            <w:rStyle w:val="Hyperlink"/>
            <w:rFonts w:ascii="Times New Roman" w:hAnsi="Times New Roman" w:cs="Times New Roman"/>
            <w:b/>
            <w:bCs/>
            <w:sz w:val="20"/>
            <w:szCs w:val="20"/>
            <w:lang w:val="en-US"/>
          </w:rPr>
          <w:t>mastok56@gmail.com</w:t>
        </w:r>
      </w:hyperlink>
    </w:p>
    <w:p w14:paraId="30877F94" w14:textId="77777777" w:rsidR="00313873" w:rsidRPr="00313873" w:rsidRDefault="00313873" w:rsidP="009B0272">
      <w:pPr>
        <w:spacing w:after="0" w:line="240" w:lineRule="auto"/>
        <w:jc w:val="center"/>
        <w:rPr>
          <w:rFonts w:ascii="Times New Roman" w:hAnsi="Times New Roman" w:cs="Times New Roman"/>
          <w:b/>
          <w:bCs/>
          <w:sz w:val="24"/>
          <w:szCs w:val="24"/>
          <w:lang w:val="en-US"/>
        </w:rPr>
      </w:pPr>
    </w:p>
    <w:p w14:paraId="71A8C13F" w14:textId="1BA1AA80" w:rsidR="00313873" w:rsidRPr="00E95664" w:rsidRDefault="00313873" w:rsidP="009B0272">
      <w:pPr>
        <w:spacing w:after="0" w:line="240" w:lineRule="auto"/>
        <w:jc w:val="center"/>
        <w:rPr>
          <w:rFonts w:ascii="Times New Roman" w:hAnsi="Times New Roman" w:cs="Times New Roman"/>
          <w:b/>
          <w:bCs/>
          <w:lang w:val="en-US"/>
        </w:rPr>
      </w:pPr>
      <w:r w:rsidRPr="00E95664">
        <w:rPr>
          <w:rFonts w:ascii="Times New Roman" w:hAnsi="Times New Roman" w:cs="Times New Roman"/>
          <w:b/>
          <w:bCs/>
          <w:lang w:val="en-US"/>
        </w:rPr>
        <w:t>ABSTRAK</w:t>
      </w:r>
    </w:p>
    <w:p w14:paraId="2416C193" w14:textId="0051C87B" w:rsidR="00313873" w:rsidRDefault="009F6625" w:rsidP="009B0272">
      <w:pPr>
        <w:spacing w:after="0" w:line="240" w:lineRule="auto"/>
        <w:ind w:firstLine="720"/>
        <w:jc w:val="both"/>
        <w:rPr>
          <w:rFonts w:ascii="Times New Roman" w:hAnsi="Times New Roman" w:cs="Times New Roman"/>
          <w:sz w:val="20"/>
          <w:szCs w:val="20"/>
          <w:lang w:val="en-US"/>
        </w:rPr>
      </w:pPr>
      <w:r>
        <w:rPr>
          <w:rFonts w:ascii="Times New Roman" w:hAnsi="Times New Roman" w:cs="Times New Roman"/>
          <w:sz w:val="20"/>
          <w:szCs w:val="20"/>
          <w:lang w:val="en-US"/>
        </w:rPr>
        <w:t>Jembatan merupakan konstruksi yang berfungsi untuk meneruskan jalan melalui suatu rintangan guna memenuhi kebutuhan masyarakat dan untuk memudahkan lalu lintas dalam melakukan kegiatan. Pada pelaksanaannya penggantian jembatan Alas Buluh I dibangun dengan bentang 31 m dan lebar total 14,1 m dengan lebar lantai kendaraan 11,5 m</w:t>
      </w:r>
      <w:r w:rsidR="00D27C9D">
        <w:rPr>
          <w:rFonts w:ascii="Times New Roman" w:hAnsi="Times New Roman" w:cs="Times New Roman"/>
          <w:sz w:val="20"/>
          <w:szCs w:val="20"/>
          <w:lang w:val="en-US"/>
        </w:rPr>
        <w:t>. Adapun standar perencanaan yang digunakan pada perencanaan alternatif ini yaitu RSNI T-03-2005, SNI 03-1729-2002, SNI 1725:2016, dan SNI 2833:2008. Sehubungan dengan yang di atas</w:t>
      </w:r>
      <w:r w:rsidR="00E870EE">
        <w:rPr>
          <w:rFonts w:ascii="Times New Roman" w:hAnsi="Times New Roman" w:cs="Times New Roman"/>
          <w:sz w:val="20"/>
          <w:szCs w:val="20"/>
          <w:lang w:val="en-US"/>
        </w:rPr>
        <w:t xml:space="preserve">, penulis mencoba merencanakan ulang Jembatan Alas Beluh I Kabupaten Banyuwangi </w:t>
      </w:r>
      <w:r w:rsidR="00D27C9D">
        <w:rPr>
          <w:rFonts w:ascii="Times New Roman" w:hAnsi="Times New Roman" w:cs="Times New Roman"/>
          <w:sz w:val="20"/>
          <w:szCs w:val="20"/>
          <w:lang w:val="en-US"/>
        </w:rPr>
        <w:t>menggunakan konstruksi beton prategang dengan metode komposit.</w:t>
      </w:r>
      <w:r w:rsidR="00AC5FFD">
        <w:rPr>
          <w:rFonts w:ascii="Times New Roman" w:hAnsi="Times New Roman" w:cs="Times New Roman"/>
          <w:sz w:val="20"/>
          <w:szCs w:val="20"/>
          <w:lang w:val="en-US"/>
        </w:rPr>
        <w:t xml:space="preserve"> Hasil dari perhitungan tersebut adalah dimensi plat lantai </w:t>
      </w:r>
      <w:proofErr w:type="gramStart"/>
      <w:r w:rsidR="00AC5FFD">
        <w:rPr>
          <w:rFonts w:ascii="Times New Roman" w:hAnsi="Times New Roman" w:cs="Times New Roman"/>
          <w:sz w:val="20"/>
          <w:szCs w:val="20"/>
          <w:lang w:val="en-US"/>
        </w:rPr>
        <w:t>kendaraan :</w:t>
      </w:r>
      <w:proofErr w:type="gramEnd"/>
      <w:r w:rsidR="00AC5FFD">
        <w:rPr>
          <w:rFonts w:ascii="Times New Roman" w:hAnsi="Times New Roman" w:cs="Times New Roman"/>
          <w:sz w:val="20"/>
          <w:szCs w:val="20"/>
          <w:lang w:val="en-US"/>
        </w:rPr>
        <w:t xml:space="preserve"> 2023,87 kg/m, berat sendiri gelagar 114,84 kg/m, beban hidup 2430 kg/m, beban garis “P” : 12348 kg, beban angin 1618,795 kg/m, akibat gaya rem : 3096</w:t>
      </w:r>
      <w:r w:rsidR="00CF1070">
        <w:rPr>
          <w:rFonts w:ascii="Times New Roman" w:hAnsi="Times New Roman" w:cs="Times New Roman"/>
          <w:sz w:val="20"/>
          <w:szCs w:val="20"/>
          <w:lang w:val="en-US"/>
        </w:rPr>
        <w:t xml:space="preserve">,5 kg. Dimensi tulangan lantai kendaraan menggunakan mutu beton </w:t>
      </w:r>
      <w:proofErr w:type="gramStart"/>
      <w:r w:rsidR="00CF1070">
        <w:rPr>
          <w:rFonts w:ascii="Times New Roman" w:hAnsi="Times New Roman" w:cs="Times New Roman"/>
          <w:sz w:val="20"/>
          <w:szCs w:val="20"/>
          <w:lang w:val="en-US"/>
        </w:rPr>
        <w:t>Fc :</w:t>
      </w:r>
      <w:proofErr w:type="gramEnd"/>
      <w:r w:rsidR="00CF1070">
        <w:rPr>
          <w:rFonts w:ascii="Times New Roman" w:hAnsi="Times New Roman" w:cs="Times New Roman"/>
          <w:sz w:val="20"/>
          <w:szCs w:val="20"/>
          <w:lang w:val="en-US"/>
        </w:rPr>
        <w:t xml:space="preserve"> 30 Mpa, tebal plat beton 0,20 m, tulangan arah melintang dipakai tulangan rangkap D12 – 200 mm, tulangan arah memanjang : D1</w:t>
      </w:r>
      <w:r w:rsidR="00985889">
        <w:rPr>
          <w:rFonts w:ascii="Times New Roman" w:hAnsi="Times New Roman" w:cs="Times New Roman"/>
          <w:sz w:val="20"/>
          <w:szCs w:val="20"/>
          <w:lang w:val="en-US"/>
        </w:rPr>
        <w:t>3</w:t>
      </w:r>
      <w:r w:rsidR="00CF1070">
        <w:rPr>
          <w:rFonts w:ascii="Times New Roman" w:hAnsi="Times New Roman" w:cs="Times New Roman"/>
          <w:sz w:val="20"/>
          <w:szCs w:val="20"/>
          <w:lang w:val="en-US"/>
        </w:rPr>
        <w:t xml:space="preserve"> – 15</w:t>
      </w:r>
      <w:r w:rsidR="00985889">
        <w:rPr>
          <w:rFonts w:ascii="Times New Roman" w:hAnsi="Times New Roman" w:cs="Times New Roman"/>
          <w:sz w:val="20"/>
          <w:szCs w:val="20"/>
          <w:lang w:val="en-US"/>
        </w:rPr>
        <w:t>0</w:t>
      </w:r>
      <w:r w:rsidR="00CF1070">
        <w:rPr>
          <w:rFonts w:ascii="Times New Roman" w:hAnsi="Times New Roman" w:cs="Times New Roman"/>
          <w:sz w:val="20"/>
          <w:szCs w:val="20"/>
          <w:lang w:val="en-US"/>
        </w:rPr>
        <w:t xml:space="preserve">. Dimensi gelagar dengan tinggi 432 cm, lebar flens atas bawah 300 cm, tebal badan flens 10 cm, tebal flens 16 cm. Perencanaan </w:t>
      </w:r>
      <w:r w:rsidR="00CF1070">
        <w:rPr>
          <w:rFonts w:ascii="Times New Roman" w:hAnsi="Times New Roman" w:cs="Times New Roman"/>
          <w:i/>
          <w:iCs/>
          <w:sz w:val="20"/>
          <w:szCs w:val="20"/>
          <w:lang w:val="en-US"/>
        </w:rPr>
        <w:t xml:space="preserve">abudment (pilecap) </w:t>
      </w:r>
      <w:r w:rsidR="00CF1070">
        <w:rPr>
          <w:rFonts w:ascii="Times New Roman" w:hAnsi="Times New Roman" w:cs="Times New Roman"/>
          <w:sz w:val="20"/>
          <w:szCs w:val="20"/>
          <w:lang w:val="en-US"/>
        </w:rPr>
        <w:t xml:space="preserve">diperoleh dengan Panjang 14,1 m dan lebar 4,4 m. Pondasi yang digunakan adalah tipe tiang pancang yaitu dengan kedalaman 20 m dengan dimensi pokok 10 D25, tulang geser spiral D12, jumlah pondasi </w:t>
      </w:r>
      <w:r w:rsidR="00A41D4F">
        <w:rPr>
          <w:rFonts w:ascii="Times New Roman" w:hAnsi="Times New Roman" w:cs="Times New Roman"/>
          <w:sz w:val="20"/>
          <w:szCs w:val="20"/>
          <w:lang w:val="en-US"/>
        </w:rPr>
        <w:t>18</w:t>
      </w:r>
      <w:r w:rsidR="00CF1070">
        <w:rPr>
          <w:rFonts w:ascii="Times New Roman" w:hAnsi="Times New Roman" w:cs="Times New Roman"/>
          <w:sz w:val="20"/>
          <w:szCs w:val="20"/>
          <w:lang w:val="en-US"/>
        </w:rPr>
        <w:t xml:space="preserve"> buah. </w:t>
      </w:r>
    </w:p>
    <w:p w14:paraId="74B58CFF" w14:textId="73133571" w:rsidR="00CF1070" w:rsidRDefault="00CF1070" w:rsidP="009B0272">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Kata </w:t>
      </w:r>
      <w:proofErr w:type="gramStart"/>
      <w:r>
        <w:rPr>
          <w:rFonts w:ascii="Times New Roman" w:hAnsi="Times New Roman" w:cs="Times New Roman"/>
          <w:b/>
          <w:bCs/>
          <w:sz w:val="20"/>
          <w:szCs w:val="20"/>
          <w:lang w:val="en-US"/>
        </w:rPr>
        <w:t>Kunci :</w:t>
      </w:r>
      <w:proofErr w:type="gramEnd"/>
      <w:r>
        <w:rPr>
          <w:rFonts w:ascii="Times New Roman" w:hAnsi="Times New Roman" w:cs="Times New Roman"/>
          <w:b/>
          <w:bCs/>
          <w:sz w:val="20"/>
          <w:szCs w:val="20"/>
          <w:lang w:val="en-US"/>
        </w:rPr>
        <w:t xml:space="preserve"> </w:t>
      </w:r>
      <w:r w:rsidRPr="006F29DC">
        <w:rPr>
          <w:rFonts w:ascii="Times New Roman" w:hAnsi="Times New Roman" w:cs="Times New Roman"/>
          <w:sz w:val="20"/>
          <w:szCs w:val="20"/>
          <w:lang w:val="en-US"/>
        </w:rPr>
        <w:t>Jembatan Alas Buluh I Kabupaten Banyuwangi, Metode Komposit.</w:t>
      </w:r>
    </w:p>
    <w:p w14:paraId="42F6210B" w14:textId="77B4B283" w:rsidR="00CF1070" w:rsidRDefault="00CF1070" w:rsidP="009B0272">
      <w:pPr>
        <w:spacing w:after="0" w:line="240" w:lineRule="auto"/>
        <w:jc w:val="both"/>
        <w:rPr>
          <w:rFonts w:ascii="Times New Roman" w:hAnsi="Times New Roman" w:cs="Times New Roman"/>
          <w:b/>
          <w:bCs/>
          <w:sz w:val="20"/>
          <w:szCs w:val="20"/>
          <w:lang w:val="en-US"/>
        </w:rPr>
      </w:pPr>
    </w:p>
    <w:p w14:paraId="6A3136A9" w14:textId="5283FC57" w:rsidR="00E95664" w:rsidRDefault="00E95664" w:rsidP="009B0272">
      <w:pPr>
        <w:spacing w:after="0" w:line="240" w:lineRule="auto"/>
        <w:jc w:val="center"/>
        <w:rPr>
          <w:rFonts w:ascii="Times New Roman" w:hAnsi="Times New Roman" w:cs="Times New Roman"/>
          <w:b/>
          <w:bCs/>
          <w:i/>
          <w:iCs/>
          <w:sz w:val="24"/>
          <w:szCs w:val="24"/>
          <w:lang w:val="en-US"/>
        </w:rPr>
      </w:pPr>
      <w:r w:rsidRPr="00E95664">
        <w:rPr>
          <w:rFonts w:ascii="Times New Roman" w:hAnsi="Times New Roman" w:cs="Times New Roman"/>
          <w:b/>
          <w:bCs/>
          <w:i/>
          <w:iCs/>
          <w:lang w:val="en-US"/>
        </w:rPr>
        <w:t>ABSTRACT</w:t>
      </w:r>
    </w:p>
    <w:p w14:paraId="36EA1C9B" w14:textId="1726A8DB" w:rsidR="00E95664" w:rsidRDefault="002404F8" w:rsidP="009B0272">
      <w:pPr>
        <w:spacing w:after="0" w:line="240" w:lineRule="auto"/>
        <w:ind w:firstLine="720"/>
        <w:jc w:val="both"/>
        <w:rPr>
          <w:rFonts w:ascii="Times New Roman" w:hAnsi="Times New Roman" w:cs="Times New Roman"/>
          <w:i/>
          <w:iCs/>
          <w:sz w:val="20"/>
          <w:szCs w:val="20"/>
          <w:lang w:val="en-US"/>
        </w:rPr>
      </w:pPr>
      <w:r w:rsidRPr="002404F8">
        <w:rPr>
          <w:rFonts w:ascii="Times New Roman" w:hAnsi="Times New Roman" w:cs="Times New Roman"/>
          <w:i/>
          <w:iCs/>
          <w:sz w:val="20"/>
          <w:szCs w:val="20"/>
          <w:lang w:val="en-US"/>
        </w:rPr>
        <w:t>The bridge is a construction that serves to continue the road through an obstacle to meet the needs of the community and to facilitate traffic in carrying out activities. In its implementation, the Alas Buluh I bridge replacement was built with a span of 3</w:t>
      </w:r>
      <w:r w:rsidR="0061156F">
        <w:rPr>
          <w:rFonts w:ascii="Times New Roman" w:hAnsi="Times New Roman" w:cs="Times New Roman"/>
          <w:i/>
          <w:iCs/>
          <w:sz w:val="20"/>
          <w:szCs w:val="20"/>
          <w:lang w:val="en-US"/>
        </w:rPr>
        <w:t>1 m</w:t>
      </w:r>
      <w:r w:rsidRPr="002404F8">
        <w:rPr>
          <w:rFonts w:ascii="Times New Roman" w:hAnsi="Times New Roman" w:cs="Times New Roman"/>
          <w:i/>
          <w:iCs/>
          <w:sz w:val="20"/>
          <w:szCs w:val="20"/>
          <w:lang w:val="en-US"/>
        </w:rPr>
        <w:t xml:space="preserve"> and a total width of 14,1 </w:t>
      </w:r>
      <w:r w:rsidR="0061156F">
        <w:rPr>
          <w:rFonts w:ascii="Times New Roman" w:hAnsi="Times New Roman" w:cs="Times New Roman"/>
          <w:i/>
          <w:iCs/>
          <w:sz w:val="20"/>
          <w:szCs w:val="20"/>
          <w:lang w:val="en-US"/>
        </w:rPr>
        <w:t xml:space="preserve">m </w:t>
      </w:r>
      <w:r w:rsidRPr="002404F8">
        <w:rPr>
          <w:rFonts w:ascii="Times New Roman" w:hAnsi="Times New Roman" w:cs="Times New Roman"/>
          <w:i/>
          <w:iCs/>
          <w:sz w:val="20"/>
          <w:szCs w:val="20"/>
          <w:lang w:val="en-US"/>
        </w:rPr>
        <w:t xml:space="preserve">with a vehicle floor width of 11,5 </w:t>
      </w:r>
      <w:r w:rsidR="0061156F">
        <w:rPr>
          <w:rFonts w:ascii="Times New Roman" w:hAnsi="Times New Roman" w:cs="Times New Roman"/>
          <w:i/>
          <w:iCs/>
          <w:sz w:val="20"/>
          <w:szCs w:val="20"/>
          <w:lang w:val="en-US"/>
        </w:rPr>
        <w:t xml:space="preserve">m. The planning standards used in this alternative planning are RSNI T-03-2005, SNI 03-1729-2002, SNI 1725:2016, and SNI 2833:2008. </w:t>
      </w:r>
      <w:r w:rsidR="00005FDC">
        <w:rPr>
          <w:rFonts w:ascii="Times New Roman" w:hAnsi="Times New Roman" w:cs="Times New Roman"/>
          <w:i/>
          <w:iCs/>
          <w:sz w:val="20"/>
          <w:szCs w:val="20"/>
          <w:lang w:val="en-US"/>
        </w:rPr>
        <w:t>As for the above, the author tries to re-plan the Alas Beluh I Bridge of Banyuwangi Regency using prestressed concrete construction with the composite methode. The results of the calculation are the dimensions of the vehicle floor plate : 2023,87 kg/m, self weight of girder 114,84 kg/m, live load 2430 kg/m, line load “P” : 12348 kg</w:t>
      </w:r>
      <w:r w:rsidR="00113DE4">
        <w:rPr>
          <w:rFonts w:ascii="Times New Roman" w:hAnsi="Times New Roman" w:cs="Times New Roman"/>
          <w:i/>
          <w:iCs/>
          <w:sz w:val="20"/>
          <w:szCs w:val="20"/>
          <w:lang w:val="en-US"/>
        </w:rPr>
        <w:t xml:space="preserve">, wind load 1618,795 kg/m, due to the brake force : 3096,5 kg. Dimensions of vehicle floor reinforcement using concrete quality </w:t>
      </w:r>
      <w:proofErr w:type="gramStart"/>
      <w:r w:rsidR="00113DE4">
        <w:rPr>
          <w:rFonts w:ascii="Times New Roman" w:hAnsi="Times New Roman" w:cs="Times New Roman"/>
          <w:i/>
          <w:iCs/>
          <w:sz w:val="20"/>
          <w:szCs w:val="20"/>
          <w:lang w:val="en-US"/>
        </w:rPr>
        <w:t>Fc :</w:t>
      </w:r>
      <w:proofErr w:type="gramEnd"/>
      <w:r w:rsidR="00113DE4">
        <w:rPr>
          <w:rFonts w:ascii="Times New Roman" w:hAnsi="Times New Roman" w:cs="Times New Roman"/>
          <w:i/>
          <w:iCs/>
          <w:sz w:val="20"/>
          <w:szCs w:val="20"/>
          <w:lang w:val="en-US"/>
        </w:rPr>
        <w:t xml:space="preserve"> 30 Mpa, concrete plate thickness 0,20 m, transverse direction reinforcement used D12 – 200 mm double reinforcement, longitudinal direction reinforcement : D1</w:t>
      </w:r>
      <w:r w:rsidR="00985889">
        <w:rPr>
          <w:rFonts w:ascii="Times New Roman" w:hAnsi="Times New Roman" w:cs="Times New Roman"/>
          <w:i/>
          <w:iCs/>
          <w:sz w:val="20"/>
          <w:szCs w:val="20"/>
          <w:lang w:val="en-US"/>
        </w:rPr>
        <w:t>3</w:t>
      </w:r>
      <w:r w:rsidR="00113DE4">
        <w:rPr>
          <w:rFonts w:ascii="Times New Roman" w:hAnsi="Times New Roman" w:cs="Times New Roman"/>
          <w:i/>
          <w:iCs/>
          <w:sz w:val="20"/>
          <w:szCs w:val="20"/>
          <w:lang w:val="en-US"/>
        </w:rPr>
        <w:t xml:space="preserve"> – 15</w:t>
      </w:r>
      <w:r w:rsidR="00985889">
        <w:rPr>
          <w:rFonts w:ascii="Times New Roman" w:hAnsi="Times New Roman" w:cs="Times New Roman"/>
          <w:i/>
          <w:iCs/>
          <w:sz w:val="20"/>
          <w:szCs w:val="20"/>
          <w:lang w:val="en-US"/>
        </w:rPr>
        <w:t>0</w:t>
      </w:r>
      <w:r w:rsidR="00113DE4">
        <w:rPr>
          <w:rFonts w:ascii="Times New Roman" w:hAnsi="Times New Roman" w:cs="Times New Roman"/>
          <w:i/>
          <w:iCs/>
          <w:sz w:val="20"/>
          <w:szCs w:val="20"/>
          <w:lang w:val="en-US"/>
        </w:rPr>
        <w:t xml:space="preserve">. Dimensions of the girder with a height of 432 cm, width of the upper and lower flange 300 cm, flange body thickness 10 cm, flange thickness 16 cm. </w:t>
      </w:r>
      <w:r w:rsidR="00197CCA">
        <w:rPr>
          <w:rFonts w:ascii="Times New Roman" w:hAnsi="Times New Roman" w:cs="Times New Roman"/>
          <w:i/>
          <w:iCs/>
          <w:sz w:val="20"/>
          <w:szCs w:val="20"/>
          <w:lang w:val="en-US"/>
        </w:rPr>
        <w:t xml:space="preserve">The pilecap was found to be 14,1 m long and 4,4 m wide. The pile type foundation used is 20 m deep with a principal dimension of 10 D25, spiral shear bone D12, number of piles </w:t>
      </w:r>
      <w:r w:rsidR="00A41D4F">
        <w:rPr>
          <w:rFonts w:ascii="Times New Roman" w:hAnsi="Times New Roman" w:cs="Times New Roman"/>
          <w:i/>
          <w:iCs/>
          <w:sz w:val="20"/>
          <w:szCs w:val="20"/>
          <w:lang w:val="en-US"/>
        </w:rPr>
        <w:t>18</w:t>
      </w:r>
      <w:r w:rsidR="00197CCA">
        <w:rPr>
          <w:rFonts w:ascii="Times New Roman" w:hAnsi="Times New Roman" w:cs="Times New Roman"/>
          <w:i/>
          <w:iCs/>
          <w:sz w:val="20"/>
          <w:szCs w:val="20"/>
          <w:lang w:val="en-US"/>
        </w:rPr>
        <w:t xml:space="preserve"> pieces.</w:t>
      </w:r>
    </w:p>
    <w:p w14:paraId="0DE29E6A" w14:textId="0B27498C" w:rsidR="00197CCA" w:rsidRDefault="00197CCA" w:rsidP="009B0272">
      <w:pPr>
        <w:spacing w:after="0" w:line="240" w:lineRule="auto"/>
        <w:jc w:val="both"/>
        <w:rPr>
          <w:rFonts w:ascii="Times New Roman" w:hAnsi="Times New Roman" w:cs="Times New Roman"/>
          <w:b/>
          <w:bCs/>
          <w:i/>
          <w:iCs/>
          <w:sz w:val="24"/>
          <w:szCs w:val="24"/>
          <w:lang w:val="en-US"/>
        </w:rPr>
      </w:pPr>
      <w:proofErr w:type="gramStart"/>
      <w:r w:rsidRPr="00197CCA">
        <w:rPr>
          <w:rFonts w:ascii="Times New Roman" w:hAnsi="Times New Roman" w:cs="Times New Roman"/>
          <w:b/>
          <w:bCs/>
          <w:i/>
          <w:iCs/>
          <w:sz w:val="20"/>
          <w:szCs w:val="20"/>
          <w:lang w:val="en-US"/>
        </w:rPr>
        <w:t>Keywords :</w:t>
      </w:r>
      <w:proofErr w:type="gramEnd"/>
      <w:r w:rsidRPr="00197CCA">
        <w:rPr>
          <w:rFonts w:ascii="Times New Roman" w:hAnsi="Times New Roman" w:cs="Times New Roman"/>
          <w:b/>
          <w:bCs/>
          <w:i/>
          <w:iCs/>
          <w:sz w:val="20"/>
          <w:szCs w:val="20"/>
          <w:lang w:val="en-US"/>
        </w:rPr>
        <w:t xml:space="preserve"> </w:t>
      </w:r>
      <w:r w:rsidRPr="006F29DC">
        <w:rPr>
          <w:rFonts w:ascii="Times New Roman" w:hAnsi="Times New Roman" w:cs="Times New Roman"/>
          <w:i/>
          <w:iCs/>
          <w:sz w:val="20"/>
          <w:szCs w:val="20"/>
          <w:lang w:val="en-US"/>
        </w:rPr>
        <w:t>Alas Buluh I Bridge Banyuwangi Regency, Composite Methode</w:t>
      </w:r>
    </w:p>
    <w:p w14:paraId="7D3D4816" w14:textId="33037818" w:rsidR="00197CCA" w:rsidRDefault="00197CCA" w:rsidP="009B0272">
      <w:pPr>
        <w:spacing w:after="0" w:line="240" w:lineRule="auto"/>
        <w:jc w:val="both"/>
        <w:rPr>
          <w:rFonts w:ascii="Times New Roman" w:hAnsi="Times New Roman" w:cs="Times New Roman"/>
          <w:b/>
          <w:bCs/>
          <w:sz w:val="24"/>
          <w:szCs w:val="24"/>
          <w:lang w:val="en-US"/>
        </w:rPr>
      </w:pPr>
    </w:p>
    <w:p w14:paraId="2722ED30" w14:textId="000AE562" w:rsidR="00197CCA" w:rsidRDefault="00197CCA" w:rsidP="009B02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DAHULUAN</w:t>
      </w:r>
    </w:p>
    <w:p w14:paraId="3D0E877D" w14:textId="2B59D436" w:rsidR="00197CCA" w:rsidRDefault="00197CCA" w:rsidP="009B0272">
      <w:pPr>
        <w:spacing w:after="0" w:line="240" w:lineRule="auto"/>
        <w:jc w:val="both"/>
        <w:rPr>
          <w:rFonts w:ascii="Times New Roman" w:hAnsi="Times New Roman" w:cs="Times New Roman"/>
          <w:b/>
          <w:bCs/>
          <w:lang w:val="en-US"/>
        </w:rPr>
      </w:pPr>
      <w:r w:rsidRPr="00197CCA">
        <w:rPr>
          <w:rFonts w:ascii="Times New Roman" w:hAnsi="Times New Roman" w:cs="Times New Roman"/>
          <w:b/>
          <w:bCs/>
          <w:lang w:val="en-US"/>
        </w:rPr>
        <w:t>Latar Belakang</w:t>
      </w:r>
    </w:p>
    <w:p w14:paraId="302EF59B" w14:textId="4DDBE500" w:rsidR="00197CCA" w:rsidRPr="00CF3FAA" w:rsidRDefault="00332B65" w:rsidP="009B0272">
      <w:pPr>
        <w:spacing w:after="0" w:line="240" w:lineRule="auto"/>
        <w:ind w:firstLine="720"/>
        <w:jc w:val="both"/>
        <w:rPr>
          <w:rFonts w:ascii="Times New Roman" w:hAnsi="Times New Roman" w:cs="Times New Roman"/>
        </w:rPr>
      </w:pPr>
      <w:r w:rsidRPr="00CF3FAA">
        <w:rPr>
          <w:rFonts w:ascii="Times New Roman" w:hAnsi="Times New Roman" w:cs="Times New Roman"/>
          <w:lang w:val="en-US"/>
        </w:rPr>
        <w:t xml:space="preserve">Kabupaten Banyuwangi adalah sebuah wilayah/ kawasan pusat penghubung anatara pulau Bali dan Jawa yang terdapat diujung timur provinsi Jawa Timur Indonesia. Guna mendorong perekonomian, kebutuhan serta kelancaran masyarakat dalam kemajuan akses </w:t>
      </w:r>
      <w:r w:rsidR="00EA6C18" w:rsidRPr="00CF3FAA">
        <w:rPr>
          <w:rFonts w:ascii="Times New Roman" w:hAnsi="Times New Roman" w:cs="Times New Roman"/>
          <w:lang w:val="en-US"/>
        </w:rPr>
        <w:t xml:space="preserve">tersebut maka salah satunya perlu adanya sebuah sarana penghubung yaitu jembatan. </w:t>
      </w:r>
      <w:r w:rsidR="00EA6C18" w:rsidRPr="00CF3FAA">
        <w:rPr>
          <w:rFonts w:ascii="Times New Roman" w:hAnsi="Times New Roman" w:cs="Times New Roman"/>
        </w:rPr>
        <w:t>Jembatan merupakan kontruksi yang berfungsi untuk meneruskan jalan melalui suatu rintangan guna memenuhi kebutuhan masyarakat dan untuk memudahkan lalu lintas dalam melakukan kegiatan</w:t>
      </w:r>
      <w:r w:rsidR="00EB3C43" w:rsidRPr="00CF3FAA">
        <w:rPr>
          <w:rFonts w:ascii="Times New Roman" w:hAnsi="Times New Roman" w:cs="Times New Roman"/>
        </w:rPr>
        <w:t xml:space="preserve"> </w:t>
      </w:r>
      <w:r w:rsidR="00EB3C43" w:rsidRPr="00CF3FAA">
        <w:rPr>
          <w:rFonts w:ascii="Times New Roman" w:hAnsi="Times New Roman" w:cs="Times New Roman"/>
        </w:rPr>
        <w:fldChar w:fldCharType="begin" w:fldLock="1"/>
      </w:r>
      <w:r w:rsidR="0044533F">
        <w:rPr>
          <w:rFonts w:ascii="Times New Roman" w:hAnsi="Times New Roman" w:cs="Times New Roman"/>
        </w:rPr>
        <w:instrText>ADDIN CSL_CITATION {"citationItems":[{"id":"ITEM-1","itemData":{"author":[{"dropping-particle":"","family":"(Agustini &amp; Suprapto)","given":"","non-dropping-particle":"","parse-names":false,"suffix":""}],"id":"ITEM-1","issued":{"date-parts":[["2018"]]},"title":"No Title","type":"article-journal"},"uris":["http://www.mendeley.com/documents/?uuid=8c9ac478-5c17-469d-ab78-3a4b93b2ba0b","http://www.mendeley.com/documents/?uuid=c9dfd298-ba04-4fee-a981-6c8fbf94f382"]}],"mendeley":{"formattedCitation":"((Agustini &amp; Suprapto), 2018)","manualFormatting":"(Agustini &amp; Suprapto), 2018)","plainTextFormattedCitation":"((Agustini &amp; Suprapto), 2018)","previouslyFormattedCitation":"((Agustini &amp; Suprapto), 2018)"},"properties":{"noteIndex":0},"schema":"https://github.com/citation-style-language/schema/raw/master/csl-citation.json"}</w:instrText>
      </w:r>
      <w:r w:rsidR="00EB3C43" w:rsidRPr="00CF3FAA">
        <w:rPr>
          <w:rFonts w:ascii="Times New Roman" w:hAnsi="Times New Roman" w:cs="Times New Roman"/>
        </w:rPr>
        <w:fldChar w:fldCharType="separate"/>
      </w:r>
      <w:r w:rsidR="00EB3C43" w:rsidRPr="00CF3FAA">
        <w:rPr>
          <w:rFonts w:ascii="Times New Roman" w:hAnsi="Times New Roman" w:cs="Times New Roman"/>
          <w:noProof/>
        </w:rPr>
        <w:t>(Agustini &amp; Suprapto), 2018)</w:t>
      </w:r>
      <w:r w:rsidR="00EB3C43" w:rsidRPr="00CF3FAA">
        <w:rPr>
          <w:rFonts w:ascii="Times New Roman" w:hAnsi="Times New Roman" w:cs="Times New Roman"/>
        </w:rPr>
        <w:fldChar w:fldCharType="end"/>
      </w:r>
      <w:r w:rsidR="00EA6C18" w:rsidRPr="00CF3FAA">
        <w:rPr>
          <w:rFonts w:ascii="Times New Roman" w:hAnsi="Times New Roman" w:cs="Times New Roman"/>
        </w:rPr>
        <w:t xml:space="preserve"> </w:t>
      </w:r>
      <w:r w:rsidR="003477ED" w:rsidRPr="00CF3FAA">
        <w:rPr>
          <w:rFonts w:ascii="Times New Roman" w:hAnsi="Times New Roman" w:cs="Times New Roman"/>
        </w:rPr>
        <w:t xml:space="preserve">Dikarenakan akses </w:t>
      </w:r>
      <w:r w:rsidR="00C93C0A" w:rsidRPr="00CF3FAA">
        <w:rPr>
          <w:rFonts w:ascii="Times New Roman" w:hAnsi="Times New Roman" w:cs="Times New Roman"/>
        </w:rPr>
        <w:t xml:space="preserve">pada lokasi jembatan </w:t>
      </w:r>
      <w:r w:rsidR="003477ED" w:rsidRPr="00CF3FAA">
        <w:rPr>
          <w:rFonts w:ascii="Times New Roman" w:hAnsi="Times New Roman" w:cs="Times New Roman"/>
        </w:rPr>
        <w:t xml:space="preserve">tersebut sudah melewati umur pakainya maka perlu adanya penggantian jembatan untuk memperlancar lalu lintas. Pada pelaksanaannya penggantian jembatan Alas Buluh I Kabupaten Banyuwangi dibangun dengan bentang 31 m dan lebar total 14,1 m dengan lebar lantai kendaraan 11,5 m. Perencanaan penggantian jembatan ini menggunakan konstruksi beton prategang dengan metode </w:t>
      </w:r>
      <w:r w:rsidR="003477ED" w:rsidRPr="00CF3FAA">
        <w:rPr>
          <w:rFonts w:ascii="Times New Roman" w:hAnsi="Times New Roman" w:cs="Times New Roman"/>
        </w:rPr>
        <w:lastRenderedPageBreak/>
        <w:t>komposit</w:t>
      </w:r>
      <w:r w:rsidR="00BE5C17" w:rsidRPr="00CF3FAA">
        <w:rPr>
          <w:rFonts w:ascii="Times New Roman" w:hAnsi="Times New Roman" w:cs="Times New Roman"/>
        </w:rPr>
        <w:t xml:space="preserve"> dikarenakan menurut penulis konstruksi jembatan komposit memiliki salah satu kelebihan dibanding dengan konstruksi jembatan non komposit, dikarenakan struktur komposit dapat menahan beban sekitar 33% sampai 50% lebih besar daripada beban yang dapat dipikul oleh baja saja tanpa adanya perilaku komposit</w:t>
      </w:r>
      <w:r w:rsidR="002E221F" w:rsidRPr="00CF3FAA">
        <w:rPr>
          <w:rFonts w:ascii="Times New Roman" w:hAnsi="Times New Roman" w:cs="Times New Roman"/>
        </w:rPr>
        <w:t xml:space="preserve"> (</w:t>
      </w:r>
      <w:r w:rsidR="00397EF0">
        <w:rPr>
          <w:rFonts w:ascii="Times New Roman" w:hAnsi="Times New Roman"/>
        </w:rPr>
        <w:t>Agus Setiawan,2013</w:t>
      </w:r>
      <w:r w:rsidR="002E221F" w:rsidRPr="00CF3FAA">
        <w:rPr>
          <w:rFonts w:ascii="Times New Roman" w:hAnsi="Times New Roman"/>
        </w:rPr>
        <w:t>)</w:t>
      </w:r>
    </w:p>
    <w:p w14:paraId="68D52AAA" w14:textId="26986947" w:rsidR="00BE5C17" w:rsidRDefault="00BE5C17"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Identifikasi Masalah</w:t>
      </w:r>
    </w:p>
    <w:p w14:paraId="400B86E9" w14:textId="359E5FF1" w:rsidR="00BE5C17" w:rsidRPr="00CF3FAA" w:rsidRDefault="00BE5C17" w:rsidP="009B0272">
      <w:pPr>
        <w:pStyle w:val="ListParagraph"/>
        <w:numPr>
          <w:ilvl w:val="0"/>
          <w:numId w:val="1"/>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Kondisi jembatan yang ada sudah kurang layak untuk difungsikan</w:t>
      </w:r>
    </w:p>
    <w:p w14:paraId="17D372E6" w14:textId="58A55EA2" w:rsidR="00BE5C17" w:rsidRPr="00CF3FAA" w:rsidRDefault="00BE5C17" w:rsidP="009B0272">
      <w:pPr>
        <w:pStyle w:val="ListParagraph"/>
        <w:numPr>
          <w:ilvl w:val="0"/>
          <w:numId w:val="1"/>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Kondisi lalu lintas yang melewati jembatan relatif kendaraan bermuatan berat</w:t>
      </w:r>
    </w:p>
    <w:p w14:paraId="5B2C4D0F" w14:textId="3E435511" w:rsidR="00BE5C17" w:rsidRDefault="00BE5C17"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Rumusan Masalah</w:t>
      </w:r>
    </w:p>
    <w:p w14:paraId="38234A76" w14:textId="58E5C689" w:rsidR="00BE5C17" w:rsidRPr="00CF3FAA" w:rsidRDefault="00BE5C17" w:rsidP="009B0272">
      <w:pPr>
        <w:pStyle w:val="ListParagraph"/>
        <w:numPr>
          <w:ilvl w:val="0"/>
          <w:numId w:val="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Berapa besar beban yang bekerja terhadap struktur jembatan Alas Buluh I Kabupaten </w:t>
      </w:r>
      <w:proofErr w:type="gramStart"/>
      <w:r w:rsidRPr="00CF3FAA">
        <w:rPr>
          <w:rFonts w:ascii="Times New Roman" w:hAnsi="Times New Roman" w:cs="Times New Roman"/>
          <w:lang w:val="en-US"/>
        </w:rPr>
        <w:t>Banyuwangi ?</w:t>
      </w:r>
      <w:proofErr w:type="gramEnd"/>
    </w:p>
    <w:p w14:paraId="01FE5CF3" w14:textId="2E33BBA3" w:rsidR="00BE5C17" w:rsidRPr="00CF3FAA" w:rsidRDefault="00BE5C17" w:rsidP="009B0272">
      <w:pPr>
        <w:pStyle w:val="ListParagraph"/>
        <w:numPr>
          <w:ilvl w:val="0"/>
          <w:numId w:val="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Berapa dimensi plat lantai kendaraan dan tulangan jembatan Alas Buluh I Kabupaten </w:t>
      </w:r>
      <w:proofErr w:type="gramStart"/>
      <w:r w:rsidRPr="00CF3FAA">
        <w:rPr>
          <w:rFonts w:ascii="Times New Roman" w:hAnsi="Times New Roman" w:cs="Times New Roman"/>
          <w:lang w:val="en-US"/>
        </w:rPr>
        <w:t>Banyuwangi ?</w:t>
      </w:r>
      <w:proofErr w:type="gramEnd"/>
    </w:p>
    <w:p w14:paraId="11B2287F" w14:textId="552CF6CF" w:rsidR="00BE5C17" w:rsidRPr="00CF3FAA" w:rsidRDefault="00BE5C17" w:rsidP="009B0272">
      <w:pPr>
        <w:pStyle w:val="ListParagraph"/>
        <w:numPr>
          <w:ilvl w:val="0"/>
          <w:numId w:val="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Berapa dimensi sebuah balok gelagar pada sebuah jembatan Alas Buluh I Kabupaten </w:t>
      </w:r>
      <w:proofErr w:type="gramStart"/>
      <w:r w:rsidRPr="00CF3FAA">
        <w:rPr>
          <w:rFonts w:ascii="Times New Roman" w:hAnsi="Times New Roman" w:cs="Times New Roman"/>
          <w:lang w:val="en-US"/>
        </w:rPr>
        <w:t>Banyuwangi ?</w:t>
      </w:r>
      <w:proofErr w:type="gramEnd"/>
    </w:p>
    <w:p w14:paraId="39053ACB" w14:textId="25DC6B3D" w:rsidR="00BE5C17" w:rsidRPr="00CF3FAA" w:rsidRDefault="00BE5C17" w:rsidP="009B0272">
      <w:pPr>
        <w:pStyle w:val="ListParagraph"/>
        <w:numPr>
          <w:ilvl w:val="0"/>
          <w:numId w:val="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Berapa dimensi </w:t>
      </w:r>
      <w:r w:rsidR="003E5E31" w:rsidRPr="00CF3FAA">
        <w:rPr>
          <w:rFonts w:ascii="Times New Roman" w:hAnsi="Times New Roman" w:cs="Times New Roman"/>
          <w:i/>
          <w:iCs/>
          <w:lang w:val="en-US"/>
        </w:rPr>
        <w:t xml:space="preserve">abudment (pilecap) </w:t>
      </w:r>
      <w:r w:rsidR="003E5E31" w:rsidRPr="00CF3FAA">
        <w:rPr>
          <w:rFonts w:ascii="Times New Roman" w:hAnsi="Times New Roman" w:cs="Times New Roman"/>
          <w:lang w:val="en-US"/>
        </w:rPr>
        <w:t xml:space="preserve">dan penulangan jembatan Alas Buluh I Kabupaten </w:t>
      </w:r>
      <w:proofErr w:type="gramStart"/>
      <w:r w:rsidR="003E5E31" w:rsidRPr="00CF3FAA">
        <w:rPr>
          <w:rFonts w:ascii="Times New Roman" w:hAnsi="Times New Roman" w:cs="Times New Roman"/>
          <w:lang w:val="en-US"/>
        </w:rPr>
        <w:t>Banyuwangi ?</w:t>
      </w:r>
      <w:proofErr w:type="gramEnd"/>
    </w:p>
    <w:p w14:paraId="140AB823" w14:textId="79A3065E" w:rsidR="003E5E31" w:rsidRPr="00CF3FAA" w:rsidRDefault="003E5E31" w:rsidP="009B0272">
      <w:pPr>
        <w:pStyle w:val="ListParagraph"/>
        <w:numPr>
          <w:ilvl w:val="0"/>
          <w:numId w:val="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Berapa dimensi pondasi serta penulangan jembatan Alas Buluh I Kabupaten </w:t>
      </w:r>
      <w:proofErr w:type="gramStart"/>
      <w:r w:rsidRPr="00CF3FAA">
        <w:rPr>
          <w:rFonts w:ascii="Times New Roman" w:hAnsi="Times New Roman" w:cs="Times New Roman"/>
          <w:lang w:val="en-US"/>
        </w:rPr>
        <w:t>Banyuwangi ?</w:t>
      </w:r>
      <w:proofErr w:type="gramEnd"/>
    </w:p>
    <w:p w14:paraId="7E384B3E" w14:textId="61FB0389" w:rsidR="003E5E31" w:rsidRDefault="003E5E31"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Batasan Masalah</w:t>
      </w:r>
    </w:p>
    <w:p w14:paraId="75C38E1C" w14:textId="0C0752BB" w:rsidR="003E5E31" w:rsidRPr="00CF3FAA" w:rsidRDefault="003E5E31" w:rsidP="009B0272">
      <w:pPr>
        <w:pStyle w:val="ListParagraph"/>
        <w:numPr>
          <w:ilvl w:val="0"/>
          <w:numId w:val="3"/>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erencanaan hanya membahas tentang perencanaan struktur atas dan bawah jembatan Alas Buluh I Kabupaten Banyuwangi.</w:t>
      </w:r>
    </w:p>
    <w:p w14:paraId="07D672AF" w14:textId="50F9D8B3" w:rsidR="003E5E31" w:rsidRPr="00CF3FAA" w:rsidRDefault="003E5E31" w:rsidP="009B0272">
      <w:pPr>
        <w:pStyle w:val="ListParagraph"/>
        <w:numPr>
          <w:ilvl w:val="0"/>
          <w:numId w:val="3"/>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erencanaan tidak membahas tentang perhitungan rancangan anggaran biaya (RAB) dan metode pelaksanaan secara mendetail.</w:t>
      </w:r>
    </w:p>
    <w:p w14:paraId="1BFB2000" w14:textId="32FFF47F" w:rsidR="003E5E31" w:rsidRPr="00CF3FAA" w:rsidRDefault="003E5E31" w:rsidP="009B0272">
      <w:pPr>
        <w:pStyle w:val="ListParagraph"/>
        <w:numPr>
          <w:ilvl w:val="0"/>
          <w:numId w:val="3"/>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erencanaan tidak membahas tentang perhitungan aspek hidrologi, aspek lalu lintas dan aspek geometri jembatan.</w:t>
      </w:r>
    </w:p>
    <w:p w14:paraId="20536BC1" w14:textId="05DD98A4" w:rsidR="003E5E31" w:rsidRDefault="003E5E31"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Tujuan dan Manfaat Penelitian</w:t>
      </w:r>
    </w:p>
    <w:p w14:paraId="21356E92" w14:textId="12540389" w:rsidR="003E5E31" w:rsidRPr="00CF3FAA" w:rsidRDefault="003E5E31" w:rsidP="009B0272">
      <w:pPr>
        <w:spacing w:after="0" w:line="240" w:lineRule="auto"/>
        <w:jc w:val="both"/>
        <w:rPr>
          <w:rFonts w:ascii="Times New Roman" w:hAnsi="Times New Roman" w:cs="Times New Roman"/>
          <w:lang w:val="en-US"/>
        </w:rPr>
      </w:pPr>
      <w:r w:rsidRPr="00CF3FAA">
        <w:rPr>
          <w:rFonts w:ascii="Times New Roman" w:hAnsi="Times New Roman" w:cs="Times New Roman"/>
          <w:lang w:val="en-US"/>
        </w:rPr>
        <w:t>Tujuan Penelitian</w:t>
      </w:r>
    </w:p>
    <w:p w14:paraId="3C186C05" w14:textId="3B76F118" w:rsidR="003E5E31" w:rsidRPr="00CF3FAA" w:rsidRDefault="003E5E31" w:rsidP="009B0272">
      <w:pPr>
        <w:pStyle w:val="ListParagraph"/>
        <w:numPr>
          <w:ilvl w:val="0"/>
          <w:numId w:val="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Untuk mengetahui sebuah beban yang bekerja pada jembatan</w:t>
      </w:r>
      <w:r w:rsidR="006937C9" w:rsidRPr="00CF3FAA">
        <w:rPr>
          <w:rFonts w:ascii="Times New Roman" w:hAnsi="Times New Roman" w:cs="Times New Roman"/>
          <w:lang w:val="en-US"/>
        </w:rPr>
        <w:t>.</w:t>
      </w:r>
    </w:p>
    <w:p w14:paraId="345C7669" w14:textId="5D0BEE19" w:rsidR="003E5E31" w:rsidRPr="00CF3FAA" w:rsidRDefault="003E5E31" w:rsidP="009B0272">
      <w:pPr>
        <w:pStyle w:val="ListParagraph"/>
        <w:numPr>
          <w:ilvl w:val="0"/>
          <w:numId w:val="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Untuk mengetahui dimensi sebuah plat pada jembatan</w:t>
      </w:r>
      <w:r w:rsidR="006937C9" w:rsidRPr="00CF3FAA">
        <w:rPr>
          <w:rFonts w:ascii="Times New Roman" w:hAnsi="Times New Roman" w:cs="Times New Roman"/>
          <w:lang w:val="en-US"/>
        </w:rPr>
        <w:t>.</w:t>
      </w:r>
    </w:p>
    <w:p w14:paraId="32C53461" w14:textId="2DBA20C1" w:rsidR="003E5E31" w:rsidRPr="00CF3FAA" w:rsidRDefault="003E5E31" w:rsidP="009B0272">
      <w:pPr>
        <w:pStyle w:val="ListParagraph"/>
        <w:numPr>
          <w:ilvl w:val="0"/>
          <w:numId w:val="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Untuk mengetahui dimensi sebuah balok gelagar pada jembatan</w:t>
      </w:r>
      <w:r w:rsidR="006937C9" w:rsidRPr="00CF3FAA">
        <w:rPr>
          <w:rFonts w:ascii="Times New Roman" w:hAnsi="Times New Roman" w:cs="Times New Roman"/>
          <w:lang w:val="en-US"/>
        </w:rPr>
        <w:t>.</w:t>
      </w:r>
    </w:p>
    <w:p w14:paraId="2A9DCCE0" w14:textId="160F2C9D" w:rsidR="003E5E31" w:rsidRPr="00CF3FAA" w:rsidRDefault="003E5E31" w:rsidP="009B0272">
      <w:pPr>
        <w:pStyle w:val="ListParagraph"/>
        <w:numPr>
          <w:ilvl w:val="0"/>
          <w:numId w:val="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Untuk mengetahui dimensi </w:t>
      </w:r>
      <w:r w:rsidRPr="00CF3FAA">
        <w:rPr>
          <w:rFonts w:ascii="Times New Roman" w:hAnsi="Times New Roman" w:cs="Times New Roman"/>
          <w:i/>
          <w:iCs/>
          <w:lang w:val="en-US"/>
        </w:rPr>
        <w:t xml:space="preserve">abutment (pilecap) </w:t>
      </w:r>
      <w:r w:rsidRPr="00CF3FAA">
        <w:rPr>
          <w:rFonts w:ascii="Times New Roman" w:hAnsi="Times New Roman" w:cs="Times New Roman"/>
          <w:lang w:val="en-US"/>
        </w:rPr>
        <w:t>dan penulangan pada jembatan.</w:t>
      </w:r>
    </w:p>
    <w:p w14:paraId="5F2F3802" w14:textId="314CF4C3" w:rsidR="003E5E31" w:rsidRPr="00CF3FAA" w:rsidRDefault="006937C9" w:rsidP="009B0272">
      <w:pPr>
        <w:pStyle w:val="ListParagraph"/>
        <w:numPr>
          <w:ilvl w:val="0"/>
          <w:numId w:val="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Untuk mengetahui dimensi pondasi serta penulangan.</w:t>
      </w:r>
    </w:p>
    <w:p w14:paraId="70569F86" w14:textId="588766A0" w:rsidR="006937C9" w:rsidRPr="00CF3FAA" w:rsidRDefault="006937C9" w:rsidP="009B0272">
      <w:pPr>
        <w:spacing w:after="0" w:line="240" w:lineRule="auto"/>
        <w:jc w:val="both"/>
        <w:rPr>
          <w:rFonts w:ascii="Times New Roman" w:hAnsi="Times New Roman" w:cs="Times New Roman"/>
          <w:lang w:val="en-US"/>
        </w:rPr>
      </w:pPr>
      <w:r w:rsidRPr="00CF3FAA">
        <w:rPr>
          <w:rFonts w:ascii="Times New Roman" w:hAnsi="Times New Roman" w:cs="Times New Roman"/>
          <w:lang w:val="en-US"/>
        </w:rPr>
        <w:t>Manfaat Penelitian</w:t>
      </w:r>
    </w:p>
    <w:p w14:paraId="5D78F226" w14:textId="314526D3" w:rsidR="006937C9" w:rsidRPr="00CF3FAA" w:rsidRDefault="006937C9" w:rsidP="009B0272">
      <w:pPr>
        <w:pStyle w:val="ListParagraph"/>
        <w:numPr>
          <w:ilvl w:val="0"/>
          <w:numId w:val="6"/>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Hasil dari perencanaan ini diharapkan menjadi acuan bagi perencanaan sebuah bangunan jembatan di seluruh Indonesia untuk lebih mengembangkan desain terutama struktur jembatan komposit mengingat bangunan konstruksi jembatan yang semakin berkembang di negara ini.</w:t>
      </w:r>
    </w:p>
    <w:p w14:paraId="04BD13F9" w14:textId="0B98187F" w:rsidR="006937C9" w:rsidRPr="00CF3FAA" w:rsidRDefault="006937C9" w:rsidP="009B0272">
      <w:pPr>
        <w:pStyle w:val="ListParagraph"/>
        <w:numPr>
          <w:ilvl w:val="0"/>
          <w:numId w:val="6"/>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Dari sebuah perencanaan ulang struktur jembatan komposit ini sangat mengharapkan dapat mengenalkan serta memberikan referensi kepada akademisi dan masyarakat untuk mengenal serta mengenai bangunan struktur jembatan komposit.</w:t>
      </w:r>
    </w:p>
    <w:p w14:paraId="64F08525" w14:textId="3E0454BF" w:rsidR="006937C9" w:rsidRDefault="006937C9" w:rsidP="009B0272">
      <w:pPr>
        <w:spacing w:after="0" w:line="240" w:lineRule="auto"/>
        <w:jc w:val="both"/>
        <w:rPr>
          <w:rFonts w:ascii="Times New Roman" w:hAnsi="Times New Roman" w:cs="Times New Roman"/>
          <w:sz w:val="20"/>
          <w:szCs w:val="20"/>
          <w:lang w:val="en-US"/>
        </w:rPr>
      </w:pPr>
    </w:p>
    <w:p w14:paraId="4734011F" w14:textId="78FDAC18" w:rsidR="006937C9" w:rsidRDefault="006937C9" w:rsidP="009B0272">
      <w:pPr>
        <w:spacing w:after="0" w:line="240" w:lineRule="auto"/>
        <w:jc w:val="both"/>
        <w:rPr>
          <w:rFonts w:ascii="Times New Roman" w:hAnsi="Times New Roman" w:cs="Times New Roman"/>
          <w:b/>
          <w:bCs/>
          <w:sz w:val="24"/>
          <w:szCs w:val="24"/>
          <w:lang w:val="en-US"/>
        </w:rPr>
      </w:pPr>
      <w:r w:rsidRPr="006937C9">
        <w:rPr>
          <w:rFonts w:ascii="Times New Roman" w:hAnsi="Times New Roman" w:cs="Times New Roman"/>
          <w:b/>
          <w:bCs/>
          <w:sz w:val="24"/>
          <w:szCs w:val="24"/>
          <w:lang w:val="en-US"/>
        </w:rPr>
        <w:t>TINJAUAN PUSTAKA</w:t>
      </w:r>
    </w:p>
    <w:p w14:paraId="36C00902" w14:textId="6EDA6007" w:rsidR="006937C9" w:rsidRDefault="002A452C"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Pengertian Jembatan</w:t>
      </w:r>
    </w:p>
    <w:p w14:paraId="224D95F9" w14:textId="43BA0985" w:rsidR="002A452C" w:rsidRPr="00CF3FAA" w:rsidRDefault="00E561E7" w:rsidP="00A351CE">
      <w:pPr>
        <w:spacing w:after="0" w:line="240" w:lineRule="auto"/>
        <w:ind w:firstLine="720"/>
        <w:jc w:val="both"/>
        <w:rPr>
          <w:rFonts w:ascii="Times New Roman" w:hAnsi="Times New Roman" w:cs="Times New Roman"/>
          <w:lang w:val="en-US"/>
        </w:rPr>
      </w:pPr>
      <w:r w:rsidRPr="00CF3FAA">
        <w:rPr>
          <w:rFonts w:ascii="Times New Roman" w:hAnsi="Times New Roman" w:cs="Times New Roman"/>
          <w:lang w:val="en-US"/>
        </w:rPr>
        <w:t>Jembatan sebagai sistem transportasi nasional mempunyai peran penting terutama dalam mendukung bidang ekonomi, social dan budaya serta lingkungan</w:t>
      </w:r>
      <w:r w:rsidR="00EB3C43" w:rsidRPr="00CF3FAA">
        <w:rPr>
          <w:rFonts w:ascii="Times New Roman" w:hAnsi="Times New Roman" w:cs="Times New Roman"/>
          <w:lang w:val="en-US"/>
        </w:rPr>
        <w:t xml:space="preserve"> </w:t>
      </w:r>
      <w:r w:rsidR="00EB3C43" w:rsidRPr="00CF3FAA">
        <w:rPr>
          <w:rFonts w:ascii="Times New Roman" w:hAnsi="Times New Roman" w:cs="Times New Roman"/>
          <w:lang w:val="en-US"/>
        </w:rPr>
        <w:fldChar w:fldCharType="begin" w:fldLock="1"/>
      </w:r>
      <w:r w:rsidR="0044533F">
        <w:rPr>
          <w:rFonts w:ascii="Times New Roman" w:hAnsi="Times New Roman" w:cs="Times New Roman"/>
          <w:lang w:val="en-US"/>
        </w:rPr>
        <w:instrText>ADDIN CSL_CITATION {"citationItems":[{"id":"ITEM-1","itemData":{"author":[{"dropping-particle":"","family":"Andekenro","given":"Angga.","non-dropping-particle":"","parse-names":false,"suffix":""}],"id":"ITEM-1","issued":{"date-parts":[["2019"]]},"title":"Kementrian Pekerjaan Umum dan Perumahan Rakyat. “Perencanaan Struktur Jembatan Komposit Cihaurbeuti”.","type":"book"},"uris":["http://www.mendeley.com/documents/?uuid=6015caa8-e12b-495e-97b6-62c29c120f3f","http://www.mendeley.com/documents/?uuid=5459381f-133e-4e43-b45b-b8be92618f0b"]}],"mendeley":{"formattedCitation":"(Andekenro, 2019)","plainTextFormattedCitation":"(Andekenro, 2019)","previouslyFormattedCitation":"(Andekenro, 2019)"},"properties":{"noteIndex":0},"schema":"https://github.com/citation-style-language/schema/raw/master/csl-citation.json"}</w:instrText>
      </w:r>
      <w:r w:rsidR="00EB3C43" w:rsidRPr="00CF3FAA">
        <w:rPr>
          <w:rFonts w:ascii="Times New Roman" w:hAnsi="Times New Roman" w:cs="Times New Roman"/>
          <w:lang w:val="en-US"/>
        </w:rPr>
        <w:fldChar w:fldCharType="separate"/>
      </w:r>
      <w:r w:rsidR="00EB3C43" w:rsidRPr="00CF3FAA">
        <w:rPr>
          <w:rFonts w:ascii="Times New Roman" w:hAnsi="Times New Roman" w:cs="Times New Roman"/>
          <w:noProof/>
          <w:lang w:val="en-US"/>
        </w:rPr>
        <w:t>(Andekenro, 2019)</w:t>
      </w:r>
      <w:r w:rsidR="00EB3C43" w:rsidRPr="00CF3FAA">
        <w:rPr>
          <w:rFonts w:ascii="Times New Roman" w:hAnsi="Times New Roman" w:cs="Times New Roman"/>
          <w:lang w:val="en-US"/>
        </w:rPr>
        <w:fldChar w:fldCharType="end"/>
      </w:r>
      <w:r w:rsidR="00EB3C43" w:rsidRPr="00CF3FAA">
        <w:rPr>
          <w:rFonts w:ascii="Times New Roman" w:hAnsi="Times New Roman" w:cs="Times New Roman"/>
          <w:lang w:val="en-US"/>
        </w:rPr>
        <w:t xml:space="preserve"> </w:t>
      </w:r>
      <w:r w:rsidRPr="00CF3FAA">
        <w:rPr>
          <w:rFonts w:ascii="Times New Roman" w:hAnsi="Times New Roman" w:cs="Times New Roman"/>
          <w:lang w:val="en-US"/>
        </w:rPr>
        <w:t>Suatu jembatan yang baik adalah jembatan yang memiliki atau memenuhi kriteria desain yang menjadi dasar dari pembuatan sebuah jembatan.</w:t>
      </w:r>
    </w:p>
    <w:p w14:paraId="74B34859" w14:textId="48C3FE5C" w:rsidR="00E561E7" w:rsidRDefault="00E561E7"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Perencanaan Jembatan Komposit</w:t>
      </w:r>
    </w:p>
    <w:p w14:paraId="660CDD04" w14:textId="03FAE70E" w:rsidR="00E561E7" w:rsidRPr="00CF3FAA" w:rsidRDefault="00E561E7" w:rsidP="00A351CE">
      <w:pPr>
        <w:spacing w:after="0" w:line="240" w:lineRule="auto"/>
        <w:ind w:firstLine="720"/>
        <w:jc w:val="both"/>
        <w:rPr>
          <w:rFonts w:ascii="Times New Roman" w:hAnsi="Times New Roman" w:cs="Times New Roman"/>
          <w:lang w:val="en-US"/>
        </w:rPr>
      </w:pPr>
      <w:r w:rsidRPr="00CF3FAA">
        <w:rPr>
          <w:rFonts w:ascii="Times New Roman" w:hAnsi="Times New Roman" w:cs="Times New Roman"/>
          <w:lang w:val="en-US"/>
        </w:rPr>
        <w:t>Sebuah sistem komposit yang dipelajari yaitu sistem komposit bahan (profil) baja dengan pelat beton bertulang dengan pemikul yang berbentuk balok profil baja banyak sekali dijumpai sehingga diperlukan desain yang efesien untuk mendapatkan sistem struktur yang ekonomis</w:t>
      </w:r>
      <w:r w:rsidR="00BE2468" w:rsidRPr="00CF3FAA">
        <w:rPr>
          <w:rFonts w:ascii="Times New Roman" w:hAnsi="Times New Roman" w:cs="Times New Roman"/>
          <w:lang w:val="en-US"/>
        </w:rPr>
        <w:t>.</w:t>
      </w:r>
    </w:p>
    <w:p w14:paraId="34F26FDC" w14:textId="157F32DF" w:rsidR="002A452C" w:rsidRDefault="002A452C"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Kriteria Pembebanan</w:t>
      </w:r>
    </w:p>
    <w:p w14:paraId="20F2F1FC" w14:textId="0462C96E" w:rsidR="002A452C" w:rsidRPr="00CF3FAA" w:rsidRDefault="0091144E" w:rsidP="00A351CE">
      <w:pPr>
        <w:spacing w:after="0" w:line="240" w:lineRule="auto"/>
        <w:ind w:firstLine="720"/>
        <w:jc w:val="both"/>
        <w:rPr>
          <w:rFonts w:ascii="Times New Roman" w:hAnsi="Times New Roman" w:cs="Times New Roman"/>
          <w:lang w:val="en-US"/>
        </w:rPr>
      </w:pPr>
      <w:r w:rsidRPr="00CF3FAA">
        <w:rPr>
          <w:rFonts w:ascii="Times New Roman" w:hAnsi="Times New Roman" w:cs="Times New Roman"/>
          <w:lang w:val="en-US"/>
        </w:rPr>
        <w:t>Dalam pembahasan ini dipakai peraturan perencanaan Teknik jembatan (SNI 1725-2016)</w:t>
      </w:r>
      <w:r w:rsidR="00225A0C" w:rsidRPr="00CF3FAA">
        <w:rPr>
          <w:rFonts w:ascii="Times New Roman" w:hAnsi="Times New Roman" w:cs="Times New Roman"/>
          <w:lang w:val="en-US"/>
        </w:rPr>
        <w:t xml:space="preserve">. Beban – beban yang digunakan adalah sebagai </w:t>
      </w:r>
      <w:proofErr w:type="gramStart"/>
      <w:r w:rsidR="00225A0C" w:rsidRPr="00CF3FAA">
        <w:rPr>
          <w:rFonts w:ascii="Times New Roman" w:hAnsi="Times New Roman" w:cs="Times New Roman"/>
          <w:lang w:val="en-US"/>
        </w:rPr>
        <w:t>berikut :</w:t>
      </w:r>
      <w:proofErr w:type="gramEnd"/>
    </w:p>
    <w:p w14:paraId="5CD64405" w14:textId="10AAC431" w:rsidR="00225A0C" w:rsidRPr="00CF3FAA" w:rsidRDefault="00225A0C" w:rsidP="009B0272">
      <w:pPr>
        <w:pStyle w:val="ListParagraph"/>
        <w:numPr>
          <w:ilvl w:val="0"/>
          <w:numId w:val="7"/>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Beban tetap</w:t>
      </w:r>
    </w:p>
    <w:p w14:paraId="235841E1" w14:textId="2FEBE247" w:rsidR="00225A0C" w:rsidRPr="00CF3FAA" w:rsidRDefault="00225A0C" w:rsidP="009B0272">
      <w:pPr>
        <w:pStyle w:val="ListParagraph"/>
        <w:numPr>
          <w:ilvl w:val="0"/>
          <w:numId w:val="7"/>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Beban lantai kendaraan</w:t>
      </w:r>
    </w:p>
    <w:p w14:paraId="211481A3" w14:textId="5FFFBA1C" w:rsidR="00225A0C" w:rsidRPr="00CF3FAA" w:rsidRDefault="00225A0C" w:rsidP="009B0272">
      <w:pPr>
        <w:pStyle w:val="ListParagraph"/>
        <w:numPr>
          <w:ilvl w:val="0"/>
          <w:numId w:val="7"/>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Beban truk “T”</w:t>
      </w:r>
    </w:p>
    <w:p w14:paraId="100B405A" w14:textId="60C84B98" w:rsidR="00225A0C" w:rsidRPr="00CF3FAA" w:rsidRDefault="00B92F07" w:rsidP="009B0272">
      <w:pPr>
        <w:pStyle w:val="ListParagraph"/>
        <w:numPr>
          <w:ilvl w:val="0"/>
          <w:numId w:val="7"/>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Beban sendiri (MS)</w:t>
      </w:r>
    </w:p>
    <w:p w14:paraId="72683E45" w14:textId="251C818E" w:rsidR="00225A0C" w:rsidRPr="00CF3FAA" w:rsidRDefault="00B92F07" w:rsidP="009B0272">
      <w:pPr>
        <w:pStyle w:val="ListParagraph"/>
        <w:numPr>
          <w:ilvl w:val="0"/>
          <w:numId w:val="7"/>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Gaya rem</w:t>
      </w:r>
    </w:p>
    <w:p w14:paraId="51A2E39A" w14:textId="77777777" w:rsidR="00B92F07" w:rsidRPr="00B92F07" w:rsidRDefault="00B92F07" w:rsidP="009B0272">
      <w:pPr>
        <w:spacing w:after="0" w:line="240" w:lineRule="auto"/>
        <w:jc w:val="both"/>
        <w:rPr>
          <w:rFonts w:ascii="Times New Roman" w:hAnsi="Times New Roman" w:cs="Times New Roman"/>
          <w:lang w:val="en-US"/>
        </w:rPr>
      </w:pPr>
    </w:p>
    <w:p w14:paraId="44B1E8FF" w14:textId="4D7E4096" w:rsidR="00B92F07" w:rsidRPr="00B92F07" w:rsidRDefault="00B92F07" w:rsidP="009B02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ODOLOGI PERENCANAAN</w:t>
      </w:r>
    </w:p>
    <w:p w14:paraId="78B50320" w14:textId="31347F96" w:rsidR="00C93C0A" w:rsidRDefault="00C93C0A"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Lokasi Penelitian</w:t>
      </w:r>
    </w:p>
    <w:p w14:paraId="303267B4" w14:textId="18AFFF9C" w:rsidR="00B92F07" w:rsidRPr="00CF3FAA" w:rsidRDefault="00C93C0A" w:rsidP="00A351CE">
      <w:pPr>
        <w:spacing w:after="0" w:line="240" w:lineRule="auto"/>
        <w:ind w:firstLine="720"/>
        <w:jc w:val="both"/>
        <w:rPr>
          <w:rFonts w:ascii="Times New Roman" w:hAnsi="Times New Roman" w:cs="Times New Roman"/>
          <w:lang w:val="en-US"/>
        </w:rPr>
      </w:pPr>
      <w:r w:rsidRPr="00CF3FAA">
        <w:rPr>
          <w:rFonts w:ascii="Times New Roman" w:hAnsi="Times New Roman" w:cs="Times New Roman"/>
          <w:lang w:val="en-US"/>
        </w:rPr>
        <w:t xml:space="preserve">Lokasi penelitian ini dilaksanakan di </w:t>
      </w:r>
      <w:r w:rsidRPr="00CF3FAA">
        <w:rPr>
          <w:rFonts w:ascii="Times New Roman" w:hAnsi="Times New Roman" w:cs="Times New Roman"/>
        </w:rPr>
        <w:t>Jembatan Alas Buluh I terletak di Desa Alas Buluh, Kecamatan Wongsorejo, Kabupaten Banyuwangi, Provinsi Jawa Timur.</w:t>
      </w:r>
    </w:p>
    <w:p w14:paraId="3E21E5EA" w14:textId="233A199B" w:rsidR="002A452C" w:rsidRDefault="002A452C"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Data Yang Digunakan</w:t>
      </w:r>
    </w:p>
    <w:p w14:paraId="06F5069C" w14:textId="2497B92E" w:rsidR="002A452C" w:rsidRPr="00CF3FAA" w:rsidRDefault="0091144E" w:rsidP="009B0272">
      <w:pPr>
        <w:spacing w:after="0" w:line="240" w:lineRule="auto"/>
        <w:jc w:val="both"/>
        <w:rPr>
          <w:rFonts w:ascii="Times New Roman" w:hAnsi="Times New Roman" w:cs="Times New Roman"/>
          <w:lang w:val="en-US"/>
        </w:rPr>
      </w:pPr>
      <w:r>
        <w:rPr>
          <w:rFonts w:ascii="Times New Roman" w:hAnsi="Times New Roman" w:cs="Times New Roman"/>
          <w:lang w:val="en-US"/>
        </w:rPr>
        <w:tab/>
      </w:r>
      <w:r w:rsidRPr="00CF3FAA">
        <w:rPr>
          <w:rFonts w:ascii="Times New Roman" w:hAnsi="Times New Roman" w:cs="Times New Roman"/>
          <w:lang w:val="en-US"/>
        </w:rPr>
        <w:t>Jenis pengumpulan data yang digunakan adalah data primer dan sekunder. Data primer didapatkan dari situasi dan kondisi lapangan (survey) dan data sekunder didapatkan dari institusi/ perusahaan terkait berupa data gambar rencana</w:t>
      </w:r>
      <w:r w:rsidR="00225A0C" w:rsidRPr="00CF3FAA">
        <w:rPr>
          <w:rFonts w:ascii="Times New Roman" w:hAnsi="Times New Roman" w:cs="Times New Roman"/>
          <w:lang w:val="en-US"/>
        </w:rPr>
        <w:t xml:space="preserve"> dan data </w:t>
      </w:r>
      <w:r w:rsidR="00C93C0A" w:rsidRPr="00CF3FAA">
        <w:rPr>
          <w:rFonts w:ascii="Times New Roman" w:hAnsi="Times New Roman" w:cs="Times New Roman"/>
          <w:lang w:val="en-US"/>
        </w:rPr>
        <w:t>tanah.</w:t>
      </w:r>
    </w:p>
    <w:p w14:paraId="4EFB5D7F" w14:textId="35E49068" w:rsidR="002A452C" w:rsidRDefault="002A452C"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Tahap</w:t>
      </w:r>
      <w:r w:rsidR="00C93C0A">
        <w:rPr>
          <w:rFonts w:ascii="Times New Roman" w:hAnsi="Times New Roman" w:cs="Times New Roman"/>
          <w:b/>
          <w:bCs/>
          <w:lang w:val="en-US"/>
        </w:rPr>
        <w:t>an Studi</w:t>
      </w:r>
    </w:p>
    <w:p w14:paraId="662CD6AB" w14:textId="215169DE" w:rsidR="00065352" w:rsidRPr="00065352" w:rsidRDefault="00065352"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lang w:val="en-US"/>
        </w:rPr>
        <w:t xml:space="preserve">Perhitungan </w:t>
      </w:r>
      <w:r w:rsidR="00C23A0B">
        <w:rPr>
          <w:rFonts w:ascii="Times New Roman" w:hAnsi="Times New Roman" w:cs="Times New Roman"/>
          <w:lang w:val="en-US"/>
        </w:rPr>
        <w:t>pembebanan</w:t>
      </w:r>
    </w:p>
    <w:p w14:paraId="1C84A3E6" w14:textId="29971645" w:rsidR="00C93C0A" w:rsidRPr="00C93C0A" w:rsidRDefault="00C93C0A"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lang w:val="en-US"/>
        </w:rPr>
        <w:t xml:space="preserve">Perencanaan </w:t>
      </w:r>
      <w:r w:rsidR="00C23A0B">
        <w:rPr>
          <w:rFonts w:ascii="Times New Roman" w:hAnsi="Times New Roman" w:cs="Times New Roman"/>
          <w:lang w:val="en-US"/>
        </w:rPr>
        <w:t>plat lantai trotoar dan sandaran</w:t>
      </w:r>
    </w:p>
    <w:p w14:paraId="7E69C52B" w14:textId="3A760F0C" w:rsidR="00C23A0B" w:rsidRPr="00065352" w:rsidRDefault="00C23A0B"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lang w:val="en-US"/>
        </w:rPr>
        <w:t>Perencanaan gelagar</w:t>
      </w:r>
      <w:r w:rsidR="00CF6286">
        <w:rPr>
          <w:rFonts w:ascii="Times New Roman" w:hAnsi="Times New Roman" w:cs="Times New Roman"/>
          <w:lang w:val="en-US"/>
        </w:rPr>
        <w:t xml:space="preserve"> induk (</w:t>
      </w:r>
      <w:r w:rsidR="00CF6286">
        <w:rPr>
          <w:rFonts w:ascii="Times New Roman" w:hAnsi="Times New Roman" w:cs="Times New Roman"/>
          <w:i/>
          <w:iCs/>
          <w:lang w:val="en-US"/>
        </w:rPr>
        <w:t>plate girder</w:t>
      </w:r>
      <w:r w:rsidR="00CF6286">
        <w:rPr>
          <w:rFonts w:ascii="Times New Roman" w:hAnsi="Times New Roman" w:cs="Times New Roman"/>
          <w:lang w:val="en-US"/>
        </w:rPr>
        <w:t>)</w:t>
      </w:r>
    </w:p>
    <w:p w14:paraId="688D37FF" w14:textId="7D4C3087" w:rsidR="00065352" w:rsidRPr="00C23A0B" w:rsidRDefault="00065352"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lang w:val="en-US"/>
        </w:rPr>
        <w:t>Perencanaan p</w:t>
      </w:r>
      <w:r w:rsidR="00C23A0B">
        <w:rPr>
          <w:rFonts w:ascii="Times New Roman" w:hAnsi="Times New Roman" w:cs="Times New Roman"/>
          <w:lang w:val="en-US"/>
        </w:rPr>
        <w:t>engaku</w:t>
      </w:r>
    </w:p>
    <w:p w14:paraId="6EEEABFE" w14:textId="1ADF302E" w:rsidR="00C23A0B" w:rsidRPr="00C23A0B" w:rsidRDefault="00C23A0B"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lang w:val="en-US"/>
        </w:rPr>
        <w:t xml:space="preserve">Perencanaan </w:t>
      </w:r>
      <w:r>
        <w:rPr>
          <w:rFonts w:ascii="Times New Roman" w:hAnsi="Times New Roman" w:cs="Times New Roman"/>
          <w:i/>
          <w:iCs/>
          <w:lang w:val="en-US"/>
        </w:rPr>
        <w:t>shear connector</w:t>
      </w:r>
    </w:p>
    <w:p w14:paraId="7F481D76" w14:textId="247FC62A" w:rsidR="00C23A0B" w:rsidRPr="00C23A0B" w:rsidRDefault="00AD137E"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noProof/>
          <w:lang w:val="en-US"/>
        </w:rPr>
        <mc:AlternateContent>
          <mc:Choice Requires="wpg">
            <w:drawing>
              <wp:anchor distT="0" distB="0" distL="114300" distR="114300" simplePos="0" relativeHeight="251669504" behindDoc="0" locked="0" layoutInCell="1" allowOverlap="1" wp14:anchorId="54E1F4D3" wp14:editId="797F5973">
                <wp:simplePos x="0" y="0"/>
                <wp:positionH relativeFrom="column">
                  <wp:posOffset>3340058</wp:posOffset>
                </wp:positionH>
                <wp:positionV relativeFrom="paragraph">
                  <wp:posOffset>157700</wp:posOffset>
                </wp:positionV>
                <wp:extent cx="2989491" cy="5312291"/>
                <wp:effectExtent l="0" t="0" r="40005" b="22225"/>
                <wp:wrapNone/>
                <wp:docPr id="1645925469" name="Group 1645925469"/>
                <wp:cNvGraphicFramePr/>
                <a:graphic xmlns:a="http://schemas.openxmlformats.org/drawingml/2006/main">
                  <a:graphicData uri="http://schemas.microsoft.com/office/word/2010/wordprocessingGroup">
                    <wpg:wgp>
                      <wpg:cNvGrpSpPr/>
                      <wpg:grpSpPr>
                        <a:xfrm>
                          <a:off x="0" y="0"/>
                          <a:ext cx="2989491" cy="5312291"/>
                          <a:chOff x="0" y="0"/>
                          <a:chExt cx="2989491" cy="5312291"/>
                        </a:xfrm>
                      </wpg:grpSpPr>
                      <wpg:grpSp>
                        <wpg:cNvPr id="1645925440" name="Group 1645925440"/>
                        <wpg:cNvGrpSpPr>
                          <a:grpSpLocks/>
                        </wpg:cNvGrpSpPr>
                        <wpg:grpSpPr bwMode="auto">
                          <a:xfrm>
                            <a:off x="333286" y="1615155"/>
                            <a:ext cx="2656205" cy="1854835"/>
                            <a:chOff x="4447" y="5246"/>
                            <a:chExt cx="4183" cy="2921"/>
                          </a:xfrm>
                        </wpg:grpSpPr>
                        <wps:wsp>
                          <wps:cNvPr id="1645925441" name="Freeform 185"/>
                          <wps:cNvSpPr>
                            <a:spLocks/>
                          </wps:cNvSpPr>
                          <wps:spPr bwMode="auto">
                            <a:xfrm>
                              <a:off x="4447" y="6522"/>
                              <a:ext cx="3576" cy="705"/>
                            </a:xfrm>
                            <a:custGeom>
                              <a:avLst/>
                              <a:gdLst>
                                <a:gd name="T0" fmla="+- 0 6221 4433"/>
                                <a:gd name="T1" fmla="*/ T0 w 3576"/>
                                <a:gd name="T2" fmla="+- 0 6098 6098"/>
                                <a:gd name="T3" fmla="*/ 6098 h 1580"/>
                                <a:gd name="T4" fmla="+- 0 4433 4433"/>
                                <a:gd name="T5" fmla="*/ T4 w 3576"/>
                                <a:gd name="T6" fmla="+- 0 6888 6098"/>
                                <a:gd name="T7" fmla="*/ 6888 h 1580"/>
                                <a:gd name="T8" fmla="+- 0 6221 4433"/>
                                <a:gd name="T9" fmla="*/ T8 w 3576"/>
                                <a:gd name="T10" fmla="+- 0 7678 6098"/>
                                <a:gd name="T11" fmla="*/ 7678 h 1580"/>
                                <a:gd name="T12" fmla="+- 0 8009 4433"/>
                                <a:gd name="T13" fmla="*/ T12 w 3576"/>
                                <a:gd name="T14" fmla="+- 0 6888 6098"/>
                                <a:gd name="T15" fmla="*/ 6888 h 1580"/>
                                <a:gd name="T16" fmla="+- 0 6221 4433"/>
                                <a:gd name="T17" fmla="*/ T16 w 3576"/>
                                <a:gd name="T18" fmla="+- 0 6098 6098"/>
                                <a:gd name="T19" fmla="*/ 6098 h 1580"/>
                              </a:gdLst>
                              <a:ahLst/>
                              <a:cxnLst>
                                <a:cxn ang="0">
                                  <a:pos x="T1" y="T3"/>
                                </a:cxn>
                                <a:cxn ang="0">
                                  <a:pos x="T5" y="T7"/>
                                </a:cxn>
                                <a:cxn ang="0">
                                  <a:pos x="T9" y="T11"/>
                                </a:cxn>
                                <a:cxn ang="0">
                                  <a:pos x="T13" y="T15"/>
                                </a:cxn>
                                <a:cxn ang="0">
                                  <a:pos x="T17" y="T19"/>
                                </a:cxn>
                              </a:cxnLst>
                              <a:rect l="0" t="0" r="r" b="b"/>
                              <a:pathLst>
                                <a:path w="3576" h="1580">
                                  <a:moveTo>
                                    <a:pt x="1788" y="0"/>
                                  </a:moveTo>
                                  <a:lnTo>
                                    <a:pt x="0" y="790"/>
                                  </a:lnTo>
                                  <a:lnTo>
                                    <a:pt x="1788" y="1580"/>
                                  </a:lnTo>
                                  <a:lnTo>
                                    <a:pt x="3576" y="790"/>
                                  </a:lnTo>
                                  <a:lnTo>
                                    <a:pt x="1788" y="0"/>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5925442" name="Picture 1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6176" y="6205"/>
                              <a:ext cx="113" cy="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45925443" name="Line 187"/>
                          <wps:cNvCnPr>
                            <a:cxnSpLocks noChangeShapeType="1"/>
                          </wps:cNvCnPr>
                          <wps:spPr bwMode="auto">
                            <a:xfrm>
                              <a:off x="7972" y="6878"/>
                              <a:ext cx="649"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5925444" name="AutoShape 188"/>
                          <wps:cNvSpPr>
                            <a:spLocks/>
                          </wps:cNvSpPr>
                          <wps:spPr bwMode="auto">
                            <a:xfrm>
                              <a:off x="7382" y="5534"/>
                              <a:ext cx="1239" cy="113"/>
                            </a:xfrm>
                            <a:custGeom>
                              <a:avLst/>
                              <a:gdLst>
                                <a:gd name="T0" fmla="+- 0 7495 7382"/>
                                <a:gd name="T1" fmla="*/ T0 w 1239"/>
                                <a:gd name="T2" fmla="+- 0 5647 5534"/>
                                <a:gd name="T3" fmla="*/ 5647 h 113"/>
                                <a:gd name="T4" fmla="+- 0 7382 7382"/>
                                <a:gd name="T5" fmla="*/ T4 w 1239"/>
                                <a:gd name="T6" fmla="+- 0 5590 5534"/>
                                <a:gd name="T7" fmla="*/ 5590 h 113"/>
                                <a:gd name="T8" fmla="+- 0 7495 7382"/>
                                <a:gd name="T9" fmla="*/ T8 w 1239"/>
                                <a:gd name="T10" fmla="+- 0 5534 5534"/>
                                <a:gd name="T11" fmla="*/ 5534 h 113"/>
                                <a:gd name="T12" fmla="+- 0 7495 7382"/>
                                <a:gd name="T13" fmla="*/ T12 w 1239"/>
                                <a:gd name="T14" fmla="+- 0 5585 5534"/>
                                <a:gd name="T15" fmla="*/ 5585 h 113"/>
                                <a:gd name="T16" fmla="+- 0 7476 7382"/>
                                <a:gd name="T17" fmla="*/ T16 w 1239"/>
                                <a:gd name="T18" fmla="+- 0 5585 5534"/>
                                <a:gd name="T19" fmla="*/ 5585 h 113"/>
                                <a:gd name="T20" fmla="+- 0 7476 7382"/>
                                <a:gd name="T21" fmla="*/ T20 w 1239"/>
                                <a:gd name="T22" fmla="+- 0 5594 5534"/>
                                <a:gd name="T23" fmla="*/ 5594 h 113"/>
                                <a:gd name="T24" fmla="+- 0 7495 7382"/>
                                <a:gd name="T25" fmla="*/ T24 w 1239"/>
                                <a:gd name="T26" fmla="+- 0 5594 5534"/>
                                <a:gd name="T27" fmla="*/ 5594 h 113"/>
                                <a:gd name="T28" fmla="+- 0 7495 7382"/>
                                <a:gd name="T29" fmla="*/ T28 w 1239"/>
                                <a:gd name="T30" fmla="+- 0 5647 5534"/>
                                <a:gd name="T31" fmla="*/ 5647 h 113"/>
                                <a:gd name="T32" fmla="+- 0 7495 7382"/>
                                <a:gd name="T33" fmla="*/ T32 w 1239"/>
                                <a:gd name="T34" fmla="+- 0 5594 5534"/>
                                <a:gd name="T35" fmla="*/ 5594 h 113"/>
                                <a:gd name="T36" fmla="+- 0 7476 7382"/>
                                <a:gd name="T37" fmla="*/ T36 w 1239"/>
                                <a:gd name="T38" fmla="+- 0 5594 5534"/>
                                <a:gd name="T39" fmla="*/ 5594 h 113"/>
                                <a:gd name="T40" fmla="+- 0 7476 7382"/>
                                <a:gd name="T41" fmla="*/ T40 w 1239"/>
                                <a:gd name="T42" fmla="+- 0 5585 5534"/>
                                <a:gd name="T43" fmla="*/ 5585 h 113"/>
                                <a:gd name="T44" fmla="+- 0 7495 7382"/>
                                <a:gd name="T45" fmla="*/ T44 w 1239"/>
                                <a:gd name="T46" fmla="+- 0 5585 5534"/>
                                <a:gd name="T47" fmla="*/ 5585 h 113"/>
                                <a:gd name="T48" fmla="+- 0 7495 7382"/>
                                <a:gd name="T49" fmla="*/ T48 w 1239"/>
                                <a:gd name="T50" fmla="+- 0 5594 5534"/>
                                <a:gd name="T51" fmla="*/ 5594 h 113"/>
                                <a:gd name="T52" fmla="+- 0 8621 7382"/>
                                <a:gd name="T53" fmla="*/ T52 w 1239"/>
                                <a:gd name="T54" fmla="+- 0 5594 5534"/>
                                <a:gd name="T55" fmla="*/ 5594 h 113"/>
                                <a:gd name="T56" fmla="+- 0 7495 7382"/>
                                <a:gd name="T57" fmla="*/ T56 w 1239"/>
                                <a:gd name="T58" fmla="+- 0 5594 5534"/>
                                <a:gd name="T59" fmla="*/ 5594 h 113"/>
                                <a:gd name="T60" fmla="+- 0 7495 7382"/>
                                <a:gd name="T61" fmla="*/ T60 w 1239"/>
                                <a:gd name="T62" fmla="+- 0 5585 5534"/>
                                <a:gd name="T63" fmla="*/ 5585 h 113"/>
                                <a:gd name="T64" fmla="+- 0 8621 7382"/>
                                <a:gd name="T65" fmla="*/ T64 w 1239"/>
                                <a:gd name="T66" fmla="+- 0 5585 5534"/>
                                <a:gd name="T67" fmla="*/ 5585 h 113"/>
                                <a:gd name="T68" fmla="+- 0 8621 7382"/>
                                <a:gd name="T69" fmla="*/ T68 w 1239"/>
                                <a:gd name="T70" fmla="+- 0 5594 5534"/>
                                <a:gd name="T71" fmla="*/ 559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39" h="113">
                                  <a:moveTo>
                                    <a:pt x="113" y="113"/>
                                  </a:moveTo>
                                  <a:lnTo>
                                    <a:pt x="0" y="56"/>
                                  </a:lnTo>
                                  <a:lnTo>
                                    <a:pt x="113" y="0"/>
                                  </a:lnTo>
                                  <a:lnTo>
                                    <a:pt x="113" y="51"/>
                                  </a:lnTo>
                                  <a:lnTo>
                                    <a:pt x="94" y="51"/>
                                  </a:lnTo>
                                  <a:lnTo>
                                    <a:pt x="94" y="60"/>
                                  </a:lnTo>
                                  <a:lnTo>
                                    <a:pt x="113" y="60"/>
                                  </a:lnTo>
                                  <a:lnTo>
                                    <a:pt x="113" y="113"/>
                                  </a:lnTo>
                                  <a:close/>
                                  <a:moveTo>
                                    <a:pt x="113" y="60"/>
                                  </a:moveTo>
                                  <a:lnTo>
                                    <a:pt x="94" y="60"/>
                                  </a:lnTo>
                                  <a:lnTo>
                                    <a:pt x="94" y="51"/>
                                  </a:lnTo>
                                  <a:lnTo>
                                    <a:pt x="113" y="51"/>
                                  </a:lnTo>
                                  <a:lnTo>
                                    <a:pt x="113" y="60"/>
                                  </a:lnTo>
                                  <a:close/>
                                  <a:moveTo>
                                    <a:pt x="1239" y="60"/>
                                  </a:moveTo>
                                  <a:lnTo>
                                    <a:pt x="113" y="60"/>
                                  </a:lnTo>
                                  <a:lnTo>
                                    <a:pt x="113" y="51"/>
                                  </a:lnTo>
                                  <a:lnTo>
                                    <a:pt x="1239" y="51"/>
                                  </a:lnTo>
                                  <a:lnTo>
                                    <a:pt x="1239"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5925445" name="Line 189"/>
                          <wps:cNvCnPr>
                            <a:cxnSpLocks noChangeShapeType="1"/>
                          </wps:cNvCnPr>
                          <wps:spPr bwMode="auto">
                            <a:xfrm>
                              <a:off x="8621" y="5578"/>
                              <a:ext cx="9" cy="130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5925447" name="Text Box 191"/>
                          <wps:cNvSpPr txBox="1">
                            <a:spLocks noChangeArrowheads="1"/>
                          </wps:cNvSpPr>
                          <wps:spPr bwMode="auto">
                            <a:xfrm>
                              <a:off x="5085" y="7535"/>
                              <a:ext cx="2369" cy="632"/>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90B7E4A" w14:textId="77777777" w:rsidR="002F4D07" w:rsidRPr="005B18A1" w:rsidRDefault="002F4D07" w:rsidP="002F4D07">
                                <w:pPr>
                                  <w:spacing w:before="68"/>
                                  <w:ind w:left="248" w:right="248"/>
                                  <w:jc w:val="center"/>
                                  <w:rPr>
                                    <w:rFonts w:ascii="Times New Roman" w:hAnsi="Times New Roman" w:cs="Times New Roman"/>
                                    <w:sz w:val="15"/>
                                  </w:rPr>
                                </w:pPr>
                                <w:r w:rsidRPr="005B18A1">
                                  <w:rPr>
                                    <w:rFonts w:ascii="Times New Roman" w:hAnsi="Times New Roman" w:cs="Times New Roman"/>
                                    <w:sz w:val="15"/>
                                  </w:rPr>
                                  <w:t>Perencanaan</w:t>
                                </w:r>
                                <w:r w:rsidRPr="005B18A1">
                                  <w:rPr>
                                    <w:rFonts w:ascii="Times New Roman" w:hAnsi="Times New Roman" w:cs="Times New Roman"/>
                                    <w:spacing w:val="-1"/>
                                    <w:sz w:val="15"/>
                                  </w:rPr>
                                  <w:t xml:space="preserve"> </w:t>
                                </w:r>
                                <w:r w:rsidRPr="005B18A1">
                                  <w:rPr>
                                    <w:rFonts w:ascii="Times New Roman" w:hAnsi="Times New Roman" w:cs="Times New Roman"/>
                                    <w:sz w:val="15"/>
                                  </w:rPr>
                                  <w:t>Dimensi</w:t>
                                </w:r>
                                <w:r w:rsidRPr="005B18A1">
                                  <w:rPr>
                                    <w:rFonts w:ascii="Times New Roman" w:hAnsi="Times New Roman" w:cs="Times New Roman"/>
                                    <w:spacing w:val="-2"/>
                                    <w:sz w:val="15"/>
                                  </w:rPr>
                                  <w:t xml:space="preserve"> </w:t>
                                </w:r>
                                <w:r w:rsidRPr="005B18A1">
                                  <w:rPr>
                                    <w:rFonts w:ascii="Times New Roman" w:hAnsi="Times New Roman" w:cs="Times New Roman"/>
                                    <w:sz w:val="15"/>
                                  </w:rPr>
                                  <w:t>Pondasi</w:t>
                                </w:r>
                              </w:p>
                              <w:p w14:paraId="08F8B78D" w14:textId="77777777" w:rsidR="002F4D07" w:rsidRPr="005B18A1" w:rsidRDefault="002F4D07" w:rsidP="002F4D07">
                                <w:pPr>
                                  <w:spacing w:before="1"/>
                                  <w:ind w:left="248" w:right="248"/>
                                  <w:jc w:val="center"/>
                                  <w:rPr>
                                    <w:rFonts w:ascii="Times New Roman" w:hAnsi="Times New Roman" w:cs="Times New Roman"/>
                                    <w:i/>
                                    <w:sz w:val="15"/>
                                  </w:rPr>
                                </w:pPr>
                                <w:r w:rsidRPr="005B18A1">
                                  <w:rPr>
                                    <w:rFonts w:ascii="Times New Roman" w:hAnsi="Times New Roman" w:cs="Times New Roman"/>
                                    <w:i/>
                                    <w:sz w:val="15"/>
                                  </w:rPr>
                                  <w:t>nP</w:t>
                                </w:r>
                                <w:r w:rsidRPr="005B18A1">
                                  <w:rPr>
                                    <w:rFonts w:ascii="Times New Roman" w:hAnsi="Times New Roman" w:cs="Times New Roman"/>
                                    <w:i/>
                                    <w:spacing w:val="-1"/>
                                    <w:sz w:val="15"/>
                                  </w:rPr>
                                  <w:t xml:space="preserve"> </w:t>
                                </w:r>
                                <w:r w:rsidRPr="005B18A1">
                                  <w:rPr>
                                    <w:rFonts w:ascii="Times New Roman" w:hAnsi="Times New Roman" w:cs="Times New Roman"/>
                                    <w:i/>
                                    <w:sz w:val="15"/>
                                  </w:rPr>
                                  <w:t>=</w:t>
                                </w:r>
                                <w:r w:rsidRPr="005B18A1">
                                  <w:rPr>
                                    <w:rFonts w:ascii="Times New Roman" w:hAnsi="Times New Roman" w:cs="Times New Roman"/>
                                    <w:i/>
                                    <w:spacing w:val="-1"/>
                                    <w:sz w:val="15"/>
                                  </w:rPr>
                                  <w:t xml:space="preserve"> </w:t>
                                </w:r>
                                <w:r w:rsidRPr="005B18A1">
                                  <w:rPr>
                                    <w:rFonts w:ascii="Times New Roman" w:hAnsi="Times New Roman" w:cs="Times New Roman"/>
                                    <w:i/>
                                    <w:sz w:val="15"/>
                                  </w:rPr>
                                  <w:t>P/Pall</w:t>
                                </w:r>
                              </w:p>
                            </w:txbxContent>
                          </wps:txbx>
                          <wps:bodyPr rot="0" vert="horz" wrap="square" lIns="0" tIns="0" rIns="0" bIns="0" anchor="t" anchorCtr="0" upright="1">
                            <a:noAutofit/>
                          </wps:bodyPr>
                        </wps:wsp>
                        <wps:wsp>
                          <wps:cNvPr id="1645925448" name="Text Box 192"/>
                          <wps:cNvSpPr txBox="1">
                            <a:spLocks noChangeArrowheads="1"/>
                          </wps:cNvSpPr>
                          <wps:spPr bwMode="auto">
                            <a:xfrm>
                              <a:off x="5095" y="5246"/>
                              <a:ext cx="2300" cy="958"/>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8A64775" w14:textId="77777777" w:rsidR="002F4D07" w:rsidRPr="005B18A1" w:rsidRDefault="002F4D07" w:rsidP="002F4D07">
                                <w:pPr>
                                  <w:spacing w:before="68" w:line="171" w:lineRule="exact"/>
                                  <w:ind w:left="2" w:right="1"/>
                                  <w:jc w:val="center"/>
                                  <w:rPr>
                                    <w:rFonts w:ascii="Times New Roman" w:hAnsi="Times New Roman" w:cs="Times New Roman"/>
                                    <w:sz w:val="15"/>
                                  </w:rPr>
                                </w:pPr>
                                <w:r w:rsidRPr="005B18A1">
                                  <w:rPr>
                                    <w:rFonts w:ascii="Times New Roman" w:hAnsi="Times New Roman" w:cs="Times New Roman"/>
                                    <w:sz w:val="15"/>
                                  </w:rPr>
                                  <w:t>Perhitungan</w:t>
                                </w:r>
                                <w:r w:rsidRPr="005B18A1">
                                  <w:rPr>
                                    <w:rFonts w:ascii="Times New Roman" w:hAnsi="Times New Roman" w:cs="Times New Roman"/>
                                    <w:spacing w:val="-1"/>
                                    <w:sz w:val="15"/>
                                  </w:rPr>
                                  <w:t xml:space="preserve"> </w:t>
                                </w:r>
                                <w:r w:rsidRPr="005B18A1">
                                  <w:rPr>
                                    <w:rFonts w:ascii="Times New Roman" w:hAnsi="Times New Roman" w:cs="Times New Roman"/>
                                    <w:sz w:val="15"/>
                                  </w:rPr>
                                  <w:t>Abutment</w:t>
                                </w:r>
                              </w:p>
                              <w:p w14:paraId="2E1025ED" w14:textId="77777777" w:rsidR="002F4D07" w:rsidRPr="005B18A1" w:rsidRDefault="002F4D07" w:rsidP="002F4D07">
                                <w:pPr>
                                  <w:tabs>
                                    <w:tab w:val="left" w:pos="676"/>
                                  </w:tabs>
                                  <w:spacing w:line="176" w:lineRule="exact"/>
                                  <w:ind w:right="1"/>
                                  <w:jc w:val="center"/>
                                  <w:rPr>
                                    <w:rFonts w:ascii="Times New Roman" w:hAnsi="Times New Roman" w:cs="Times New Roman"/>
                                    <w:i/>
                                    <w:sz w:val="15"/>
                                  </w:rPr>
                                </w:pPr>
                                <w:r w:rsidRPr="005B18A1">
                                  <w:rPr>
                                    <w:rFonts w:ascii="Times New Roman" w:hAnsi="Times New Roman" w:cs="Times New Roman"/>
                                    <w:i/>
                                    <w:position w:val="2"/>
                                    <w:sz w:val="15"/>
                                  </w:rPr>
                                  <w:t>M</w:t>
                                </w:r>
                                <w:r w:rsidRPr="005B18A1">
                                  <w:rPr>
                                    <w:rFonts w:ascii="Times New Roman" w:hAnsi="Times New Roman" w:cs="Times New Roman"/>
                                    <w:i/>
                                    <w:sz w:val="9"/>
                                  </w:rPr>
                                  <w:t>Pa</w:t>
                                </w:r>
                                <w:r w:rsidRPr="005B18A1">
                                  <w:rPr>
                                    <w:rFonts w:ascii="Times New Roman" w:hAnsi="Times New Roman" w:cs="Times New Roman"/>
                                    <w:i/>
                                    <w:sz w:val="9"/>
                                  </w:rPr>
                                  <w:tab/>
                                </w:r>
                                <w:r w:rsidRPr="005B18A1">
                                  <w:rPr>
                                    <w:rFonts w:ascii="Times New Roman" w:hAnsi="Times New Roman" w:cs="Times New Roman"/>
                                    <w:i/>
                                    <w:position w:val="2"/>
                                    <w:sz w:val="15"/>
                                  </w:rPr>
                                  <w:t>=</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1/3</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x H</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x</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Pa</w:t>
                                </w:r>
                              </w:p>
                              <w:p w14:paraId="3C8BC772" w14:textId="77777777" w:rsidR="002F4D07" w:rsidRPr="005B18A1" w:rsidRDefault="002F4D07" w:rsidP="002F4D07">
                                <w:pPr>
                                  <w:tabs>
                                    <w:tab w:val="left" w:pos="676"/>
                                  </w:tabs>
                                  <w:spacing w:line="177" w:lineRule="exact"/>
                                  <w:ind w:right="1"/>
                                  <w:jc w:val="center"/>
                                  <w:rPr>
                                    <w:rFonts w:ascii="Times New Roman" w:hAnsi="Times New Roman" w:cs="Times New Roman"/>
                                    <w:i/>
                                    <w:sz w:val="15"/>
                                  </w:rPr>
                                </w:pPr>
                                <w:r w:rsidRPr="005B18A1">
                                  <w:rPr>
                                    <w:rFonts w:ascii="Times New Roman" w:hAnsi="Times New Roman" w:cs="Times New Roman"/>
                                    <w:i/>
                                    <w:position w:val="2"/>
                                    <w:sz w:val="15"/>
                                  </w:rPr>
                                  <w:t>M</w:t>
                                </w:r>
                                <w:r w:rsidRPr="005B18A1">
                                  <w:rPr>
                                    <w:rFonts w:ascii="Times New Roman" w:hAnsi="Times New Roman" w:cs="Times New Roman"/>
                                    <w:i/>
                                    <w:sz w:val="9"/>
                                  </w:rPr>
                                  <w:t>Pp</w:t>
                                </w:r>
                                <w:r w:rsidRPr="005B18A1">
                                  <w:rPr>
                                    <w:rFonts w:ascii="Times New Roman" w:hAnsi="Times New Roman" w:cs="Times New Roman"/>
                                    <w:i/>
                                    <w:sz w:val="9"/>
                                  </w:rPr>
                                  <w:tab/>
                                </w:r>
                                <w:r w:rsidRPr="005B18A1">
                                  <w:rPr>
                                    <w:rFonts w:ascii="Times New Roman" w:hAnsi="Times New Roman" w:cs="Times New Roman"/>
                                    <w:i/>
                                    <w:position w:val="2"/>
                                    <w:sz w:val="15"/>
                                  </w:rPr>
                                  <w:t>=</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1/3</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x H</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x</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Pp</w:t>
                                </w:r>
                              </w:p>
                            </w:txbxContent>
                          </wps:txbx>
                          <wps:bodyPr rot="0" vert="horz" wrap="square" lIns="0" tIns="0" rIns="0" bIns="0" anchor="t" anchorCtr="0" upright="1">
                            <a:noAutofit/>
                          </wps:bodyPr>
                        </wps:wsp>
                        <wps:wsp>
                          <wps:cNvPr id="1645925449" name="Text Box 193"/>
                          <wps:cNvSpPr txBox="1">
                            <a:spLocks noChangeArrowheads="1"/>
                          </wps:cNvSpPr>
                          <wps:spPr bwMode="auto">
                            <a:xfrm>
                              <a:off x="5210" y="6689"/>
                              <a:ext cx="2185" cy="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6F2BCA" w14:textId="77777777" w:rsidR="002F4D07" w:rsidRPr="005B18A1" w:rsidRDefault="002F4D07" w:rsidP="002F4D07">
                                <w:pPr>
                                  <w:ind w:left="-1" w:right="18"/>
                                  <w:jc w:val="center"/>
                                  <w:rPr>
                                    <w:rFonts w:ascii="Times New Roman" w:hAnsi="Times New Roman" w:cs="Times New Roman"/>
                                    <w:sz w:val="15"/>
                                  </w:rPr>
                                </w:pPr>
                                <w:r w:rsidRPr="005B18A1">
                                  <w:rPr>
                                    <w:rFonts w:ascii="Times New Roman" w:hAnsi="Times New Roman" w:cs="Times New Roman"/>
                                    <w:sz w:val="15"/>
                                  </w:rPr>
                                  <w:t>Kontrol Stabilitas</w:t>
                                </w:r>
                                <w:r w:rsidRPr="005B18A1">
                                  <w:rPr>
                                    <w:rFonts w:ascii="Times New Roman" w:hAnsi="Times New Roman" w:cs="Times New Roman"/>
                                    <w:spacing w:val="-35"/>
                                    <w:sz w:val="15"/>
                                  </w:rPr>
                                  <w:t xml:space="preserve"> </w:t>
                                </w:r>
                                <w:r w:rsidRPr="005B18A1">
                                  <w:rPr>
                                    <w:rFonts w:ascii="Times New Roman" w:hAnsi="Times New Roman" w:cs="Times New Roman"/>
                                    <w:sz w:val="15"/>
                                  </w:rPr>
                                  <w:t>qu= α.c.Nc +</w:t>
                                </w:r>
                                <w:r w:rsidRPr="005B18A1">
                                  <w:rPr>
                                    <w:rFonts w:ascii="Times New Roman" w:hAnsi="Times New Roman" w:cs="Times New Roman"/>
                                    <w:spacing w:val="1"/>
                                    <w:sz w:val="15"/>
                                  </w:rPr>
                                  <w:t xml:space="preserve"> </w:t>
                                </w:r>
                                <w:r w:rsidRPr="005B18A1">
                                  <w:rPr>
                                    <w:rFonts w:ascii="Times New Roman" w:hAnsi="Times New Roman" w:cs="Times New Roman"/>
                                    <w:position w:val="2"/>
                                    <w:sz w:val="15"/>
                                  </w:rPr>
                                  <w:t>β.γ.B.N</w:t>
                                </w:r>
                                <w:r w:rsidRPr="005B18A1">
                                  <w:rPr>
                                    <w:rFonts w:ascii="Times New Roman" w:hAnsi="Times New Roman" w:cs="Times New Roman"/>
                                    <w:sz w:val="9"/>
                                  </w:rPr>
                                  <w:t>γ</w:t>
                                </w:r>
                                <w:r w:rsidRPr="005B18A1">
                                  <w:rPr>
                                    <w:rFonts w:ascii="Times New Roman" w:hAnsi="Times New Roman" w:cs="Times New Roman"/>
                                    <w:position w:val="2"/>
                                    <w:sz w:val="15"/>
                                  </w:rPr>
                                  <w:t>+γ.Df</w:t>
                                </w:r>
                              </w:p>
                            </w:txbxContent>
                          </wps:txbx>
                          <wps:bodyPr rot="0" vert="horz" wrap="square" lIns="0" tIns="0" rIns="0" bIns="0" anchor="t" anchorCtr="0" upright="1">
                            <a:noAutofit/>
                          </wps:bodyPr>
                        </wps:wsp>
                        <wps:wsp>
                          <wps:cNvPr id="1645925450" name="Text Box 194"/>
                          <wps:cNvSpPr txBox="1">
                            <a:spLocks noChangeArrowheads="1"/>
                          </wps:cNvSpPr>
                          <wps:spPr bwMode="auto">
                            <a:xfrm>
                              <a:off x="6478" y="7269"/>
                              <a:ext cx="196"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FDA3F" w14:textId="77777777" w:rsidR="002F4D07" w:rsidRDefault="002F4D07" w:rsidP="002F4D07">
                                <w:pPr>
                                  <w:spacing w:line="167" w:lineRule="exact"/>
                                  <w:rPr>
                                    <w:sz w:val="15"/>
                                  </w:rPr>
                                </w:pPr>
                                <w:r>
                                  <w:rPr>
                                    <w:sz w:val="15"/>
                                  </w:rPr>
                                  <w:t>Ya</w:t>
                                </w:r>
                              </w:p>
                            </w:txbxContent>
                          </wps:txbx>
                          <wps:bodyPr rot="0" vert="horz" wrap="square" lIns="0" tIns="0" rIns="0" bIns="0" anchor="t" anchorCtr="0" upright="1">
                            <a:noAutofit/>
                          </wps:bodyPr>
                        </wps:wsp>
                      </wpg:grpSp>
                      <wpg:grpSp>
                        <wpg:cNvPr id="1598573610" name="Group 1598573610"/>
                        <wpg:cNvGrpSpPr>
                          <a:grpSpLocks/>
                        </wpg:cNvGrpSpPr>
                        <wpg:grpSpPr bwMode="auto">
                          <a:xfrm>
                            <a:off x="0" y="0"/>
                            <a:ext cx="2708275" cy="3310969"/>
                            <a:chOff x="9" y="9"/>
                            <a:chExt cx="5030" cy="6542"/>
                          </a:xfrm>
                        </wpg:grpSpPr>
                        <wps:wsp>
                          <wps:cNvPr id="1598573611" name="Freeform 165"/>
                          <wps:cNvSpPr>
                            <a:spLocks/>
                          </wps:cNvSpPr>
                          <wps:spPr bwMode="auto">
                            <a:xfrm>
                              <a:off x="2810" y="149"/>
                              <a:ext cx="560" cy="533"/>
                            </a:xfrm>
                            <a:custGeom>
                              <a:avLst/>
                              <a:gdLst>
                                <a:gd name="T0" fmla="+- 0 3089 2810"/>
                                <a:gd name="T1" fmla="*/ T0 w 560"/>
                                <a:gd name="T2" fmla="+- 0 600 600"/>
                                <a:gd name="T3" fmla="*/ 600 h 533"/>
                                <a:gd name="T4" fmla="+- 0 3015 2810"/>
                                <a:gd name="T5" fmla="*/ T4 w 560"/>
                                <a:gd name="T6" fmla="+- 0 610 600"/>
                                <a:gd name="T7" fmla="*/ 610 h 533"/>
                                <a:gd name="T8" fmla="+- 0 2948 2810"/>
                                <a:gd name="T9" fmla="*/ T8 w 560"/>
                                <a:gd name="T10" fmla="+- 0 637 600"/>
                                <a:gd name="T11" fmla="*/ 637 h 533"/>
                                <a:gd name="T12" fmla="+- 0 2892 2810"/>
                                <a:gd name="T13" fmla="*/ T12 w 560"/>
                                <a:gd name="T14" fmla="+- 0 678 600"/>
                                <a:gd name="T15" fmla="*/ 678 h 533"/>
                                <a:gd name="T16" fmla="+- 0 2848 2810"/>
                                <a:gd name="T17" fmla="*/ T16 w 560"/>
                                <a:gd name="T18" fmla="+- 0 732 600"/>
                                <a:gd name="T19" fmla="*/ 732 h 533"/>
                                <a:gd name="T20" fmla="+- 0 2820 2810"/>
                                <a:gd name="T21" fmla="*/ T20 w 560"/>
                                <a:gd name="T22" fmla="+- 0 796 600"/>
                                <a:gd name="T23" fmla="*/ 796 h 533"/>
                                <a:gd name="T24" fmla="+- 0 2810 2810"/>
                                <a:gd name="T25" fmla="*/ T24 w 560"/>
                                <a:gd name="T26" fmla="+- 0 866 600"/>
                                <a:gd name="T27" fmla="*/ 866 h 533"/>
                                <a:gd name="T28" fmla="+- 0 2820 2810"/>
                                <a:gd name="T29" fmla="*/ T28 w 560"/>
                                <a:gd name="T30" fmla="+- 0 938 600"/>
                                <a:gd name="T31" fmla="*/ 938 h 533"/>
                                <a:gd name="T32" fmla="+- 0 2848 2810"/>
                                <a:gd name="T33" fmla="*/ T32 w 560"/>
                                <a:gd name="T34" fmla="+- 0 1002 600"/>
                                <a:gd name="T35" fmla="*/ 1002 h 533"/>
                                <a:gd name="T36" fmla="+- 0 2892 2810"/>
                                <a:gd name="T37" fmla="*/ T36 w 560"/>
                                <a:gd name="T38" fmla="+- 0 1055 600"/>
                                <a:gd name="T39" fmla="*/ 1055 h 533"/>
                                <a:gd name="T40" fmla="+- 0 2948 2810"/>
                                <a:gd name="T41" fmla="*/ T40 w 560"/>
                                <a:gd name="T42" fmla="+- 0 1097 600"/>
                                <a:gd name="T43" fmla="*/ 1097 h 533"/>
                                <a:gd name="T44" fmla="+- 0 3015 2810"/>
                                <a:gd name="T45" fmla="*/ T44 w 560"/>
                                <a:gd name="T46" fmla="+- 0 1123 600"/>
                                <a:gd name="T47" fmla="*/ 1123 h 533"/>
                                <a:gd name="T48" fmla="+- 0 3089 2810"/>
                                <a:gd name="T49" fmla="*/ T48 w 560"/>
                                <a:gd name="T50" fmla="+- 0 1133 600"/>
                                <a:gd name="T51" fmla="*/ 1133 h 533"/>
                                <a:gd name="T52" fmla="+- 0 3164 2810"/>
                                <a:gd name="T53" fmla="*/ T52 w 560"/>
                                <a:gd name="T54" fmla="+- 0 1123 600"/>
                                <a:gd name="T55" fmla="*/ 1123 h 533"/>
                                <a:gd name="T56" fmla="+- 0 3231 2810"/>
                                <a:gd name="T57" fmla="*/ T56 w 560"/>
                                <a:gd name="T58" fmla="+- 0 1097 600"/>
                                <a:gd name="T59" fmla="*/ 1097 h 533"/>
                                <a:gd name="T60" fmla="+- 0 3288 2810"/>
                                <a:gd name="T61" fmla="*/ T60 w 560"/>
                                <a:gd name="T62" fmla="+- 0 1055 600"/>
                                <a:gd name="T63" fmla="*/ 1055 h 533"/>
                                <a:gd name="T64" fmla="+- 0 3331 2810"/>
                                <a:gd name="T65" fmla="*/ T64 w 560"/>
                                <a:gd name="T66" fmla="+- 0 1002 600"/>
                                <a:gd name="T67" fmla="*/ 1002 h 533"/>
                                <a:gd name="T68" fmla="+- 0 3360 2810"/>
                                <a:gd name="T69" fmla="*/ T68 w 560"/>
                                <a:gd name="T70" fmla="+- 0 938 600"/>
                                <a:gd name="T71" fmla="*/ 938 h 533"/>
                                <a:gd name="T72" fmla="+- 0 3370 2810"/>
                                <a:gd name="T73" fmla="*/ T72 w 560"/>
                                <a:gd name="T74" fmla="+- 0 866 600"/>
                                <a:gd name="T75" fmla="*/ 866 h 533"/>
                                <a:gd name="T76" fmla="+- 0 3360 2810"/>
                                <a:gd name="T77" fmla="*/ T76 w 560"/>
                                <a:gd name="T78" fmla="+- 0 796 600"/>
                                <a:gd name="T79" fmla="*/ 796 h 533"/>
                                <a:gd name="T80" fmla="+- 0 3331 2810"/>
                                <a:gd name="T81" fmla="*/ T80 w 560"/>
                                <a:gd name="T82" fmla="+- 0 732 600"/>
                                <a:gd name="T83" fmla="*/ 732 h 533"/>
                                <a:gd name="T84" fmla="+- 0 3288 2810"/>
                                <a:gd name="T85" fmla="*/ T84 w 560"/>
                                <a:gd name="T86" fmla="+- 0 678 600"/>
                                <a:gd name="T87" fmla="*/ 678 h 533"/>
                                <a:gd name="T88" fmla="+- 0 3231 2810"/>
                                <a:gd name="T89" fmla="*/ T88 w 560"/>
                                <a:gd name="T90" fmla="+- 0 637 600"/>
                                <a:gd name="T91" fmla="*/ 637 h 533"/>
                                <a:gd name="T92" fmla="+- 0 3164 2810"/>
                                <a:gd name="T93" fmla="*/ T92 w 560"/>
                                <a:gd name="T94" fmla="+- 0 610 600"/>
                                <a:gd name="T95" fmla="*/ 610 h 533"/>
                                <a:gd name="T96" fmla="+- 0 3089 2810"/>
                                <a:gd name="T97" fmla="*/ T96 w 560"/>
                                <a:gd name="T98" fmla="+- 0 600 600"/>
                                <a:gd name="T99" fmla="*/ 600 h 5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60" h="533">
                                  <a:moveTo>
                                    <a:pt x="279" y="0"/>
                                  </a:moveTo>
                                  <a:lnTo>
                                    <a:pt x="205" y="10"/>
                                  </a:lnTo>
                                  <a:lnTo>
                                    <a:pt x="138" y="37"/>
                                  </a:lnTo>
                                  <a:lnTo>
                                    <a:pt x="82" y="78"/>
                                  </a:lnTo>
                                  <a:lnTo>
                                    <a:pt x="38" y="132"/>
                                  </a:lnTo>
                                  <a:lnTo>
                                    <a:pt x="10" y="196"/>
                                  </a:lnTo>
                                  <a:lnTo>
                                    <a:pt x="0" y="266"/>
                                  </a:lnTo>
                                  <a:lnTo>
                                    <a:pt x="10" y="338"/>
                                  </a:lnTo>
                                  <a:lnTo>
                                    <a:pt x="38" y="402"/>
                                  </a:lnTo>
                                  <a:lnTo>
                                    <a:pt x="82" y="455"/>
                                  </a:lnTo>
                                  <a:lnTo>
                                    <a:pt x="138" y="497"/>
                                  </a:lnTo>
                                  <a:lnTo>
                                    <a:pt x="205" y="523"/>
                                  </a:lnTo>
                                  <a:lnTo>
                                    <a:pt x="279" y="533"/>
                                  </a:lnTo>
                                  <a:lnTo>
                                    <a:pt x="354" y="523"/>
                                  </a:lnTo>
                                  <a:lnTo>
                                    <a:pt x="421" y="497"/>
                                  </a:lnTo>
                                  <a:lnTo>
                                    <a:pt x="478" y="455"/>
                                  </a:lnTo>
                                  <a:lnTo>
                                    <a:pt x="521" y="402"/>
                                  </a:lnTo>
                                  <a:lnTo>
                                    <a:pt x="550" y="338"/>
                                  </a:lnTo>
                                  <a:lnTo>
                                    <a:pt x="560" y="266"/>
                                  </a:lnTo>
                                  <a:lnTo>
                                    <a:pt x="550" y="196"/>
                                  </a:lnTo>
                                  <a:lnTo>
                                    <a:pt x="521" y="132"/>
                                  </a:lnTo>
                                  <a:lnTo>
                                    <a:pt x="478" y="78"/>
                                  </a:lnTo>
                                  <a:lnTo>
                                    <a:pt x="421" y="37"/>
                                  </a:lnTo>
                                  <a:lnTo>
                                    <a:pt x="354" y="10"/>
                                  </a:lnTo>
                                  <a:lnTo>
                                    <a:pt x="279"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8573612" name="Freeform 166"/>
                          <wps:cNvSpPr>
                            <a:spLocks/>
                          </wps:cNvSpPr>
                          <wps:spPr bwMode="auto">
                            <a:xfrm>
                              <a:off x="9" y="9"/>
                              <a:ext cx="560" cy="533"/>
                            </a:xfrm>
                            <a:custGeom>
                              <a:avLst/>
                              <a:gdLst>
                                <a:gd name="T0" fmla="+- 0 290 10"/>
                                <a:gd name="T1" fmla="*/ T0 w 560"/>
                                <a:gd name="T2" fmla="+- 0 10 10"/>
                                <a:gd name="T3" fmla="*/ 10 h 533"/>
                                <a:gd name="T4" fmla="+- 0 215 10"/>
                                <a:gd name="T5" fmla="*/ T4 w 560"/>
                                <a:gd name="T6" fmla="+- 0 19 10"/>
                                <a:gd name="T7" fmla="*/ 19 h 533"/>
                                <a:gd name="T8" fmla="+- 0 148 10"/>
                                <a:gd name="T9" fmla="*/ T8 w 560"/>
                                <a:gd name="T10" fmla="+- 0 46 10"/>
                                <a:gd name="T11" fmla="*/ 46 h 533"/>
                                <a:gd name="T12" fmla="+- 0 91 10"/>
                                <a:gd name="T13" fmla="*/ T12 w 560"/>
                                <a:gd name="T14" fmla="+- 0 88 10"/>
                                <a:gd name="T15" fmla="*/ 88 h 533"/>
                                <a:gd name="T16" fmla="+- 0 48 10"/>
                                <a:gd name="T17" fmla="*/ T16 w 560"/>
                                <a:gd name="T18" fmla="+- 0 142 10"/>
                                <a:gd name="T19" fmla="*/ 142 h 533"/>
                                <a:gd name="T20" fmla="+- 0 20 10"/>
                                <a:gd name="T21" fmla="*/ T20 w 560"/>
                                <a:gd name="T22" fmla="+- 0 205 10"/>
                                <a:gd name="T23" fmla="*/ 205 h 533"/>
                                <a:gd name="T24" fmla="+- 0 10 10"/>
                                <a:gd name="T25" fmla="*/ T24 w 560"/>
                                <a:gd name="T26" fmla="+- 0 276 10"/>
                                <a:gd name="T27" fmla="*/ 276 h 533"/>
                                <a:gd name="T28" fmla="+- 0 20 10"/>
                                <a:gd name="T29" fmla="*/ T28 w 560"/>
                                <a:gd name="T30" fmla="+- 0 347 10"/>
                                <a:gd name="T31" fmla="*/ 347 h 533"/>
                                <a:gd name="T32" fmla="+- 0 48 10"/>
                                <a:gd name="T33" fmla="*/ T32 w 560"/>
                                <a:gd name="T34" fmla="+- 0 410 10"/>
                                <a:gd name="T35" fmla="*/ 410 h 533"/>
                                <a:gd name="T36" fmla="+- 0 91 10"/>
                                <a:gd name="T37" fmla="*/ T36 w 560"/>
                                <a:gd name="T38" fmla="+- 0 464 10"/>
                                <a:gd name="T39" fmla="*/ 464 h 533"/>
                                <a:gd name="T40" fmla="+- 0 148 10"/>
                                <a:gd name="T41" fmla="*/ T40 w 560"/>
                                <a:gd name="T42" fmla="+- 0 506 10"/>
                                <a:gd name="T43" fmla="*/ 506 h 533"/>
                                <a:gd name="T44" fmla="+- 0 215 10"/>
                                <a:gd name="T45" fmla="*/ T44 w 560"/>
                                <a:gd name="T46" fmla="+- 0 533 10"/>
                                <a:gd name="T47" fmla="*/ 533 h 533"/>
                                <a:gd name="T48" fmla="+- 0 290 10"/>
                                <a:gd name="T49" fmla="*/ T48 w 560"/>
                                <a:gd name="T50" fmla="+- 0 542 10"/>
                                <a:gd name="T51" fmla="*/ 542 h 533"/>
                                <a:gd name="T52" fmla="+- 0 364 10"/>
                                <a:gd name="T53" fmla="*/ T52 w 560"/>
                                <a:gd name="T54" fmla="+- 0 533 10"/>
                                <a:gd name="T55" fmla="*/ 533 h 533"/>
                                <a:gd name="T56" fmla="+- 0 431 10"/>
                                <a:gd name="T57" fmla="*/ T56 w 560"/>
                                <a:gd name="T58" fmla="+- 0 506 10"/>
                                <a:gd name="T59" fmla="*/ 506 h 533"/>
                                <a:gd name="T60" fmla="+- 0 487 10"/>
                                <a:gd name="T61" fmla="*/ T60 w 560"/>
                                <a:gd name="T62" fmla="+- 0 464 10"/>
                                <a:gd name="T63" fmla="*/ 464 h 533"/>
                                <a:gd name="T64" fmla="+- 0 531 10"/>
                                <a:gd name="T65" fmla="*/ T64 w 560"/>
                                <a:gd name="T66" fmla="+- 0 410 10"/>
                                <a:gd name="T67" fmla="*/ 410 h 533"/>
                                <a:gd name="T68" fmla="+- 0 559 10"/>
                                <a:gd name="T69" fmla="*/ T68 w 560"/>
                                <a:gd name="T70" fmla="+- 0 347 10"/>
                                <a:gd name="T71" fmla="*/ 347 h 533"/>
                                <a:gd name="T72" fmla="+- 0 569 10"/>
                                <a:gd name="T73" fmla="*/ T72 w 560"/>
                                <a:gd name="T74" fmla="+- 0 276 10"/>
                                <a:gd name="T75" fmla="*/ 276 h 533"/>
                                <a:gd name="T76" fmla="+- 0 559 10"/>
                                <a:gd name="T77" fmla="*/ T76 w 560"/>
                                <a:gd name="T78" fmla="+- 0 205 10"/>
                                <a:gd name="T79" fmla="*/ 205 h 533"/>
                                <a:gd name="T80" fmla="+- 0 531 10"/>
                                <a:gd name="T81" fmla="*/ T80 w 560"/>
                                <a:gd name="T82" fmla="+- 0 142 10"/>
                                <a:gd name="T83" fmla="*/ 142 h 533"/>
                                <a:gd name="T84" fmla="+- 0 487 10"/>
                                <a:gd name="T85" fmla="*/ T84 w 560"/>
                                <a:gd name="T86" fmla="+- 0 88 10"/>
                                <a:gd name="T87" fmla="*/ 88 h 533"/>
                                <a:gd name="T88" fmla="+- 0 431 10"/>
                                <a:gd name="T89" fmla="*/ T88 w 560"/>
                                <a:gd name="T90" fmla="+- 0 46 10"/>
                                <a:gd name="T91" fmla="*/ 46 h 533"/>
                                <a:gd name="T92" fmla="+- 0 364 10"/>
                                <a:gd name="T93" fmla="*/ T92 w 560"/>
                                <a:gd name="T94" fmla="+- 0 19 10"/>
                                <a:gd name="T95" fmla="*/ 19 h 533"/>
                                <a:gd name="T96" fmla="+- 0 290 10"/>
                                <a:gd name="T97" fmla="*/ T96 w 560"/>
                                <a:gd name="T98" fmla="+- 0 10 10"/>
                                <a:gd name="T99" fmla="*/ 10 h 5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60" h="533">
                                  <a:moveTo>
                                    <a:pt x="280" y="0"/>
                                  </a:moveTo>
                                  <a:lnTo>
                                    <a:pt x="205" y="9"/>
                                  </a:lnTo>
                                  <a:lnTo>
                                    <a:pt x="138" y="36"/>
                                  </a:lnTo>
                                  <a:lnTo>
                                    <a:pt x="81" y="78"/>
                                  </a:lnTo>
                                  <a:lnTo>
                                    <a:pt x="38" y="132"/>
                                  </a:lnTo>
                                  <a:lnTo>
                                    <a:pt x="10" y="195"/>
                                  </a:lnTo>
                                  <a:lnTo>
                                    <a:pt x="0" y="266"/>
                                  </a:lnTo>
                                  <a:lnTo>
                                    <a:pt x="10" y="337"/>
                                  </a:lnTo>
                                  <a:lnTo>
                                    <a:pt x="38" y="400"/>
                                  </a:lnTo>
                                  <a:lnTo>
                                    <a:pt x="81" y="454"/>
                                  </a:lnTo>
                                  <a:lnTo>
                                    <a:pt x="138" y="496"/>
                                  </a:lnTo>
                                  <a:lnTo>
                                    <a:pt x="205" y="523"/>
                                  </a:lnTo>
                                  <a:lnTo>
                                    <a:pt x="280" y="532"/>
                                  </a:lnTo>
                                  <a:lnTo>
                                    <a:pt x="354" y="523"/>
                                  </a:lnTo>
                                  <a:lnTo>
                                    <a:pt x="421" y="496"/>
                                  </a:lnTo>
                                  <a:lnTo>
                                    <a:pt x="477" y="454"/>
                                  </a:lnTo>
                                  <a:lnTo>
                                    <a:pt x="521" y="400"/>
                                  </a:lnTo>
                                  <a:lnTo>
                                    <a:pt x="549" y="337"/>
                                  </a:lnTo>
                                  <a:lnTo>
                                    <a:pt x="559" y="266"/>
                                  </a:lnTo>
                                  <a:lnTo>
                                    <a:pt x="549" y="195"/>
                                  </a:lnTo>
                                  <a:lnTo>
                                    <a:pt x="521" y="132"/>
                                  </a:lnTo>
                                  <a:lnTo>
                                    <a:pt x="477" y="78"/>
                                  </a:lnTo>
                                  <a:lnTo>
                                    <a:pt x="421" y="36"/>
                                  </a:lnTo>
                                  <a:lnTo>
                                    <a:pt x="354" y="9"/>
                                  </a:lnTo>
                                  <a:lnTo>
                                    <a:pt x="280"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8573613" name="Line 167"/>
                          <wps:cNvCnPr>
                            <a:cxnSpLocks noChangeShapeType="1"/>
                          </wps:cNvCnPr>
                          <wps:spPr bwMode="auto">
                            <a:xfrm>
                              <a:off x="326" y="617"/>
                              <a:ext cx="0" cy="5874"/>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98573614" name="AutoShape 168"/>
                          <wps:cNvSpPr>
                            <a:spLocks/>
                          </wps:cNvSpPr>
                          <wps:spPr bwMode="auto">
                            <a:xfrm>
                              <a:off x="326" y="6434"/>
                              <a:ext cx="1062" cy="117"/>
                            </a:xfrm>
                            <a:custGeom>
                              <a:avLst/>
                              <a:gdLst>
                                <a:gd name="T0" fmla="+- 0 1874 326"/>
                                <a:gd name="T1" fmla="*/ T0 w 1661"/>
                                <a:gd name="T2" fmla="+- 0 7399 7286"/>
                                <a:gd name="T3" fmla="*/ 7399 h 113"/>
                                <a:gd name="T4" fmla="+- 0 1874 326"/>
                                <a:gd name="T5" fmla="*/ T4 w 1661"/>
                                <a:gd name="T6" fmla="+- 0 7286 7286"/>
                                <a:gd name="T7" fmla="*/ 7286 h 113"/>
                                <a:gd name="T8" fmla="+- 0 1977 326"/>
                                <a:gd name="T9" fmla="*/ T8 w 1661"/>
                                <a:gd name="T10" fmla="+- 0 7337 7286"/>
                                <a:gd name="T11" fmla="*/ 7337 h 113"/>
                                <a:gd name="T12" fmla="+- 0 1894 326"/>
                                <a:gd name="T13" fmla="*/ T12 w 1661"/>
                                <a:gd name="T14" fmla="+- 0 7337 7286"/>
                                <a:gd name="T15" fmla="*/ 7337 h 113"/>
                                <a:gd name="T16" fmla="+- 0 1894 326"/>
                                <a:gd name="T17" fmla="*/ T16 w 1661"/>
                                <a:gd name="T18" fmla="+- 0 7346 7286"/>
                                <a:gd name="T19" fmla="*/ 7346 h 113"/>
                                <a:gd name="T20" fmla="+- 0 1978 326"/>
                                <a:gd name="T21" fmla="*/ T20 w 1661"/>
                                <a:gd name="T22" fmla="+- 0 7346 7286"/>
                                <a:gd name="T23" fmla="*/ 7346 h 113"/>
                                <a:gd name="T24" fmla="+- 0 1874 326"/>
                                <a:gd name="T25" fmla="*/ T24 w 1661"/>
                                <a:gd name="T26" fmla="+- 0 7399 7286"/>
                                <a:gd name="T27" fmla="*/ 7399 h 113"/>
                                <a:gd name="T28" fmla="+- 0 1152 326"/>
                                <a:gd name="T29" fmla="*/ T28 w 1661"/>
                                <a:gd name="T30" fmla="+- 0 7346 7286"/>
                                <a:gd name="T31" fmla="*/ 7346 h 113"/>
                                <a:gd name="T32" fmla="+- 0 326 326"/>
                                <a:gd name="T33" fmla="*/ T32 w 1661"/>
                                <a:gd name="T34" fmla="+- 0 7346 7286"/>
                                <a:gd name="T35" fmla="*/ 7346 h 113"/>
                                <a:gd name="T36" fmla="+- 0 326 326"/>
                                <a:gd name="T37" fmla="*/ T36 w 1661"/>
                                <a:gd name="T38" fmla="+- 0 7337 7286"/>
                                <a:gd name="T39" fmla="*/ 7337 h 113"/>
                                <a:gd name="T40" fmla="+- 0 1157 326"/>
                                <a:gd name="T41" fmla="*/ T40 w 1661"/>
                                <a:gd name="T42" fmla="+- 0 7337 7286"/>
                                <a:gd name="T43" fmla="*/ 7337 h 113"/>
                                <a:gd name="T44" fmla="+- 0 1162 326"/>
                                <a:gd name="T45" fmla="*/ T44 w 1661"/>
                                <a:gd name="T46" fmla="+- 0 7342 7286"/>
                                <a:gd name="T47" fmla="*/ 7342 h 113"/>
                                <a:gd name="T48" fmla="+- 0 1152 326"/>
                                <a:gd name="T49" fmla="*/ T48 w 1661"/>
                                <a:gd name="T50" fmla="+- 0 7342 7286"/>
                                <a:gd name="T51" fmla="*/ 7342 h 113"/>
                                <a:gd name="T52" fmla="+- 0 1152 326"/>
                                <a:gd name="T53" fmla="*/ T52 w 1661"/>
                                <a:gd name="T54" fmla="+- 0 7346 7286"/>
                                <a:gd name="T55" fmla="*/ 7346 h 113"/>
                                <a:gd name="T56" fmla="+- 0 1162 326"/>
                                <a:gd name="T57" fmla="*/ T56 w 1661"/>
                                <a:gd name="T58" fmla="+- 0 7342 7286"/>
                                <a:gd name="T59" fmla="*/ 7342 h 113"/>
                                <a:gd name="T60" fmla="+- 0 1157 326"/>
                                <a:gd name="T61" fmla="*/ T60 w 1661"/>
                                <a:gd name="T62" fmla="+- 0 7337 7286"/>
                                <a:gd name="T63" fmla="*/ 7337 h 113"/>
                                <a:gd name="T64" fmla="+- 0 1162 326"/>
                                <a:gd name="T65" fmla="*/ T64 w 1661"/>
                                <a:gd name="T66" fmla="+- 0 7337 7286"/>
                                <a:gd name="T67" fmla="*/ 7337 h 113"/>
                                <a:gd name="T68" fmla="+- 0 1162 326"/>
                                <a:gd name="T69" fmla="*/ T68 w 1661"/>
                                <a:gd name="T70" fmla="+- 0 7342 7286"/>
                                <a:gd name="T71" fmla="*/ 7342 h 113"/>
                                <a:gd name="T72" fmla="+- 0 1874 326"/>
                                <a:gd name="T73" fmla="*/ T72 w 1661"/>
                                <a:gd name="T74" fmla="+- 0 7346 7286"/>
                                <a:gd name="T75" fmla="*/ 7346 h 113"/>
                                <a:gd name="T76" fmla="+- 0 1157 326"/>
                                <a:gd name="T77" fmla="*/ T76 w 1661"/>
                                <a:gd name="T78" fmla="+- 0 7346 7286"/>
                                <a:gd name="T79" fmla="*/ 7346 h 113"/>
                                <a:gd name="T80" fmla="+- 0 1152 326"/>
                                <a:gd name="T81" fmla="*/ T80 w 1661"/>
                                <a:gd name="T82" fmla="+- 0 7342 7286"/>
                                <a:gd name="T83" fmla="*/ 7342 h 113"/>
                                <a:gd name="T84" fmla="+- 0 1162 326"/>
                                <a:gd name="T85" fmla="*/ T84 w 1661"/>
                                <a:gd name="T86" fmla="+- 0 7342 7286"/>
                                <a:gd name="T87" fmla="*/ 7342 h 113"/>
                                <a:gd name="T88" fmla="+- 0 1162 326"/>
                                <a:gd name="T89" fmla="*/ T88 w 1661"/>
                                <a:gd name="T90" fmla="+- 0 7337 7286"/>
                                <a:gd name="T91" fmla="*/ 7337 h 113"/>
                                <a:gd name="T92" fmla="+- 0 1874 326"/>
                                <a:gd name="T93" fmla="*/ T92 w 1661"/>
                                <a:gd name="T94" fmla="+- 0 7337 7286"/>
                                <a:gd name="T95" fmla="*/ 7337 h 113"/>
                                <a:gd name="T96" fmla="+- 0 1874 326"/>
                                <a:gd name="T97" fmla="*/ T96 w 1661"/>
                                <a:gd name="T98" fmla="+- 0 7346 7286"/>
                                <a:gd name="T99" fmla="*/ 7346 h 113"/>
                                <a:gd name="T100" fmla="+- 0 1978 326"/>
                                <a:gd name="T101" fmla="*/ T100 w 1661"/>
                                <a:gd name="T102" fmla="+- 0 7346 7286"/>
                                <a:gd name="T103" fmla="*/ 7346 h 113"/>
                                <a:gd name="T104" fmla="+- 0 1894 326"/>
                                <a:gd name="T105" fmla="*/ T104 w 1661"/>
                                <a:gd name="T106" fmla="+- 0 7346 7286"/>
                                <a:gd name="T107" fmla="*/ 7346 h 113"/>
                                <a:gd name="T108" fmla="+- 0 1894 326"/>
                                <a:gd name="T109" fmla="*/ T108 w 1661"/>
                                <a:gd name="T110" fmla="+- 0 7337 7286"/>
                                <a:gd name="T111" fmla="*/ 7337 h 113"/>
                                <a:gd name="T112" fmla="+- 0 1977 326"/>
                                <a:gd name="T113" fmla="*/ T112 w 1661"/>
                                <a:gd name="T114" fmla="+- 0 7337 7286"/>
                                <a:gd name="T115" fmla="*/ 7337 h 113"/>
                                <a:gd name="T116" fmla="+- 0 1987 326"/>
                                <a:gd name="T117" fmla="*/ T116 w 1661"/>
                                <a:gd name="T118" fmla="+- 0 7342 7286"/>
                                <a:gd name="T119" fmla="*/ 7342 h 113"/>
                                <a:gd name="T120" fmla="+- 0 1978 326"/>
                                <a:gd name="T121" fmla="*/ T120 w 1661"/>
                                <a:gd name="T122" fmla="+- 0 7346 7286"/>
                                <a:gd name="T123" fmla="*/ 7346 h 113"/>
                                <a:gd name="T124" fmla="+- 0 1157 326"/>
                                <a:gd name="T125" fmla="*/ T124 w 1661"/>
                                <a:gd name="T126" fmla="+- 0 7346 7286"/>
                                <a:gd name="T127" fmla="*/ 7346 h 113"/>
                                <a:gd name="T128" fmla="+- 0 1152 326"/>
                                <a:gd name="T129" fmla="*/ T128 w 1661"/>
                                <a:gd name="T130" fmla="+- 0 7346 7286"/>
                                <a:gd name="T131" fmla="*/ 7346 h 113"/>
                                <a:gd name="T132" fmla="+- 0 1152 326"/>
                                <a:gd name="T133" fmla="*/ T132 w 1661"/>
                                <a:gd name="T134" fmla="+- 0 7342 7286"/>
                                <a:gd name="T135" fmla="*/ 7342 h 113"/>
                                <a:gd name="T136" fmla="+- 0 1157 326"/>
                                <a:gd name="T137" fmla="*/ T136 w 1661"/>
                                <a:gd name="T138" fmla="+- 0 7346 7286"/>
                                <a:gd name="T139" fmla="*/ 7346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1661" h="113">
                                  <a:moveTo>
                                    <a:pt x="1548" y="113"/>
                                  </a:moveTo>
                                  <a:lnTo>
                                    <a:pt x="1548" y="0"/>
                                  </a:lnTo>
                                  <a:lnTo>
                                    <a:pt x="1651" y="51"/>
                                  </a:lnTo>
                                  <a:lnTo>
                                    <a:pt x="1568" y="51"/>
                                  </a:lnTo>
                                  <a:lnTo>
                                    <a:pt x="1568" y="60"/>
                                  </a:lnTo>
                                  <a:lnTo>
                                    <a:pt x="1652" y="60"/>
                                  </a:lnTo>
                                  <a:lnTo>
                                    <a:pt x="1548" y="113"/>
                                  </a:lnTo>
                                  <a:close/>
                                  <a:moveTo>
                                    <a:pt x="826" y="60"/>
                                  </a:moveTo>
                                  <a:lnTo>
                                    <a:pt x="0" y="60"/>
                                  </a:lnTo>
                                  <a:lnTo>
                                    <a:pt x="0" y="51"/>
                                  </a:lnTo>
                                  <a:lnTo>
                                    <a:pt x="831" y="51"/>
                                  </a:lnTo>
                                  <a:lnTo>
                                    <a:pt x="836" y="56"/>
                                  </a:lnTo>
                                  <a:lnTo>
                                    <a:pt x="826" y="56"/>
                                  </a:lnTo>
                                  <a:lnTo>
                                    <a:pt x="826" y="60"/>
                                  </a:lnTo>
                                  <a:close/>
                                  <a:moveTo>
                                    <a:pt x="836" y="56"/>
                                  </a:moveTo>
                                  <a:lnTo>
                                    <a:pt x="831" y="51"/>
                                  </a:lnTo>
                                  <a:lnTo>
                                    <a:pt x="836" y="51"/>
                                  </a:lnTo>
                                  <a:lnTo>
                                    <a:pt x="836" y="56"/>
                                  </a:lnTo>
                                  <a:close/>
                                  <a:moveTo>
                                    <a:pt x="1548" y="60"/>
                                  </a:moveTo>
                                  <a:lnTo>
                                    <a:pt x="831" y="60"/>
                                  </a:lnTo>
                                  <a:lnTo>
                                    <a:pt x="826" y="56"/>
                                  </a:lnTo>
                                  <a:lnTo>
                                    <a:pt x="836" y="56"/>
                                  </a:lnTo>
                                  <a:lnTo>
                                    <a:pt x="836" y="51"/>
                                  </a:lnTo>
                                  <a:lnTo>
                                    <a:pt x="1548" y="51"/>
                                  </a:lnTo>
                                  <a:lnTo>
                                    <a:pt x="1548" y="60"/>
                                  </a:lnTo>
                                  <a:close/>
                                  <a:moveTo>
                                    <a:pt x="1652" y="60"/>
                                  </a:moveTo>
                                  <a:lnTo>
                                    <a:pt x="1568" y="60"/>
                                  </a:lnTo>
                                  <a:lnTo>
                                    <a:pt x="1568" y="51"/>
                                  </a:lnTo>
                                  <a:lnTo>
                                    <a:pt x="1651" y="51"/>
                                  </a:lnTo>
                                  <a:lnTo>
                                    <a:pt x="1661" y="56"/>
                                  </a:lnTo>
                                  <a:lnTo>
                                    <a:pt x="1652" y="60"/>
                                  </a:lnTo>
                                  <a:close/>
                                  <a:moveTo>
                                    <a:pt x="831" y="60"/>
                                  </a:moveTo>
                                  <a:lnTo>
                                    <a:pt x="826" y="60"/>
                                  </a:lnTo>
                                  <a:lnTo>
                                    <a:pt x="826" y="56"/>
                                  </a:lnTo>
                                  <a:lnTo>
                                    <a:pt x="831"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8573615" name="Rectangle 169"/>
                          <wps:cNvSpPr>
                            <a:spLocks noChangeArrowheads="1"/>
                          </wps:cNvSpPr>
                          <wps:spPr bwMode="auto">
                            <a:xfrm>
                              <a:off x="1509" y="1025"/>
                              <a:ext cx="2830" cy="1044"/>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8573617" name="AutoShape 170"/>
                          <wps:cNvSpPr>
                            <a:spLocks/>
                          </wps:cNvSpPr>
                          <wps:spPr bwMode="auto">
                            <a:xfrm>
                              <a:off x="3146" y="1591"/>
                              <a:ext cx="569" cy="303"/>
                            </a:xfrm>
                            <a:custGeom>
                              <a:avLst/>
                              <a:gdLst>
                                <a:gd name="T0" fmla="+- 0 3242 3146"/>
                                <a:gd name="T1" fmla="*/ T0 w 569"/>
                                <a:gd name="T2" fmla="+- 0 1730 1591"/>
                                <a:gd name="T3" fmla="*/ 1730 h 303"/>
                                <a:gd name="T4" fmla="+- 0 3146 3146"/>
                                <a:gd name="T5" fmla="*/ T4 w 569"/>
                                <a:gd name="T6" fmla="+- 0 1730 1591"/>
                                <a:gd name="T7" fmla="*/ 1730 h 303"/>
                                <a:gd name="T8" fmla="+- 0 3146 3146"/>
                                <a:gd name="T9" fmla="*/ T8 w 569"/>
                                <a:gd name="T10" fmla="+- 0 1742 1591"/>
                                <a:gd name="T11" fmla="*/ 1742 h 303"/>
                                <a:gd name="T12" fmla="+- 0 3242 3146"/>
                                <a:gd name="T13" fmla="*/ T12 w 569"/>
                                <a:gd name="T14" fmla="+- 0 1742 1591"/>
                                <a:gd name="T15" fmla="*/ 1742 h 303"/>
                                <a:gd name="T16" fmla="+- 0 3242 3146"/>
                                <a:gd name="T17" fmla="*/ T16 w 569"/>
                                <a:gd name="T18" fmla="+- 0 1730 1591"/>
                                <a:gd name="T19" fmla="*/ 1730 h 303"/>
                                <a:gd name="T20" fmla="+- 0 3602 3146"/>
                                <a:gd name="T21" fmla="*/ T20 w 569"/>
                                <a:gd name="T22" fmla="+- 0 1591 1591"/>
                                <a:gd name="T23" fmla="*/ 1591 h 303"/>
                                <a:gd name="T24" fmla="+- 0 3528 3146"/>
                                <a:gd name="T25" fmla="*/ T24 w 569"/>
                                <a:gd name="T26" fmla="+- 0 1591 1591"/>
                                <a:gd name="T27" fmla="*/ 1591 h 303"/>
                                <a:gd name="T28" fmla="+- 0 3528 3146"/>
                                <a:gd name="T29" fmla="*/ T28 w 569"/>
                                <a:gd name="T30" fmla="+- 0 1601 1591"/>
                                <a:gd name="T31" fmla="*/ 1601 h 303"/>
                                <a:gd name="T32" fmla="+- 0 3602 3146"/>
                                <a:gd name="T33" fmla="*/ T32 w 569"/>
                                <a:gd name="T34" fmla="+- 0 1601 1591"/>
                                <a:gd name="T35" fmla="*/ 1601 h 303"/>
                                <a:gd name="T36" fmla="+- 0 3602 3146"/>
                                <a:gd name="T37" fmla="*/ T36 w 569"/>
                                <a:gd name="T38" fmla="+- 0 1591 1591"/>
                                <a:gd name="T39" fmla="*/ 1591 h 303"/>
                                <a:gd name="T40" fmla="+- 0 3715 3146"/>
                                <a:gd name="T41" fmla="*/ T40 w 569"/>
                                <a:gd name="T42" fmla="+- 0 1884 1591"/>
                                <a:gd name="T43" fmla="*/ 1884 h 303"/>
                                <a:gd name="T44" fmla="+- 0 3641 3146"/>
                                <a:gd name="T45" fmla="*/ T44 w 569"/>
                                <a:gd name="T46" fmla="+- 0 1884 1591"/>
                                <a:gd name="T47" fmla="*/ 1884 h 303"/>
                                <a:gd name="T48" fmla="+- 0 3641 3146"/>
                                <a:gd name="T49" fmla="*/ T48 w 569"/>
                                <a:gd name="T50" fmla="+- 0 1894 1591"/>
                                <a:gd name="T51" fmla="*/ 1894 h 303"/>
                                <a:gd name="T52" fmla="+- 0 3715 3146"/>
                                <a:gd name="T53" fmla="*/ T52 w 569"/>
                                <a:gd name="T54" fmla="+- 0 1894 1591"/>
                                <a:gd name="T55" fmla="*/ 1894 h 303"/>
                                <a:gd name="T56" fmla="+- 0 3715 3146"/>
                                <a:gd name="T57" fmla="*/ T56 w 569"/>
                                <a:gd name="T58" fmla="+- 0 1884 1591"/>
                                <a:gd name="T59" fmla="*/ 1884 h 3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569" h="303">
                                  <a:moveTo>
                                    <a:pt x="96" y="139"/>
                                  </a:moveTo>
                                  <a:lnTo>
                                    <a:pt x="0" y="139"/>
                                  </a:lnTo>
                                  <a:lnTo>
                                    <a:pt x="0" y="151"/>
                                  </a:lnTo>
                                  <a:lnTo>
                                    <a:pt x="96" y="151"/>
                                  </a:lnTo>
                                  <a:lnTo>
                                    <a:pt x="96" y="139"/>
                                  </a:lnTo>
                                  <a:close/>
                                  <a:moveTo>
                                    <a:pt x="456" y="0"/>
                                  </a:moveTo>
                                  <a:lnTo>
                                    <a:pt x="382" y="0"/>
                                  </a:lnTo>
                                  <a:lnTo>
                                    <a:pt x="382" y="10"/>
                                  </a:lnTo>
                                  <a:lnTo>
                                    <a:pt x="456" y="10"/>
                                  </a:lnTo>
                                  <a:lnTo>
                                    <a:pt x="456" y="0"/>
                                  </a:lnTo>
                                  <a:close/>
                                  <a:moveTo>
                                    <a:pt x="569" y="293"/>
                                  </a:moveTo>
                                  <a:lnTo>
                                    <a:pt x="495" y="293"/>
                                  </a:lnTo>
                                  <a:lnTo>
                                    <a:pt x="495" y="303"/>
                                  </a:lnTo>
                                  <a:lnTo>
                                    <a:pt x="569" y="303"/>
                                  </a:lnTo>
                                  <a:lnTo>
                                    <a:pt x="569" y="29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8573618" name="Picture 17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3030" y="682"/>
                              <a:ext cx="116"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98573619" name="Picture 17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9" y="2094"/>
                              <a:ext cx="113"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8573622" name="Text Box 175"/>
                          <wps:cNvSpPr txBox="1">
                            <a:spLocks noChangeArrowheads="1"/>
                          </wps:cNvSpPr>
                          <wps:spPr bwMode="auto">
                            <a:xfrm>
                              <a:off x="228" y="149"/>
                              <a:ext cx="142" cy="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9F53F" w14:textId="77777777" w:rsidR="00C346BA" w:rsidRDefault="00C346BA">
                                <w:pPr>
                                  <w:spacing w:line="187" w:lineRule="exact"/>
                                  <w:rPr>
                                    <w:sz w:val="17"/>
                                  </w:rPr>
                                </w:pPr>
                                <w:r>
                                  <w:rPr>
                                    <w:w w:val="99"/>
                                    <w:sz w:val="17"/>
                                  </w:rPr>
                                  <w:t>A</w:t>
                                </w:r>
                              </w:p>
                            </w:txbxContent>
                          </wps:txbx>
                          <wps:bodyPr rot="0" vert="horz" wrap="square" lIns="0" tIns="0" rIns="0" bIns="0" anchor="t" anchorCtr="0" upright="1">
                            <a:noAutofit/>
                          </wps:bodyPr>
                        </wps:wsp>
                        <wps:wsp>
                          <wps:cNvPr id="1598573623" name="Text Box 176"/>
                          <wps:cNvSpPr txBox="1">
                            <a:spLocks noChangeArrowheads="1"/>
                          </wps:cNvSpPr>
                          <wps:spPr bwMode="auto">
                            <a:xfrm>
                              <a:off x="3033" y="354"/>
                              <a:ext cx="133" cy="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24463" w14:textId="77777777" w:rsidR="00C346BA" w:rsidRDefault="00C346BA">
                                <w:pPr>
                                  <w:spacing w:line="187" w:lineRule="exact"/>
                                  <w:rPr>
                                    <w:sz w:val="17"/>
                                  </w:rPr>
                                </w:pPr>
                                <w:r>
                                  <w:rPr>
                                    <w:w w:val="99"/>
                                    <w:sz w:val="17"/>
                                  </w:rPr>
                                  <w:t>B</w:t>
                                </w:r>
                              </w:p>
                            </w:txbxContent>
                          </wps:txbx>
                          <wps:bodyPr rot="0" vert="horz" wrap="square" lIns="0" tIns="0" rIns="0" bIns="0" anchor="t" anchorCtr="0" upright="1">
                            <a:noAutofit/>
                          </wps:bodyPr>
                        </wps:wsp>
                        <wps:wsp>
                          <wps:cNvPr id="1598573624" name="Text Box 177"/>
                          <wps:cNvSpPr txBox="1">
                            <a:spLocks noChangeArrowheads="1"/>
                          </wps:cNvSpPr>
                          <wps:spPr bwMode="auto">
                            <a:xfrm>
                              <a:off x="1809" y="1351"/>
                              <a:ext cx="1337" cy="2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163CEB" w14:textId="77777777" w:rsidR="00C346BA" w:rsidRDefault="00C346BA">
                                <w:pPr>
                                  <w:spacing w:before="1"/>
                                  <w:rPr>
                                    <w:rFonts w:ascii="Ebrima" w:eastAsia="Ebrima" w:hAnsi="Ebrima" w:cs="Ebrima"/>
                                    <w:sz w:val="18"/>
                                    <w:szCs w:val="18"/>
                                  </w:rPr>
                                </w:pPr>
                                <w:r>
                                  <w:rPr>
                                    <w:sz w:val="15"/>
                                    <w:szCs w:val="15"/>
                                  </w:rPr>
                                  <w:t>A</w:t>
                                </w:r>
                                <w:r>
                                  <w:rPr>
                                    <w:spacing w:val="-1"/>
                                    <w:sz w:val="15"/>
                                    <w:szCs w:val="15"/>
                                  </w:rPr>
                                  <w:t xml:space="preserve"> </w:t>
                                </w:r>
                                <w:r>
                                  <w:rPr>
                                    <w:sz w:val="15"/>
                                    <w:szCs w:val="15"/>
                                  </w:rPr>
                                  <w:t>≥0,5.A</w:t>
                                </w:r>
                                <w:r>
                                  <w:rPr>
                                    <w:spacing w:val="32"/>
                                    <w:sz w:val="15"/>
                                    <w:szCs w:val="15"/>
                                  </w:rPr>
                                  <w:t xml:space="preserve"> </w:t>
                                </w:r>
                                <w:r>
                                  <w:rPr>
                                    <w:sz w:val="15"/>
                                    <w:szCs w:val="15"/>
                                  </w:rPr>
                                  <w:t>.D.(1-C)</w:t>
                                </w:r>
                                <w:r>
                                  <w:rPr>
                                    <w:spacing w:val="12"/>
                                    <w:sz w:val="15"/>
                                    <w:szCs w:val="15"/>
                                  </w:rPr>
                                  <w:t xml:space="preserve"> </w:t>
                                </w:r>
                                <w:r>
                                  <w:rPr>
                                    <w:rFonts w:ascii="Ebrima" w:eastAsia="Ebrima" w:hAnsi="Ebrima" w:cs="Ebrima"/>
                                    <w:position w:val="2"/>
                                    <w:sz w:val="18"/>
                                    <w:szCs w:val="18"/>
                                  </w:rPr>
                                  <w:t>ቌ</w:t>
                                </w:r>
                              </w:p>
                            </w:txbxContent>
                          </wps:txbx>
                          <wps:bodyPr rot="0" vert="horz" wrap="square" lIns="0" tIns="0" rIns="0" bIns="0" anchor="t" anchorCtr="0" upright="1">
                            <a:noAutofit/>
                          </wps:bodyPr>
                        </wps:wsp>
                        <wps:wsp>
                          <wps:cNvPr id="1598573625" name="Text Box 178"/>
                          <wps:cNvSpPr txBox="1">
                            <a:spLocks noChangeArrowheads="1"/>
                          </wps:cNvSpPr>
                          <wps:spPr bwMode="auto">
                            <a:xfrm>
                              <a:off x="1941" y="1057"/>
                              <a:ext cx="3098" cy="5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2BCAA0" w14:textId="77777777" w:rsidR="00C346BA" w:rsidRPr="002F4D07" w:rsidRDefault="00C346BA">
                                <w:pPr>
                                  <w:spacing w:line="249" w:lineRule="exact"/>
                                  <w:rPr>
                                    <w:rFonts w:ascii="Times New Roman" w:hAnsi="Times New Roman" w:cs="Times New Roman"/>
                                  </w:rPr>
                                </w:pPr>
                                <w:r w:rsidRPr="002F4D07">
                                  <w:rPr>
                                    <w:rFonts w:ascii="Times New Roman" w:hAnsi="Times New Roman" w:cs="Times New Roman"/>
                                    <w:w w:val="102"/>
                                    <w:position w:val="1"/>
                                  </w:rPr>
                                  <w:t>Renca</w:t>
                                </w:r>
                                <w:r w:rsidRPr="002F4D07">
                                  <w:rPr>
                                    <w:rFonts w:ascii="Times New Roman" w:hAnsi="Times New Roman" w:cs="Times New Roman"/>
                                    <w:spacing w:val="-3"/>
                                    <w:w w:val="102"/>
                                    <w:position w:val="1"/>
                                  </w:rPr>
                                  <w:t>n</w:t>
                                </w:r>
                                <w:r w:rsidRPr="002F4D07">
                                  <w:rPr>
                                    <w:rFonts w:ascii="Times New Roman" w:hAnsi="Times New Roman" w:cs="Times New Roman"/>
                                    <w:w w:val="102"/>
                                    <w:position w:val="1"/>
                                  </w:rPr>
                                  <w:t>a</w:t>
                                </w:r>
                                <w:r w:rsidRPr="002F4D07">
                                  <w:rPr>
                                    <w:rFonts w:ascii="Times New Roman" w:hAnsi="Times New Roman" w:cs="Times New Roman"/>
                                    <w:spacing w:val="1"/>
                                    <w:position w:val="1"/>
                                  </w:rPr>
                                  <w:t xml:space="preserve"> </w:t>
                                </w:r>
                                <w:r w:rsidRPr="002F4D07">
                                  <w:rPr>
                                    <w:rFonts w:ascii="Times New Roman" w:hAnsi="Times New Roman" w:cs="Times New Roman"/>
                                    <w:spacing w:val="-108"/>
                                    <w:w w:val="102"/>
                                    <w:position w:val="1"/>
                                  </w:rPr>
                                  <w:t>P</w:t>
                                </w:r>
                                <w:r w:rsidRPr="002F4D07">
                                  <w:rPr>
                                    <w:rFonts w:ascii="Times New Roman" w:eastAsia="Cambria Math" w:hAnsi="Times New Roman" w:cs="Times New Roman"/>
                                    <w:spacing w:val="12"/>
                                    <w:w w:val="146"/>
                                    <w:sz w:val="13"/>
                                    <w:szCs w:val="13"/>
                                  </w:rPr>
                                  <w:t>–</w:t>
                                </w:r>
                                <w:r w:rsidRPr="002F4D07">
                                  <w:rPr>
                                    <w:rFonts w:ascii="Times New Roman" w:hAnsi="Times New Roman" w:cs="Times New Roman"/>
                                    <w:w w:val="102"/>
                                    <w:position w:val="1"/>
                                  </w:rPr>
                                  <w:t>en</w:t>
                                </w:r>
                                <w:r w:rsidRPr="002F4D07">
                                  <w:rPr>
                                    <w:rFonts w:ascii="Times New Roman" w:hAnsi="Times New Roman" w:cs="Times New Roman"/>
                                    <w:spacing w:val="-104"/>
                                    <w:w w:val="102"/>
                                    <w:position w:val="1"/>
                                  </w:rPr>
                                  <w:t>g</w:t>
                                </w:r>
                                <w:r w:rsidRPr="002F4D07">
                                  <w:rPr>
                                    <w:rFonts w:ascii="Times New Roman" w:eastAsia="Cambria Math" w:hAnsi="Times New Roman" w:cs="Times New Roman"/>
                                    <w:position w:val="3"/>
                                    <w:sz w:val="13"/>
                                    <w:szCs w:val="13"/>
                                  </w:rPr>
                                  <w:t>(</w:t>
                                </w:r>
                                <w:r w:rsidRPr="002F4D07">
                                  <w:rPr>
                                    <w:rFonts w:ascii="Times New Roman" w:eastAsia="Cambria Math" w:hAnsi="Times New Roman" w:cs="Times New Roman"/>
                                    <w:spacing w:val="-16"/>
                                    <w:position w:val="3"/>
                                    <w:sz w:val="13"/>
                                    <w:szCs w:val="13"/>
                                  </w:rPr>
                                  <w:t xml:space="preserve"> </w:t>
                                </w:r>
                                <w:r w:rsidRPr="002F4D07">
                                  <w:rPr>
                                    <w:rFonts w:ascii="Times New Roman" w:eastAsia="Cambria Math" w:hAnsi="Times New Roman" w:cs="Times New Roman"/>
                                    <w:spacing w:val="-8"/>
                                    <w:w w:val="102"/>
                                    <w:position w:val="11"/>
                                    <w:sz w:val="11"/>
                                    <w:szCs w:val="11"/>
                                  </w:rPr>
                                  <w:t>ᵅ</w:t>
                                </w:r>
                                <w:r w:rsidRPr="002F4D07">
                                  <w:rPr>
                                    <w:rFonts w:ascii="Times New Roman" w:hAnsi="Times New Roman" w:cs="Times New Roman"/>
                                    <w:spacing w:val="-77"/>
                                    <w:w w:val="102"/>
                                    <w:position w:val="1"/>
                                  </w:rPr>
                                  <w:t>a</w:t>
                                </w:r>
                                <w:r w:rsidRPr="002F4D07">
                                  <w:rPr>
                                    <w:rFonts w:ascii="Times New Roman" w:eastAsia="Cambria Math" w:hAnsi="Times New Roman" w:cs="Times New Roman"/>
                                    <w:position w:val="3"/>
                                    <w:sz w:val="13"/>
                                    <w:szCs w:val="13"/>
                                  </w:rPr>
                                  <w:t>)</w:t>
                                </w:r>
                                <w:r w:rsidRPr="002F4D07">
                                  <w:rPr>
                                    <w:rFonts w:ascii="Times New Roman" w:eastAsia="Cambria Math" w:hAnsi="Times New Roman" w:cs="Times New Roman"/>
                                    <w:spacing w:val="-7"/>
                                    <w:position w:val="3"/>
                                    <w:sz w:val="13"/>
                                    <w:szCs w:val="13"/>
                                  </w:rPr>
                                  <w:t xml:space="preserve"> </w:t>
                                </w:r>
                                <w:r w:rsidRPr="002F4D07">
                                  <w:rPr>
                                    <w:rFonts w:ascii="Times New Roman" w:hAnsi="Times New Roman" w:cs="Times New Roman"/>
                                    <w:spacing w:val="-3"/>
                                    <w:w w:val="102"/>
                                    <w:position w:val="1"/>
                                  </w:rPr>
                                  <w:t>k</w:t>
                                </w:r>
                                <w:r w:rsidRPr="002F4D07">
                                  <w:rPr>
                                    <w:rFonts w:ascii="Times New Roman" w:hAnsi="Times New Roman" w:cs="Times New Roman"/>
                                    <w:w w:val="102"/>
                                    <w:position w:val="1"/>
                                  </w:rPr>
                                  <w:t>u</w:t>
                                </w:r>
                              </w:p>
                            </w:txbxContent>
                          </wps:txbx>
                          <wps:bodyPr rot="0" vert="horz" wrap="square" lIns="0" tIns="0" rIns="0" bIns="0" anchor="t" anchorCtr="0" upright="1">
                            <a:noAutofit/>
                          </wps:bodyPr>
                        </wps:wsp>
                        <wps:wsp>
                          <wps:cNvPr id="1598573626" name="Text Box 179"/>
                          <wps:cNvSpPr txBox="1">
                            <a:spLocks noChangeArrowheads="1"/>
                          </wps:cNvSpPr>
                          <wps:spPr bwMode="auto">
                            <a:xfrm>
                              <a:off x="3794" y="1418"/>
                              <a:ext cx="545"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09525C" w14:textId="77777777" w:rsidR="00C346BA" w:rsidRDefault="00C346BA">
                                <w:pPr>
                                  <w:tabs>
                                    <w:tab w:val="left" w:pos="455"/>
                                  </w:tabs>
                                  <w:rPr>
                                    <w:sz w:val="9"/>
                                  </w:rPr>
                                </w:pPr>
                                <w:r>
                                  <w:rPr>
                                    <w:w w:val="105"/>
                                    <w:sz w:val="9"/>
                                  </w:rPr>
                                  <w:t>s</w:t>
                                </w:r>
                                <w:r>
                                  <w:rPr>
                                    <w:w w:val="105"/>
                                    <w:sz w:val="9"/>
                                  </w:rPr>
                                  <w:tab/>
                                  <w:t>w</w:t>
                                </w:r>
                              </w:p>
                            </w:txbxContent>
                          </wps:txbx>
                          <wps:bodyPr rot="0" vert="horz" wrap="square" lIns="0" tIns="0" rIns="0" bIns="0" anchor="t" anchorCtr="0" upright="1">
                            <a:noAutofit/>
                          </wps:bodyPr>
                        </wps:wsp>
                        <wps:wsp>
                          <wps:cNvPr id="1598573627" name="Text Box 180"/>
                          <wps:cNvSpPr txBox="1">
                            <a:spLocks noChangeArrowheads="1"/>
                          </wps:cNvSpPr>
                          <wps:spPr bwMode="auto">
                            <a:xfrm>
                              <a:off x="2966" y="1516"/>
                              <a:ext cx="865" cy="2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9858A" w14:textId="77777777" w:rsidR="00C346BA" w:rsidRDefault="00C346BA">
                                <w:pPr>
                                  <w:spacing w:line="235" w:lineRule="auto"/>
                                  <w:rPr>
                                    <w:rFonts w:ascii="Cambria Math" w:eastAsia="Cambria Math" w:hAnsi="Cambria Math" w:cs="Cambria Math"/>
                                    <w:sz w:val="8"/>
                                    <w:szCs w:val="8"/>
                                  </w:rPr>
                                </w:pPr>
                                <w:r>
                                  <w:rPr>
                                    <w:w w:val="105"/>
                                    <w:position w:val="6"/>
                                    <w:sz w:val="9"/>
                                    <w:szCs w:val="9"/>
                                  </w:rPr>
                                  <w:t xml:space="preserve">v    </w:t>
                                </w:r>
                                <w:r>
                                  <w:rPr>
                                    <w:spacing w:val="8"/>
                                    <w:w w:val="105"/>
                                    <w:position w:val="6"/>
                                    <w:sz w:val="9"/>
                                    <w:szCs w:val="9"/>
                                  </w:rPr>
                                  <w:t xml:space="preserve"> </w:t>
                                </w:r>
                                <w:r>
                                  <w:rPr>
                                    <w:rFonts w:ascii="Cambria Math" w:eastAsia="Cambria Math" w:hAnsi="Cambria Math" w:cs="Cambria Math"/>
                                    <w:position w:val="4"/>
                                    <w:sz w:val="13"/>
                                    <w:szCs w:val="13"/>
                                  </w:rPr>
                                  <w:t xml:space="preserve">h    </w:t>
                                </w:r>
                                <w:r>
                                  <w:rPr>
                                    <w:rFonts w:ascii="Cambria Math" w:eastAsia="Cambria Math" w:hAnsi="Cambria Math" w:cs="Cambria Math"/>
                                    <w:position w:val="-2"/>
                                    <w:sz w:val="13"/>
                                    <w:szCs w:val="13"/>
                                  </w:rPr>
                                  <w:t>√</w:t>
                                </w:r>
                                <w:r>
                                  <w:rPr>
                                    <w:rFonts w:ascii="Cambria Math" w:eastAsia="Cambria Math" w:hAnsi="Cambria Math" w:cs="Cambria Math"/>
                                    <w:position w:val="-1"/>
                                    <w:sz w:val="13"/>
                                    <w:szCs w:val="13"/>
                                  </w:rPr>
                                  <w:t>1</w:t>
                                </w:r>
                                <w:r>
                                  <w:rPr>
                                    <w:rFonts w:ascii="Cambria Math" w:eastAsia="Cambria Math" w:hAnsi="Cambria Math" w:cs="Cambria Math"/>
                                    <w:sz w:val="13"/>
                                    <w:szCs w:val="13"/>
                                  </w:rPr>
                                  <w:t>+(</w:t>
                                </w:r>
                                <w:r>
                                  <w:rPr>
                                    <w:rFonts w:ascii="Cambria Math" w:eastAsia="Cambria Math" w:hAnsi="Cambria Math" w:cs="Cambria Math"/>
                                    <w:spacing w:val="-11"/>
                                    <w:sz w:val="13"/>
                                    <w:szCs w:val="13"/>
                                  </w:rPr>
                                  <w:t xml:space="preserve"> </w:t>
                                </w:r>
                                <w:r>
                                  <w:rPr>
                                    <w:rFonts w:ascii="Cambria Math" w:eastAsia="Cambria Math" w:hAnsi="Cambria Math" w:cs="Cambria Math"/>
                                    <w:position w:val="8"/>
                                    <w:sz w:val="11"/>
                                    <w:szCs w:val="11"/>
                                  </w:rPr>
                                  <w:t>ᵅ</w:t>
                                </w:r>
                                <w:r>
                                  <w:rPr>
                                    <w:rFonts w:ascii="Cambria Math" w:eastAsia="Cambria Math" w:hAnsi="Cambria Math" w:cs="Cambria Math"/>
                                    <w:sz w:val="13"/>
                                    <w:szCs w:val="13"/>
                                  </w:rPr>
                                  <w:t>)</w:t>
                                </w:r>
                                <w:r>
                                  <w:rPr>
                                    <w:rFonts w:ascii="Cambria Math" w:eastAsia="Cambria Math" w:hAnsi="Cambria Math" w:cs="Cambria Math"/>
                                    <w:position w:val="1"/>
                                    <w:sz w:val="8"/>
                                    <w:szCs w:val="8"/>
                                  </w:rPr>
                                  <w:t>2</w:t>
                                </w:r>
                              </w:p>
                            </w:txbxContent>
                          </wps:txbx>
                          <wps:bodyPr rot="0" vert="horz" wrap="square" lIns="0" tIns="0" rIns="0" bIns="0" anchor="t" anchorCtr="0" upright="1">
                            <a:noAutofit/>
                          </wps:bodyPr>
                        </wps:wsp>
                        <wps:wsp>
                          <wps:cNvPr id="1598573628" name="Text Box 181"/>
                          <wps:cNvSpPr txBox="1">
                            <a:spLocks noChangeArrowheads="1"/>
                          </wps:cNvSpPr>
                          <wps:spPr bwMode="auto">
                            <a:xfrm>
                              <a:off x="3079" y="1351"/>
                              <a:ext cx="821" cy="2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4CB1D" w14:textId="77777777" w:rsidR="00C346BA" w:rsidRDefault="00C346BA">
                                <w:pPr>
                                  <w:tabs>
                                    <w:tab w:val="left" w:pos="501"/>
                                  </w:tabs>
                                  <w:spacing w:before="25" w:line="120" w:lineRule="auto"/>
                                  <w:rPr>
                                    <w:rFonts w:ascii="Ebrima" w:eastAsia="Ebrima" w:hAnsi="Ebrima" w:cs="Ebrima"/>
                                    <w:sz w:val="18"/>
                                    <w:szCs w:val="18"/>
                                  </w:rPr>
                                </w:pPr>
                                <w:r>
                                  <w:rPr>
                                    <w:w w:val="102"/>
                                    <w:sz w:val="11"/>
                                    <w:szCs w:val="11"/>
                                    <w:u w:val="single"/>
                                  </w:rPr>
                                  <w:t xml:space="preserve"> </w:t>
                                </w:r>
                                <w:r>
                                  <w:rPr>
                                    <w:sz w:val="11"/>
                                    <w:szCs w:val="11"/>
                                    <w:u w:val="single"/>
                                  </w:rPr>
                                  <w:t xml:space="preserve">      </w:t>
                                </w:r>
                                <w:r>
                                  <w:rPr>
                                    <w:spacing w:val="-10"/>
                                    <w:sz w:val="11"/>
                                    <w:szCs w:val="11"/>
                                    <w:u w:val="single"/>
                                  </w:rPr>
                                  <w:t xml:space="preserve"> </w:t>
                                </w:r>
                                <w:r>
                                  <w:rPr>
                                    <w:rFonts w:ascii="Cambria Math" w:eastAsia="Cambria Math" w:hAnsi="Cambria Math" w:cs="Cambria Math"/>
                                    <w:w w:val="110"/>
                                    <w:sz w:val="11"/>
                                    <w:szCs w:val="11"/>
                                    <w:u w:val="single"/>
                                  </w:rPr>
                                  <w:t>h</w:t>
                                </w:r>
                                <w:r>
                                  <w:rPr>
                                    <w:rFonts w:ascii="Cambria Math" w:eastAsia="Cambria Math" w:hAnsi="Cambria Math" w:cs="Cambria Math"/>
                                    <w:w w:val="110"/>
                                    <w:sz w:val="11"/>
                                    <w:szCs w:val="11"/>
                                    <w:u w:val="single"/>
                                  </w:rPr>
                                  <w:tab/>
                                </w:r>
                                <w:r>
                                  <w:rPr>
                                    <w:rFonts w:ascii="Cambria Math" w:eastAsia="Cambria Math" w:hAnsi="Cambria Math" w:cs="Cambria Math"/>
                                    <w:w w:val="105"/>
                                    <w:position w:val="-7"/>
                                    <w:sz w:val="12"/>
                                    <w:szCs w:val="12"/>
                                  </w:rPr>
                                  <w:t>ᵅa</w:t>
                                </w:r>
                                <w:r>
                                  <w:rPr>
                                    <w:rFonts w:ascii="Ebrima" w:eastAsia="Ebrima" w:hAnsi="Ebrima" w:cs="Ebrima"/>
                                    <w:w w:val="105"/>
                                    <w:position w:val="-13"/>
                                    <w:sz w:val="18"/>
                                    <w:szCs w:val="18"/>
                                  </w:rPr>
                                  <w:t>ቍ</w:t>
                                </w:r>
                              </w:p>
                            </w:txbxContent>
                          </wps:txbx>
                          <wps:bodyPr rot="0" vert="horz" wrap="square" lIns="0" tIns="0" rIns="0" bIns="0" anchor="t" anchorCtr="0" upright="1">
                            <a:noAutofit/>
                          </wps:bodyPr>
                        </wps:wsp>
                        <wps:wsp>
                          <wps:cNvPr id="1598573629" name="Text Box 182"/>
                          <wps:cNvSpPr txBox="1">
                            <a:spLocks noChangeArrowheads="1"/>
                          </wps:cNvSpPr>
                          <wps:spPr bwMode="auto">
                            <a:xfrm>
                              <a:off x="3640" y="1739"/>
                              <a:ext cx="96"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A0D20E" w14:textId="77777777" w:rsidR="00C346BA" w:rsidRDefault="00C346BA">
                                <w:pPr>
                                  <w:spacing w:line="112" w:lineRule="exact"/>
                                  <w:rPr>
                                    <w:rFonts w:ascii="Cambria Math"/>
                                    <w:sz w:val="11"/>
                                  </w:rPr>
                                </w:pPr>
                                <w:r>
                                  <w:rPr>
                                    <w:rFonts w:ascii="Cambria Math"/>
                                    <w:w w:val="124"/>
                                    <w:sz w:val="11"/>
                                  </w:rPr>
                                  <w:t>h</w:t>
                                </w:r>
                              </w:p>
                            </w:txbxContent>
                          </wps:txbx>
                          <wps:bodyPr rot="0" vert="horz" wrap="square" lIns="0" tIns="0" rIns="0" bIns="0" anchor="t" anchorCtr="0" upright="1">
                            <a:noAutofit/>
                          </wps:bodyPr>
                        </wps:wsp>
                        <wps:wsp>
                          <wps:cNvPr id="1598573630" name="Text Box 183"/>
                          <wps:cNvSpPr txBox="1">
                            <a:spLocks noChangeArrowheads="1"/>
                          </wps:cNvSpPr>
                          <wps:spPr bwMode="auto">
                            <a:xfrm>
                              <a:off x="1261" y="2430"/>
                              <a:ext cx="3287" cy="447"/>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BA7379B" w14:textId="77777777" w:rsidR="00C346BA" w:rsidRPr="002649A0" w:rsidRDefault="00C346BA" w:rsidP="002649A0">
                                <w:pPr>
                                  <w:spacing w:before="64" w:line="177" w:lineRule="auto"/>
                                  <w:jc w:val="center"/>
                                  <w:rPr>
                                    <w:rFonts w:ascii="Times New Roman" w:hAnsi="Times New Roman" w:cs="Times New Roman"/>
                                    <w:i/>
                                    <w:sz w:val="16"/>
                                    <w:szCs w:val="16"/>
                                  </w:rPr>
                                </w:pPr>
                                <w:r w:rsidRPr="002649A0">
                                  <w:rPr>
                                    <w:rFonts w:ascii="Times New Roman" w:hAnsi="Times New Roman" w:cs="Times New Roman"/>
                                    <w:sz w:val="16"/>
                                    <w:szCs w:val="16"/>
                                  </w:rPr>
                                  <w:t>Perencanaan</w:t>
                                </w:r>
                                <w:r w:rsidRPr="002649A0">
                                  <w:rPr>
                                    <w:rFonts w:ascii="Times New Roman" w:hAnsi="Times New Roman" w:cs="Times New Roman"/>
                                    <w:spacing w:val="16"/>
                                    <w:sz w:val="16"/>
                                    <w:szCs w:val="16"/>
                                  </w:rPr>
                                  <w:t xml:space="preserve"> </w:t>
                                </w:r>
                                <w:r w:rsidRPr="002649A0">
                                  <w:rPr>
                                    <w:rFonts w:ascii="Times New Roman" w:hAnsi="Times New Roman" w:cs="Times New Roman"/>
                                    <w:i/>
                                    <w:sz w:val="16"/>
                                    <w:szCs w:val="16"/>
                                  </w:rPr>
                                  <w:t>shear</w:t>
                                </w:r>
                                <w:r w:rsidRPr="002649A0">
                                  <w:rPr>
                                    <w:rFonts w:ascii="Times New Roman" w:hAnsi="Times New Roman" w:cs="Times New Roman"/>
                                    <w:i/>
                                    <w:spacing w:val="-52"/>
                                    <w:sz w:val="16"/>
                                    <w:szCs w:val="16"/>
                                  </w:rPr>
                                  <w:t xml:space="preserve"> </w:t>
                                </w:r>
                                <w:r w:rsidRPr="002649A0">
                                  <w:rPr>
                                    <w:rFonts w:ascii="Times New Roman" w:hAnsi="Times New Roman" w:cs="Times New Roman"/>
                                    <w:i/>
                                    <w:sz w:val="16"/>
                                    <w:szCs w:val="16"/>
                                  </w:rPr>
                                  <w:t>connection</w:t>
                                </w:r>
                              </w:p>
                            </w:txbxContent>
                          </wps:txbx>
                          <wps:bodyPr rot="0" vert="horz" wrap="square" lIns="0" tIns="0" rIns="0" bIns="0" anchor="t" anchorCtr="0" upright="1">
                            <a:noAutofit/>
                          </wps:bodyPr>
                        </wps:wsp>
                      </wpg:grpSp>
                      <wpg:grpSp>
                        <wpg:cNvPr id="1645925451" name="Group 1645925451"/>
                        <wpg:cNvGrpSpPr>
                          <a:grpSpLocks/>
                        </wpg:cNvGrpSpPr>
                        <wpg:grpSpPr bwMode="auto">
                          <a:xfrm>
                            <a:off x="512748" y="3187581"/>
                            <a:ext cx="2407920" cy="2124710"/>
                            <a:chOff x="4679" y="-4178"/>
                            <a:chExt cx="3792" cy="3346"/>
                          </a:xfrm>
                        </wpg:grpSpPr>
                        <wps:wsp>
                          <wps:cNvPr id="1645925453" name="Freeform 196"/>
                          <wps:cNvSpPr>
                            <a:spLocks/>
                          </wps:cNvSpPr>
                          <wps:spPr bwMode="auto">
                            <a:xfrm>
                              <a:off x="5205" y="-1298"/>
                              <a:ext cx="2201" cy="466"/>
                            </a:xfrm>
                            <a:custGeom>
                              <a:avLst/>
                              <a:gdLst>
                                <a:gd name="T0" fmla="+- 0 6250 5148"/>
                                <a:gd name="T1" fmla="*/ T0 w 2201"/>
                                <a:gd name="T2" fmla="+- 0 -741 -741"/>
                                <a:gd name="T3" fmla="*/ -741 h 466"/>
                                <a:gd name="T4" fmla="+- 0 6137 5148"/>
                                <a:gd name="T5" fmla="*/ T4 w 2201"/>
                                <a:gd name="T6" fmla="+- 0 -740 -741"/>
                                <a:gd name="T7" fmla="*/ -740 h 466"/>
                                <a:gd name="T8" fmla="+- 0 6028 5148"/>
                                <a:gd name="T9" fmla="*/ T8 w 2201"/>
                                <a:gd name="T10" fmla="+- 0 -737 -741"/>
                                <a:gd name="T11" fmla="*/ -737 h 466"/>
                                <a:gd name="T12" fmla="+- 0 5922 5148"/>
                                <a:gd name="T13" fmla="*/ T12 w 2201"/>
                                <a:gd name="T14" fmla="+- 0 -731 -741"/>
                                <a:gd name="T15" fmla="*/ -731 h 466"/>
                                <a:gd name="T16" fmla="+- 0 5821 5148"/>
                                <a:gd name="T17" fmla="*/ T16 w 2201"/>
                                <a:gd name="T18" fmla="+- 0 -723 -741"/>
                                <a:gd name="T19" fmla="*/ -723 h 466"/>
                                <a:gd name="T20" fmla="+- 0 5725 5148"/>
                                <a:gd name="T21" fmla="*/ T20 w 2201"/>
                                <a:gd name="T22" fmla="+- 0 -713 -741"/>
                                <a:gd name="T23" fmla="*/ -713 h 466"/>
                                <a:gd name="T24" fmla="+- 0 5634 5148"/>
                                <a:gd name="T25" fmla="*/ T24 w 2201"/>
                                <a:gd name="T26" fmla="+- 0 -702 -741"/>
                                <a:gd name="T27" fmla="*/ -702 h 466"/>
                                <a:gd name="T28" fmla="+- 0 5549 5148"/>
                                <a:gd name="T29" fmla="*/ T28 w 2201"/>
                                <a:gd name="T30" fmla="+- 0 -688 -741"/>
                                <a:gd name="T31" fmla="*/ -688 h 466"/>
                                <a:gd name="T32" fmla="+- 0 5471 5148"/>
                                <a:gd name="T33" fmla="*/ T32 w 2201"/>
                                <a:gd name="T34" fmla="+- 0 -673 -741"/>
                                <a:gd name="T35" fmla="*/ -673 h 466"/>
                                <a:gd name="T36" fmla="+- 0 5400 5148"/>
                                <a:gd name="T37" fmla="*/ T36 w 2201"/>
                                <a:gd name="T38" fmla="+- 0 -657 -741"/>
                                <a:gd name="T39" fmla="*/ -657 h 466"/>
                                <a:gd name="T40" fmla="+- 0 5336 5148"/>
                                <a:gd name="T41" fmla="*/ T40 w 2201"/>
                                <a:gd name="T42" fmla="+- 0 -639 -741"/>
                                <a:gd name="T43" fmla="*/ -639 h 466"/>
                                <a:gd name="T44" fmla="+- 0 5235 5148"/>
                                <a:gd name="T45" fmla="*/ T44 w 2201"/>
                                <a:gd name="T46" fmla="+- 0 -599 -741"/>
                                <a:gd name="T47" fmla="*/ -599 h 466"/>
                                <a:gd name="T48" fmla="+- 0 5170 5148"/>
                                <a:gd name="T49" fmla="*/ T48 w 2201"/>
                                <a:gd name="T50" fmla="+- 0 -556 -741"/>
                                <a:gd name="T51" fmla="*/ -556 h 466"/>
                                <a:gd name="T52" fmla="+- 0 5148 5148"/>
                                <a:gd name="T53" fmla="*/ T52 w 2201"/>
                                <a:gd name="T54" fmla="+- 0 -508 -741"/>
                                <a:gd name="T55" fmla="*/ -508 h 466"/>
                                <a:gd name="T56" fmla="+- 0 5154 5148"/>
                                <a:gd name="T57" fmla="*/ T56 w 2201"/>
                                <a:gd name="T58" fmla="+- 0 -483 -741"/>
                                <a:gd name="T59" fmla="*/ -483 h 466"/>
                                <a:gd name="T60" fmla="+- 0 5204 5148"/>
                                <a:gd name="T61" fmla="*/ T60 w 2201"/>
                                <a:gd name="T62" fmla="+- 0 -435 -741"/>
                                <a:gd name="T63" fmla="*/ -435 h 466"/>
                                <a:gd name="T64" fmla="+- 0 5299 5148"/>
                                <a:gd name="T65" fmla="*/ T64 w 2201"/>
                                <a:gd name="T66" fmla="+- 0 -392 -741"/>
                                <a:gd name="T67" fmla="*/ -392 h 466"/>
                                <a:gd name="T68" fmla="+- 0 5361 5148"/>
                                <a:gd name="T69" fmla="*/ T68 w 2201"/>
                                <a:gd name="T70" fmla="+- 0 -372 -741"/>
                                <a:gd name="T71" fmla="*/ -372 h 466"/>
                                <a:gd name="T72" fmla="+- 0 5432 5148"/>
                                <a:gd name="T73" fmla="*/ T72 w 2201"/>
                                <a:gd name="T74" fmla="+- 0 -353 -741"/>
                                <a:gd name="T75" fmla="*/ -353 h 466"/>
                                <a:gd name="T76" fmla="+- 0 5512 5148"/>
                                <a:gd name="T77" fmla="*/ T76 w 2201"/>
                                <a:gd name="T78" fmla="+- 0 -336 -741"/>
                                <a:gd name="T79" fmla="*/ -336 h 466"/>
                                <a:gd name="T80" fmla="+- 0 5600 5148"/>
                                <a:gd name="T81" fmla="*/ T80 w 2201"/>
                                <a:gd name="T82" fmla="+- 0 -321 -741"/>
                                <a:gd name="T83" fmla="*/ -321 h 466"/>
                                <a:gd name="T84" fmla="+- 0 5694 5148"/>
                                <a:gd name="T85" fmla="*/ T84 w 2201"/>
                                <a:gd name="T86" fmla="+- 0 -308 -741"/>
                                <a:gd name="T87" fmla="*/ -308 h 466"/>
                                <a:gd name="T88" fmla="+- 0 5795 5148"/>
                                <a:gd name="T89" fmla="*/ T88 w 2201"/>
                                <a:gd name="T90" fmla="+- 0 -297 -741"/>
                                <a:gd name="T91" fmla="*/ -297 h 466"/>
                                <a:gd name="T92" fmla="+- 0 5902 5148"/>
                                <a:gd name="T93" fmla="*/ T92 w 2201"/>
                                <a:gd name="T94" fmla="+- 0 -288 -741"/>
                                <a:gd name="T95" fmla="*/ -288 h 466"/>
                                <a:gd name="T96" fmla="+- 0 6014 5148"/>
                                <a:gd name="T97" fmla="*/ T96 w 2201"/>
                                <a:gd name="T98" fmla="+- 0 -281 -741"/>
                                <a:gd name="T99" fmla="*/ -281 h 466"/>
                                <a:gd name="T100" fmla="+- 0 6130 5148"/>
                                <a:gd name="T101" fmla="*/ T100 w 2201"/>
                                <a:gd name="T102" fmla="+- 0 -277 -741"/>
                                <a:gd name="T103" fmla="*/ -277 h 466"/>
                                <a:gd name="T104" fmla="+- 0 6250 5148"/>
                                <a:gd name="T105" fmla="*/ T104 w 2201"/>
                                <a:gd name="T106" fmla="+- 0 -276 -741"/>
                                <a:gd name="T107" fmla="*/ -276 h 466"/>
                                <a:gd name="T108" fmla="+- 0 6369 5148"/>
                                <a:gd name="T109" fmla="*/ T108 w 2201"/>
                                <a:gd name="T110" fmla="+- 0 -277 -741"/>
                                <a:gd name="T111" fmla="*/ -277 h 466"/>
                                <a:gd name="T112" fmla="+- 0 6485 5148"/>
                                <a:gd name="T113" fmla="*/ T112 w 2201"/>
                                <a:gd name="T114" fmla="+- 0 -281 -741"/>
                                <a:gd name="T115" fmla="*/ -281 h 466"/>
                                <a:gd name="T116" fmla="+- 0 6597 5148"/>
                                <a:gd name="T117" fmla="*/ T116 w 2201"/>
                                <a:gd name="T118" fmla="+- 0 -288 -741"/>
                                <a:gd name="T119" fmla="*/ -288 h 466"/>
                                <a:gd name="T120" fmla="+- 0 6704 5148"/>
                                <a:gd name="T121" fmla="*/ T120 w 2201"/>
                                <a:gd name="T122" fmla="+- 0 -297 -741"/>
                                <a:gd name="T123" fmla="*/ -297 h 466"/>
                                <a:gd name="T124" fmla="+- 0 6804 5148"/>
                                <a:gd name="T125" fmla="*/ T124 w 2201"/>
                                <a:gd name="T126" fmla="+- 0 -308 -741"/>
                                <a:gd name="T127" fmla="*/ -308 h 466"/>
                                <a:gd name="T128" fmla="+- 0 6899 5148"/>
                                <a:gd name="T129" fmla="*/ T128 w 2201"/>
                                <a:gd name="T130" fmla="+- 0 -321 -741"/>
                                <a:gd name="T131" fmla="*/ -321 h 466"/>
                                <a:gd name="T132" fmla="+- 0 6986 5148"/>
                                <a:gd name="T133" fmla="*/ T132 w 2201"/>
                                <a:gd name="T134" fmla="+- 0 -336 -741"/>
                                <a:gd name="T135" fmla="*/ -336 h 466"/>
                                <a:gd name="T136" fmla="+- 0 7066 5148"/>
                                <a:gd name="T137" fmla="*/ T136 w 2201"/>
                                <a:gd name="T138" fmla="+- 0 -353 -741"/>
                                <a:gd name="T139" fmla="*/ -353 h 466"/>
                                <a:gd name="T140" fmla="+- 0 7137 5148"/>
                                <a:gd name="T141" fmla="*/ T140 w 2201"/>
                                <a:gd name="T142" fmla="+- 0 -372 -741"/>
                                <a:gd name="T143" fmla="*/ -372 h 466"/>
                                <a:gd name="T144" fmla="+- 0 7199 5148"/>
                                <a:gd name="T145" fmla="*/ T144 w 2201"/>
                                <a:gd name="T146" fmla="+- 0 -392 -741"/>
                                <a:gd name="T147" fmla="*/ -392 h 466"/>
                                <a:gd name="T148" fmla="+- 0 7293 5148"/>
                                <a:gd name="T149" fmla="*/ T148 w 2201"/>
                                <a:gd name="T150" fmla="+- 0 -435 -741"/>
                                <a:gd name="T151" fmla="*/ -435 h 466"/>
                                <a:gd name="T152" fmla="+- 0 7342 5148"/>
                                <a:gd name="T153" fmla="*/ T152 w 2201"/>
                                <a:gd name="T154" fmla="+- 0 -483 -741"/>
                                <a:gd name="T155" fmla="*/ -483 h 466"/>
                                <a:gd name="T156" fmla="+- 0 7349 5148"/>
                                <a:gd name="T157" fmla="*/ T156 w 2201"/>
                                <a:gd name="T158" fmla="+- 0 -508 -741"/>
                                <a:gd name="T159" fmla="*/ -508 h 466"/>
                                <a:gd name="T160" fmla="+- 0 7342 5148"/>
                                <a:gd name="T161" fmla="*/ T160 w 2201"/>
                                <a:gd name="T162" fmla="+- 0 -534 -741"/>
                                <a:gd name="T163" fmla="*/ -534 h 466"/>
                                <a:gd name="T164" fmla="+- 0 7293 5148"/>
                                <a:gd name="T165" fmla="*/ T164 w 2201"/>
                                <a:gd name="T166" fmla="+- 0 -582 -741"/>
                                <a:gd name="T167" fmla="*/ -582 h 466"/>
                                <a:gd name="T168" fmla="+- 0 7199 5148"/>
                                <a:gd name="T169" fmla="*/ T168 w 2201"/>
                                <a:gd name="T170" fmla="+- 0 -626 -741"/>
                                <a:gd name="T171" fmla="*/ -626 h 466"/>
                                <a:gd name="T172" fmla="+- 0 7137 5148"/>
                                <a:gd name="T173" fmla="*/ T172 w 2201"/>
                                <a:gd name="T174" fmla="+- 0 -646 -741"/>
                                <a:gd name="T175" fmla="*/ -646 h 466"/>
                                <a:gd name="T176" fmla="+- 0 7066 5148"/>
                                <a:gd name="T177" fmla="*/ T176 w 2201"/>
                                <a:gd name="T178" fmla="+- 0 -665 -741"/>
                                <a:gd name="T179" fmla="*/ -665 h 466"/>
                                <a:gd name="T180" fmla="+- 0 6986 5148"/>
                                <a:gd name="T181" fmla="*/ T180 w 2201"/>
                                <a:gd name="T182" fmla="+- 0 -682 -741"/>
                                <a:gd name="T183" fmla="*/ -682 h 466"/>
                                <a:gd name="T184" fmla="+- 0 6899 5148"/>
                                <a:gd name="T185" fmla="*/ T184 w 2201"/>
                                <a:gd name="T186" fmla="+- 0 -697 -741"/>
                                <a:gd name="T187" fmla="*/ -697 h 466"/>
                                <a:gd name="T188" fmla="+- 0 6804 5148"/>
                                <a:gd name="T189" fmla="*/ T188 w 2201"/>
                                <a:gd name="T190" fmla="+- 0 -710 -741"/>
                                <a:gd name="T191" fmla="*/ -710 h 466"/>
                                <a:gd name="T192" fmla="+- 0 6704 5148"/>
                                <a:gd name="T193" fmla="*/ T192 w 2201"/>
                                <a:gd name="T194" fmla="+- 0 -721 -741"/>
                                <a:gd name="T195" fmla="*/ -721 h 466"/>
                                <a:gd name="T196" fmla="+- 0 6597 5148"/>
                                <a:gd name="T197" fmla="*/ T196 w 2201"/>
                                <a:gd name="T198" fmla="+- 0 -729 -741"/>
                                <a:gd name="T199" fmla="*/ -729 h 466"/>
                                <a:gd name="T200" fmla="+- 0 6485 5148"/>
                                <a:gd name="T201" fmla="*/ T200 w 2201"/>
                                <a:gd name="T202" fmla="+- 0 -736 -741"/>
                                <a:gd name="T203" fmla="*/ -736 h 466"/>
                                <a:gd name="T204" fmla="+- 0 6369 5148"/>
                                <a:gd name="T205" fmla="*/ T204 w 2201"/>
                                <a:gd name="T206" fmla="+- 0 -740 -741"/>
                                <a:gd name="T207" fmla="*/ -740 h 466"/>
                                <a:gd name="T208" fmla="+- 0 6250 5148"/>
                                <a:gd name="T209" fmla="*/ T208 w 2201"/>
                                <a:gd name="T210" fmla="+- 0 -741 -741"/>
                                <a:gd name="T211" fmla="*/ -741 h 4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2201" h="466">
                                  <a:moveTo>
                                    <a:pt x="1102" y="0"/>
                                  </a:moveTo>
                                  <a:lnTo>
                                    <a:pt x="989" y="1"/>
                                  </a:lnTo>
                                  <a:lnTo>
                                    <a:pt x="880" y="4"/>
                                  </a:lnTo>
                                  <a:lnTo>
                                    <a:pt x="774" y="10"/>
                                  </a:lnTo>
                                  <a:lnTo>
                                    <a:pt x="673" y="18"/>
                                  </a:lnTo>
                                  <a:lnTo>
                                    <a:pt x="577" y="28"/>
                                  </a:lnTo>
                                  <a:lnTo>
                                    <a:pt x="486" y="39"/>
                                  </a:lnTo>
                                  <a:lnTo>
                                    <a:pt x="401" y="53"/>
                                  </a:lnTo>
                                  <a:lnTo>
                                    <a:pt x="323" y="68"/>
                                  </a:lnTo>
                                  <a:lnTo>
                                    <a:pt x="252" y="84"/>
                                  </a:lnTo>
                                  <a:lnTo>
                                    <a:pt x="188" y="102"/>
                                  </a:lnTo>
                                  <a:lnTo>
                                    <a:pt x="87" y="142"/>
                                  </a:lnTo>
                                  <a:lnTo>
                                    <a:pt x="22" y="185"/>
                                  </a:lnTo>
                                  <a:lnTo>
                                    <a:pt x="0" y="233"/>
                                  </a:lnTo>
                                  <a:lnTo>
                                    <a:pt x="6" y="258"/>
                                  </a:lnTo>
                                  <a:lnTo>
                                    <a:pt x="56" y="306"/>
                                  </a:lnTo>
                                  <a:lnTo>
                                    <a:pt x="151" y="349"/>
                                  </a:lnTo>
                                  <a:lnTo>
                                    <a:pt x="213" y="369"/>
                                  </a:lnTo>
                                  <a:lnTo>
                                    <a:pt x="284" y="388"/>
                                  </a:lnTo>
                                  <a:lnTo>
                                    <a:pt x="364" y="405"/>
                                  </a:lnTo>
                                  <a:lnTo>
                                    <a:pt x="452" y="420"/>
                                  </a:lnTo>
                                  <a:lnTo>
                                    <a:pt x="546" y="433"/>
                                  </a:lnTo>
                                  <a:lnTo>
                                    <a:pt x="647" y="444"/>
                                  </a:lnTo>
                                  <a:lnTo>
                                    <a:pt x="754" y="453"/>
                                  </a:lnTo>
                                  <a:lnTo>
                                    <a:pt x="866" y="460"/>
                                  </a:lnTo>
                                  <a:lnTo>
                                    <a:pt x="982" y="464"/>
                                  </a:lnTo>
                                  <a:lnTo>
                                    <a:pt x="1102" y="465"/>
                                  </a:lnTo>
                                  <a:lnTo>
                                    <a:pt x="1221" y="464"/>
                                  </a:lnTo>
                                  <a:lnTo>
                                    <a:pt x="1337" y="460"/>
                                  </a:lnTo>
                                  <a:lnTo>
                                    <a:pt x="1449" y="453"/>
                                  </a:lnTo>
                                  <a:lnTo>
                                    <a:pt x="1556" y="444"/>
                                  </a:lnTo>
                                  <a:lnTo>
                                    <a:pt x="1656" y="433"/>
                                  </a:lnTo>
                                  <a:lnTo>
                                    <a:pt x="1751" y="420"/>
                                  </a:lnTo>
                                  <a:lnTo>
                                    <a:pt x="1838" y="405"/>
                                  </a:lnTo>
                                  <a:lnTo>
                                    <a:pt x="1918" y="388"/>
                                  </a:lnTo>
                                  <a:lnTo>
                                    <a:pt x="1989" y="369"/>
                                  </a:lnTo>
                                  <a:lnTo>
                                    <a:pt x="2051" y="349"/>
                                  </a:lnTo>
                                  <a:lnTo>
                                    <a:pt x="2145" y="306"/>
                                  </a:lnTo>
                                  <a:lnTo>
                                    <a:pt x="2194" y="258"/>
                                  </a:lnTo>
                                  <a:lnTo>
                                    <a:pt x="2201" y="233"/>
                                  </a:lnTo>
                                  <a:lnTo>
                                    <a:pt x="2194" y="207"/>
                                  </a:lnTo>
                                  <a:lnTo>
                                    <a:pt x="2145" y="159"/>
                                  </a:lnTo>
                                  <a:lnTo>
                                    <a:pt x="2051" y="115"/>
                                  </a:lnTo>
                                  <a:lnTo>
                                    <a:pt x="1989" y="95"/>
                                  </a:lnTo>
                                  <a:lnTo>
                                    <a:pt x="1918" y="76"/>
                                  </a:lnTo>
                                  <a:lnTo>
                                    <a:pt x="1838" y="59"/>
                                  </a:lnTo>
                                  <a:lnTo>
                                    <a:pt x="1751" y="44"/>
                                  </a:lnTo>
                                  <a:lnTo>
                                    <a:pt x="1656" y="31"/>
                                  </a:lnTo>
                                  <a:lnTo>
                                    <a:pt x="1556" y="20"/>
                                  </a:lnTo>
                                  <a:lnTo>
                                    <a:pt x="1449" y="12"/>
                                  </a:lnTo>
                                  <a:lnTo>
                                    <a:pt x="1337" y="5"/>
                                  </a:lnTo>
                                  <a:lnTo>
                                    <a:pt x="1221" y="1"/>
                                  </a:lnTo>
                                  <a:lnTo>
                                    <a:pt x="1102"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5925454" name="Freeform 197"/>
                          <wps:cNvSpPr>
                            <a:spLocks/>
                          </wps:cNvSpPr>
                          <wps:spPr bwMode="auto">
                            <a:xfrm>
                              <a:off x="5118" y="-2075"/>
                              <a:ext cx="2278" cy="381"/>
                            </a:xfrm>
                            <a:custGeom>
                              <a:avLst/>
                              <a:gdLst>
                                <a:gd name="T0" fmla="+- 0 5239 5086"/>
                                <a:gd name="T1" fmla="*/ T0 w 2278"/>
                                <a:gd name="T2" fmla="+- 0 -1689 -1689"/>
                                <a:gd name="T3" fmla="*/ -1689 h 612"/>
                                <a:gd name="T4" fmla="+- 0 5086 5086"/>
                                <a:gd name="T5" fmla="*/ T4 w 2278"/>
                                <a:gd name="T6" fmla="+- 0 -1077 -1689"/>
                                <a:gd name="T7" fmla="*/ -1077 h 612"/>
                                <a:gd name="T8" fmla="+- 0 7212 5086"/>
                                <a:gd name="T9" fmla="*/ T8 w 2278"/>
                                <a:gd name="T10" fmla="+- 0 -1077 -1689"/>
                                <a:gd name="T11" fmla="*/ -1077 h 612"/>
                                <a:gd name="T12" fmla="+- 0 7363 5086"/>
                                <a:gd name="T13" fmla="*/ T12 w 2278"/>
                                <a:gd name="T14" fmla="+- 0 -1689 -1689"/>
                                <a:gd name="T15" fmla="*/ -1689 h 612"/>
                                <a:gd name="T16" fmla="+- 0 5239 5086"/>
                                <a:gd name="T17" fmla="*/ T16 w 2278"/>
                                <a:gd name="T18" fmla="+- 0 -1689 -1689"/>
                                <a:gd name="T19" fmla="*/ -1689 h 612"/>
                              </a:gdLst>
                              <a:ahLst/>
                              <a:cxnLst>
                                <a:cxn ang="0">
                                  <a:pos x="T1" y="T3"/>
                                </a:cxn>
                                <a:cxn ang="0">
                                  <a:pos x="T5" y="T7"/>
                                </a:cxn>
                                <a:cxn ang="0">
                                  <a:pos x="T9" y="T11"/>
                                </a:cxn>
                                <a:cxn ang="0">
                                  <a:pos x="T13" y="T15"/>
                                </a:cxn>
                                <a:cxn ang="0">
                                  <a:pos x="T17" y="T19"/>
                                </a:cxn>
                              </a:cxnLst>
                              <a:rect l="0" t="0" r="r" b="b"/>
                              <a:pathLst>
                                <a:path w="2278" h="612">
                                  <a:moveTo>
                                    <a:pt x="153" y="0"/>
                                  </a:moveTo>
                                  <a:lnTo>
                                    <a:pt x="0" y="612"/>
                                  </a:lnTo>
                                  <a:lnTo>
                                    <a:pt x="2126" y="612"/>
                                  </a:lnTo>
                                  <a:lnTo>
                                    <a:pt x="2277" y="0"/>
                                  </a:lnTo>
                                  <a:lnTo>
                                    <a:pt x="153" y="0"/>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5925455" name="AutoShape 198"/>
                          <wps:cNvSpPr>
                            <a:spLocks/>
                          </wps:cNvSpPr>
                          <wps:spPr bwMode="auto">
                            <a:xfrm>
                              <a:off x="6174" y="-1715"/>
                              <a:ext cx="113" cy="404"/>
                            </a:xfrm>
                            <a:custGeom>
                              <a:avLst/>
                              <a:gdLst>
                                <a:gd name="T0" fmla="+- 0 6245 6185"/>
                                <a:gd name="T1" fmla="*/ T0 w 113"/>
                                <a:gd name="T2" fmla="+- 0 -801 -1111"/>
                                <a:gd name="T3" fmla="*/ -801 h 404"/>
                                <a:gd name="T4" fmla="+- 0 6235 6185"/>
                                <a:gd name="T5" fmla="*/ T4 w 113"/>
                                <a:gd name="T6" fmla="+- 0 -801 -1111"/>
                                <a:gd name="T7" fmla="*/ -801 h 404"/>
                                <a:gd name="T8" fmla="+- 0 6235 6185"/>
                                <a:gd name="T9" fmla="*/ T8 w 113"/>
                                <a:gd name="T10" fmla="+- 0 -1111 -1111"/>
                                <a:gd name="T11" fmla="*/ -1111 h 404"/>
                                <a:gd name="T12" fmla="+- 0 6245 6185"/>
                                <a:gd name="T13" fmla="*/ T12 w 113"/>
                                <a:gd name="T14" fmla="+- 0 -1111 -1111"/>
                                <a:gd name="T15" fmla="*/ -1111 h 404"/>
                                <a:gd name="T16" fmla="+- 0 6245 6185"/>
                                <a:gd name="T17" fmla="*/ T16 w 113"/>
                                <a:gd name="T18" fmla="+- 0 -801 -1111"/>
                                <a:gd name="T19" fmla="*/ -801 h 404"/>
                                <a:gd name="T20" fmla="+- 0 6240 6185"/>
                                <a:gd name="T21" fmla="*/ T20 w 113"/>
                                <a:gd name="T22" fmla="+- 0 -708 -1111"/>
                                <a:gd name="T23" fmla="*/ -708 h 404"/>
                                <a:gd name="T24" fmla="+- 0 6185 6185"/>
                                <a:gd name="T25" fmla="*/ T24 w 113"/>
                                <a:gd name="T26" fmla="+- 0 -820 -1111"/>
                                <a:gd name="T27" fmla="*/ -820 h 404"/>
                                <a:gd name="T28" fmla="+- 0 6235 6185"/>
                                <a:gd name="T29" fmla="*/ T28 w 113"/>
                                <a:gd name="T30" fmla="+- 0 -820 -1111"/>
                                <a:gd name="T31" fmla="*/ -820 h 404"/>
                                <a:gd name="T32" fmla="+- 0 6235 6185"/>
                                <a:gd name="T33" fmla="*/ T32 w 113"/>
                                <a:gd name="T34" fmla="+- 0 -801 -1111"/>
                                <a:gd name="T35" fmla="*/ -801 h 404"/>
                                <a:gd name="T36" fmla="+- 0 6288 6185"/>
                                <a:gd name="T37" fmla="*/ T36 w 113"/>
                                <a:gd name="T38" fmla="+- 0 -801 -1111"/>
                                <a:gd name="T39" fmla="*/ -801 h 404"/>
                                <a:gd name="T40" fmla="+- 0 6240 6185"/>
                                <a:gd name="T41" fmla="*/ T40 w 113"/>
                                <a:gd name="T42" fmla="+- 0 -708 -1111"/>
                                <a:gd name="T43" fmla="*/ -708 h 404"/>
                                <a:gd name="T44" fmla="+- 0 6288 6185"/>
                                <a:gd name="T45" fmla="*/ T44 w 113"/>
                                <a:gd name="T46" fmla="+- 0 -801 -1111"/>
                                <a:gd name="T47" fmla="*/ -801 h 404"/>
                                <a:gd name="T48" fmla="+- 0 6245 6185"/>
                                <a:gd name="T49" fmla="*/ T48 w 113"/>
                                <a:gd name="T50" fmla="+- 0 -801 -1111"/>
                                <a:gd name="T51" fmla="*/ -801 h 404"/>
                                <a:gd name="T52" fmla="+- 0 6245 6185"/>
                                <a:gd name="T53" fmla="*/ T52 w 113"/>
                                <a:gd name="T54" fmla="+- 0 -820 -1111"/>
                                <a:gd name="T55" fmla="*/ -820 h 404"/>
                                <a:gd name="T56" fmla="+- 0 6298 6185"/>
                                <a:gd name="T57" fmla="*/ T56 w 113"/>
                                <a:gd name="T58" fmla="+- 0 -820 -1111"/>
                                <a:gd name="T59" fmla="*/ -820 h 404"/>
                                <a:gd name="T60" fmla="+- 0 6288 6185"/>
                                <a:gd name="T61" fmla="*/ T60 w 113"/>
                                <a:gd name="T62" fmla="+- 0 -801 -1111"/>
                                <a:gd name="T63" fmla="*/ -801 h 4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13" h="404">
                                  <a:moveTo>
                                    <a:pt x="60" y="310"/>
                                  </a:moveTo>
                                  <a:lnTo>
                                    <a:pt x="50" y="310"/>
                                  </a:lnTo>
                                  <a:lnTo>
                                    <a:pt x="50" y="0"/>
                                  </a:lnTo>
                                  <a:lnTo>
                                    <a:pt x="60" y="0"/>
                                  </a:lnTo>
                                  <a:lnTo>
                                    <a:pt x="60" y="310"/>
                                  </a:lnTo>
                                  <a:close/>
                                  <a:moveTo>
                                    <a:pt x="55" y="403"/>
                                  </a:moveTo>
                                  <a:lnTo>
                                    <a:pt x="0" y="291"/>
                                  </a:lnTo>
                                  <a:lnTo>
                                    <a:pt x="50" y="291"/>
                                  </a:lnTo>
                                  <a:lnTo>
                                    <a:pt x="50" y="310"/>
                                  </a:lnTo>
                                  <a:lnTo>
                                    <a:pt x="103" y="310"/>
                                  </a:lnTo>
                                  <a:lnTo>
                                    <a:pt x="55" y="403"/>
                                  </a:lnTo>
                                  <a:close/>
                                  <a:moveTo>
                                    <a:pt x="103" y="310"/>
                                  </a:moveTo>
                                  <a:lnTo>
                                    <a:pt x="60" y="310"/>
                                  </a:lnTo>
                                  <a:lnTo>
                                    <a:pt x="60" y="291"/>
                                  </a:lnTo>
                                  <a:lnTo>
                                    <a:pt x="113" y="291"/>
                                  </a:lnTo>
                                  <a:lnTo>
                                    <a:pt x="103" y="3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5925456" name="Freeform 199"/>
                          <wps:cNvSpPr>
                            <a:spLocks/>
                          </wps:cNvSpPr>
                          <wps:spPr bwMode="auto">
                            <a:xfrm>
                              <a:off x="4679" y="-3416"/>
                              <a:ext cx="3072" cy="1017"/>
                            </a:xfrm>
                            <a:custGeom>
                              <a:avLst/>
                              <a:gdLst>
                                <a:gd name="T0" fmla="+- 0 6221 4685"/>
                                <a:gd name="T1" fmla="*/ T0 w 3072"/>
                                <a:gd name="T2" fmla="+- 0 -3417 -3417"/>
                                <a:gd name="T3" fmla="*/ -3417 h 1556"/>
                                <a:gd name="T4" fmla="+- 0 4685 4685"/>
                                <a:gd name="T5" fmla="*/ T4 w 3072"/>
                                <a:gd name="T6" fmla="+- 0 -2640 -3417"/>
                                <a:gd name="T7" fmla="*/ -2640 h 1556"/>
                                <a:gd name="T8" fmla="+- 0 6221 4685"/>
                                <a:gd name="T9" fmla="*/ T8 w 3072"/>
                                <a:gd name="T10" fmla="+- 0 -1862 -3417"/>
                                <a:gd name="T11" fmla="*/ -1862 h 1556"/>
                                <a:gd name="T12" fmla="+- 0 7757 4685"/>
                                <a:gd name="T13" fmla="*/ T12 w 3072"/>
                                <a:gd name="T14" fmla="+- 0 -2640 -3417"/>
                                <a:gd name="T15" fmla="*/ -2640 h 1556"/>
                                <a:gd name="T16" fmla="+- 0 6221 4685"/>
                                <a:gd name="T17" fmla="*/ T16 w 3072"/>
                                <a:gd name="T18" fmla="+- 0 -3417 -3417"/>
                                <a:gd name="T19" fmla="*/ -3417 h 1556"/>
                              </a:gdLst>
                              <a:ahLst/>
                              <a:cxnLst>
                                <a:cxn ang="0">
                                  <a:pos x="T1" y="T3"/>
                                </a:cxn>
                                <a:cxn ang="0">
                                  <a:pos x="T5" y="T7"/>
                                </a:cxn>
                                <a:cxn ang="0">
                                  <a:pos x="T9" y="T11"/>
                                </a:cxn>
                                <a:cxn ang="0">
                                  <a:pos x="T13" y="T15"/>
                                </a:cxn>
                                <a:cxn ang="0">
                                  <a:pos x="T17" y="T19"/>
                                </a:cxn>
                              </a:cxnLst>
                              <a:rect l="0" t="0" r="r" b="b"/>
                              <a:pathLst>
                                <a:path w="3072" h="1556">
                                  <a:moveTo>
                                    <a:pt x="1536" y="0"/>
                                  </a:moveTo>
                                  <a:lnTo>
                                    <a:pt x="0" y="777"/>
                                  </a:lnTo>
                                  <a:lnTo>
                                    <a:pt x="1536" y="1555"/>
                                  </a:lnTo>
                                  <a:lnTo>
                                    <a:pt x="3072" y="777"/>
                                  </a:lnTo>
                                  <a:lnTo>
                                    <a:pt x="1536" y="0"/>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5925457" name="Rectangle 200"/>
                          <wps:cNvSpPr>
                            <a:spLocks noChangeArrowheads="1"/>
                          </wps:cNvSpPr>
                          <wps:spPr bwMode="auto">
                            <a:xfrm>
                              <a:off x="6160" y="-2695"/>
                              <a:ext cx="281" cy="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645925458" name="Picture 20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6168" y="-3751"/>
                              <a:ext cx="113" cy="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45925459" name="Line 202"/>
                          <wps:cNvCnPr>
                            <a:cxnSpLocks noChangeShapeType="1"/>
                          </wps:cNvCnPr>
                          <wps:spPr bwMode="auto">
                            <a:xfrm flipV="1">
                              <a:off x="7694" y="-2902"/>
                              <a:ext cx="777"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45925460" name="Picture 20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184" y="-2399"/>
                              <a:ext cx="113"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45925461" name="AutoShape 204"/>
                          <wps:cNvSpPr>
                            <a:spLocks/>
                          </wps:cNvSpPr>
                          <wps:spPr bwMode="auto">
                            <a:xfrm>
                              <a:off x="7400" y="-4178"/>
                              <a:ext cx="1071" cy="113"/>
                            </a:xfrm>
                            <a:custGeom>
                              <a:avLst/>
                              <a:gdLst>
                                <a:gd name="T0" fmla="+- 0 7649 7536"/>
                                <a:gd name="T1" fmla="*/ T0 w 1071"/>
                                <a:gd name="T2" fmla="+- 0 -3981 -4094"/>
                                <a:gd name="T3" fmla="*/ -3981 h 113"/>
                                <a:gd name="T4" fmla="+- 0 7536 7536"/>
                                <a:gd name="T5" fmla="*/ T4 w 1071"/>
                                <a:gd name="T6" fmla="+- 0 -4039 -4094"/>
                                <a:gd name="T7" fmla="*/ -4039 h 113"/>
                                <a:gd name="T8" fmla="+- 0 7649 7536"/>
                                <a:gd name="T9" fmla="*/ T8 w 1071"/>
                                <a:gd name="T10" fmla="+- 0 -4094 -4094"/>
                                <a:gd name="T11" fmla="*/ -4094 h 113"/>
                                <a:gd name="T12" fmla="+- 0 7649 7536"/>
                                <a:gd name="T13" fmla="*/ T12 w 1071"/>
                                <a:gd name="T14" fmla="+- 0 -4044 -4094"/>
                                <a:gd name="T15" fmla="*/ -4044 h 113"/>
                                <a:gd name="T16" fmla="+- 0 7630 7536"/>
                                <a:gd name="T17" fmla="*/ T16 w 1071"/>
                                <a:gd name="T18" fmla="+- 0 -4044 -4094"/>
                                <a:gd name="T19" fmla="*/ -4044 h 113"/>
                                <a:gd name="T20" fmla="+- 0 7630 7536"/>
                                <a:gd name="T21" fmla="*/ T20 w 1071"/>
                                <a:gd name="T22" fmla="+- 0 -4034 -4094"/>
                                <a:gd name="T23" fmla="*/ -4034 h 113"/>
                                <a:gd name="T24" fmla="+- 0 7649 7536"/>
                                <a:gd name="T25" fmla="*/ T24 w 1071"/>
                                <a:gd name="T26" fmla="+- 0 -4034 -4094"/>
                                <a:gd name="T27" fmla="*/ -4034 h 113"/>
                                <a:gd name="T28" fmla="+- 0 7649 7536"/>
                                <a:gd name="T29" fmla="*/ T28 w 1071"/>
                                <a:gd name="T30" fmla="+- 0 -3981 -4094"/>
                                <a:gd name="T31" fmla="*/ -3981 h 113"/>
                                <a:gd name="T32" fmla="+- 0 7649 7536"/>
                                <a:gd name="T33" fmla="*/ T32 w 1071"/>
                                <a:gd name="T34" fmla="+- 0 -4034 -4094"/>
                                <a:gd name="T35" fmla="*/ -4034 h 113"/>
                                <a:gd name="T36" fmla="+- 0 7630 7536"/>
                                <a:gd name="T37" fmla="*/ T36 w 1071"/>
                                <a:gd name="T38" fmla="+- 0 -4034 -4094"/>
                                <a:gd name="T39" fmla="*/ -4034 h 113"/>
                                <a:gd name="T40" fmla="+- 0 7630 7536"/>
                                <a:gd name="T41" fmla="*/ T40 w 1071"/>
                                <a:gd name="T42" fmla="+- 0 -4044 -4094"/>
                                <a:gd name="T43" fmla="*/ -4044 h 113"/>
                                <a:gd name="T44" fmla="+- 0 7649 7536"/>
                                <a:gd name="T45" fmla="*/ T44 w 1071"/>
                                <a:gd name="T46" fmla="+- 0 -4044 -4094"/>
                                <a:gd name="T47" fmla="*/ -4044 h 113"/>
                                <a:gd name="T48" fmla="+- 0 7649 7536"/>
                                <a:gd name="T49" fmla="*/ T48 w 1071"/>
                                <a:gd name="T50" fmla="+- 0 -4034 -4094"/>
                                <a:gd name="T51" fmla="*/ -4034 h 113"/>
                                <a:gd name="T52" fmla="+- 0 8606 7536"/>
                                <a:gd name="T53" fmla="*/ T52 w 1071"/>
                                <a:gd name="T54" fmla="+- 0 -4034 -4094"/>
                                <a:gd name="T55" fmla="*/ -4034 h 113"/>
                                <a:gd name="T56" fmla="+- 0 7649 7536"/>
                                <a:gd name="T57" fmla="*/ T56 w 1071"/>
                                <a:gd name="T58" fmla="+- 0 -4034 -4094"/>
                                <a:gd name="T59" fmla="*/ -4034 h 113"/>
                                <a:gd name="T60" fmla="+- 0 7649 7536"/>
                                <a:gd name="T61" fmla="*/ T60 w 1071"/>
                                <a:gd name="T62" fmla="+- 0 -4044 -4094"/>
                                <a:gd name="T63" fmla="*/ -4044 h 113"/>
                                <a:gd name="T64" fmla="+- 0 8606 7536"/>
                                <a:gd name="T65" fmla="*/ T64 w 1071"/>
                                <a:gd name="T66" fmla="+- 0 -4044 -4094"/>
                                <a:gd name="T67" fmla="*/ -4044 h 113"/>
                                <a:gd name="T68" fmla="+- 0 8606 7536"/>
                                <a:gd name="T69" fmla="*/ T68 w 1071"/>
                                <a:gd name="T70" fmla="+- 0 -4034 -4094"/>
                                <a:gd name="T71" fmla="*/ -403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71" h="113">
                                  <a:moveTo>
                                    <a:pt x="113" y="113"/>
                                  </a:moveTo>
                                  <a:lnTo>
                                    <a:pt x="0" y="55"/>
                                  </a:lnTo>
                                  <a:lnTo>
                                    <a:pt x="113" y="0"/>
                                  </a:lnTo>
                                  <a:lnTo>
                                    <a:pt x="113" y="50"/>
                                  </a:lnTo>
                                  <a:lnTo>
                                    <a:pt x="94" y="50"/>
                                  </a:lnTo>
                                  <a:lnTo>
                                    <a:pt x="94" y="60"/>
                                  </a:lnTo>
                                  <a:lnTo>
                                    <a:pt x="113" y="60"/>
                                  </a:lnTo>
                                  <a:lnTo>
                                    <a:pt x="113" y="113"/>
                                  </a:lnTo>
                                  <a:close/>
                                  <a:moveTo>
                                    <a:pt x="113" y="60"/>
                                  </a:moveTo>
                                  <a:lnTo>
                                    <a:pt x="94" y="60"/>
                                  </a:lnTo>
                                  <a:lnTo>
                                    <a:pt x="94" y="50"/>
                                  </a:lnTo>
                                  <a:lnTo>
                                    <a:pt x="113" y="50"/>
                                  </a:lnTo>
                                  <a:lnTo>
                                    <a:pt x="113" y="60"/>
                                  </a:lnTo>
                                  <a:close/>
                                  <a:moveTo>
                                    <a:pt x="1070" y="60"/>
                                  </a:moveTo>
                                  <a:lnTo>
                                    <a:pt x="113" y="60"/>
                                  </a:lnTo>
                                  <a:lnTo>
                                    <a:pt x="113" y="50"/>
                                  </a:lnTo>
                                  <a:lnTo>
                                    <a:pt x="1070" y="50"/>
                                  </a:lnTo>
                                  <a:lnTo>
                                    <a:pt x="1070"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5925462" name="Line 205"/>
                          <wps:cNvCnPr>
                            <a:cxnSpLocks noChangeShapeType="1"/>
                          </wps:cNvCnPr>
                          <wps:spPr bwMode="auto">
                            <a:xfrm>
                              <a:off x="8471" y="-4130"/>
                              <a:ext cx="0" cy="1228"/>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5925463" name="Text Box 206"/>
                          <wps:cNvSpPr txBox="1">
                            <a:spLocks noChangeArrowheads="1"/>
                          </wps:cNvSpPr>
                          <wps:spPr bwMode="auto">
                            <a:xfrm>
                              <a:off x="5541" y="-3058"/>
                              <a:ext cx="1364" cy="1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1B4121" w14:textId="77777777" w:rsidR="002649A0" w:rsidRPr="005B18A1" w:rsidRDefault="002649A0" w:rsidP="002649A0">
                                <w:pPr>
                                  <w:spacing w:line="167" w:lineRule="exact"/>
                                  <w:rPr>
                                    <w:rFonts w:ascii="Times New Roman" w:hAnsi="Times New Roman" w:cs="Times New Roman"/>
                                    <w:sz w:val="15"/>
                                  </w:rPr>
                                </w:pPr>
                                <w:r w:rsidRPr="005B18A1">
                                  <w:rPr>
                                    <w:rFonts w:ascii="Times New Roman" w:hAnsi="Times New Roman" w:cs="Times New Roman"/>
                                    <w:sz w:val="15"/>
                                  </w:rPr>
                                  <w:t>Kontrol Daya</w:t>
                                </w:r>
                                <w:r w:rsidRPr="005B18A1">
                                  <w:rPr>
                                    <w:rFonts w:ascii="Times New Roman" w:hAnsi="Times New Roman" w:cs="Times New Roman"/>
                                    <w:spacing w:val="-2"/>
                                    <w:sz w:val="15"/>
                                  </w:rPr>
                                  <w:t xml:space="preserve"> </w:t>
                                </w:r>
                                <w:r w:rsidRPr="005B18A1">
                                  <w:rPr>
                                    <w:rFonts w:ascii="Times New Roman" w:hAnsi="Times New Roman" w:cs="Times New Roman"/>
                                    <w:sz w:val="15"/>
                                  </w:rPr>
                                  <w:t>Dukung</w:t>
                                </w:r>
                              </w:p>
                            </w:txbxContent>
                          </wps:txbx>
                          <wps:bodyPr rot="0" vert="horz" wrap="square" lIns="0" tIns="0" rIns="0" bIns="0" anchor="t" anchorCtr="0" upright="1">
                            <a:noAutofit/>
                          </wps:bodyPr>
                        </wps:wsp>
                        <wps:wsp>
                          <wps:cNvPr id="1645925464" name="Text Box 207"/>
                          <wps:cNvSpPr txBox="1">
                            <a:spLocks noChangeArrowheads="1"/>
                          </wps:cNvSpPr>
                          <wps:spPr bwMode="auto">
                            <a:xfrm>
                              <a:off x="5821" y="-2867"/>
                              <a:ext cx="596" cy="2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9E58CB" w14:textId="77777777" w:rsidR="002649A0" w:rsidRDefault="002649A0" w:rsidP="002649A0">
                                <w:pPr>
                                  <w:spacing w:line="144" w:lineRule="auto"/>
                                  <w:rPr>
                                    <w:rFonts w:ascii="Cambria Math" w:hAnsi="Cambria Math"/>
                                    <w:sz w:val="13"/>
                                  </w:rPr>
                                </w:pPr>
                                <w:r>
                                  <w:rPr>
                                    <w:spacing w:val="-1"/>
                                    <w:w w:val="115"/>
                                    <w:position w:val="-10"/>
                                    <w:sz w:val="18"/>
                                  </w:rPr>
                                  <w:t>Q</w:t>
                                </w:r>
                                <w:r>
                                  <w:rPr>
                                    <w:spacing w:val="-1"/>
                                    <w:w w:val="115"/>
                                    <w:position w:val="-12"/>
                                    <w:sz w:val="12"/>
                                  </w:rPr>
                                  <w:t>1</w:t>
                                </w:r>
                                <w:r>
                                  <w:rPr>
                                    <w:spacing w:val="-1"/>
                                    <w:w w:val="115"/>
                                    <w:position w:val="-10"/>
                                    <w:sz w:val="18"/>
                                  </w:rPr>
                                  <w:t>=</w:t>
                                </w:r>
                                <w:r>
                                  <w:rPr>
                                    <w:rFonts w:ascii="Cambria Math" w:hAnsi="Cambria Math"/>
                                    <w:spacing w:val="-1"/>
                                    <w:w w:val="115"/>
                                    <w:sz w:val="13"/>
                                  </w:rPr>
                                  <w:t>σult</w:t>
                                </w:r>
                              </w:p>
                            </w:txbxContent>
                          </wps:txbx>
                          <wps:bodyPr rot="0" vert="horz" wrap="square" lIns="0" tIns="0" rIns="0" bIns="0" anchor="t" anchorCtr="0" upright="1">
                            <a:noAutofit/>
                          </wps:bodyPr>
                        </wps:wsp>
                        <wps:wsp>
                          <wps:cNvPr id="1645925465" name="Text Box 208"/>
                          <wps:cNvSpPr txBox="1">
                            <a:spLocks noChangeArrowheads="1"/>
                          </wps:cNvSpPr>
                          <wps:spPr bwMode="auto">
                            <a:xfrm>
                              <a:off x="5500" y="-2630"/>
                              <a:ext cx="1319"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13A5C" w14:textId="77777777" w:rsidR="002649A0" w:rsidRDefault="002649A0" w:rsidP="002649A0">
                                <w:pPr>
                                  <w:spacing w:line="131" w:lineRule="exact"/>
                                  <w:ind w:left="692" w:right="425"/>
                                  <w:jc w:val="center"/>
                                  <w:rPr>
                                    <w:rFonts w:ascii="Cambria Math"/>
                                    <w:sz w:val="13"/>
                                  </w:rPr>
                                </w:pPr>
                                <w:r>
                                  <w:rPr>
                                    <w:rFonts w:ascii="Cambria Math"/>
                                    <w:w w:val="155"/>
                                    <w:sz w:val="13"/>
                                  </w:rPr>
                                  <w:t>Sf</w:t>
                                </w:r>
                              </w:p>
                              <w:p w14:paraId="4DE406AE" w14:textId="67C39445" w:rsidR="002649A0" w:rsidRDefault="005B18A1" w:rsidP="005B18A1">
                                <w:pPr>
                                  <w:ind w:right="154"/>
                                  <w:rPr>
                                    <w:sz w:val="15"/>
                                  </w:rPr>
                                </w:pPr>
                                <w:r>
                                  <w:rPr>
                                    <w:rFonts w:ascii="Cambria Math"/>
                                    <w:sz w:val="12"/>
                                  </w:rPr>
                                  <w:tab/>
                                  <w:t xml:space="preserve">            Ya</w:t>
                                </w:r>
                              </w:p>
                              <w:p w14:paraId="3FE12D2F" w14:textId="77777777" w:rsidR="002649A0" w:rsidRDefault="002649A0" w:rsidP="002649A0">
                                <w:pPr>
                                  <w:rPr>
                                    <w:sz w:val="16"/>
                                  </w:rPr>
                                </w:pPr>
                              </w:p>
                              <w:p w14:paraId="3C8F3419" w14:textId="10C23885" w:rsidR="002649A0" w:rsidRDefault="002649A0" w:rsidP="002649A0">
                                <w:pPr>
                                  <w:spacing w:before="142"/>
                                  <w:rPr>
                                    <w:sz w:val="18"/>
                                  </w:rPr>
                                </w:pPr>
                              </w:p>
                            </w:txbxContent>
                          </wps:txbx>
                          <wps:bodyPr rot="0" vert="horz" wrap="square" lIns="0" tIns="0" rIns="0" bIns="0" anchor="t" anchorCtr="0" upright="1">
                            <a:noAutofit/>
                          </wps:bodyPr>
                        </wps:wsp>
                        <wps:wsp>
                          <wps:cNvPr id="1645925466" name="Text Box 209"/>
                          <wps:cNvSpPr txBox="1">
                            <a:spLocks noChangeArrowheads="1"/>
                          </wps:cNvSpPr>
                          <wps:spPr bwMode="auto">
                            <a:xfrm>
                              <a:off x="6041" y="-1203"/>
                              <a:ext cx="498" cy="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E7C9F" w14:textId="77777777" w:rsidR="002649A0" w:rsidRPr="005B18A1" w:rsidRDefault="002649A0" w:rsidP="002649A0">
                                <w:pPr>
                                  <w:spacing w:line="187" w:lineRule="exact"/>
                                  <w:rPr>
                                    <w:rFonts w:ascii="Times New Roman" w:hAnsi="Times New Roman" w:cs="Times New Roman"/>
                                    <w:sz w:val="17"/>
                                  </w:rPr>
                                </w:pPr>
                                <w:r w:rsidRPr="005B18A1">
                                  <w:rPr>
                                    <w:rFonts w:ascii="Times New Roman" w:hAnsi="Times New Roman" w:cs="Times New Roman"/>
                                    <w:sz w:val="17"/>
                                  </w:rPr>
                                  <w:t>Selesai</w:t>
                                </w:r>
                              </w:p>
                            </w:txbxContent>
                          </wps:txbx>
                          <wps:bodyPr rot="0" vert="horz" wrap="square" lIns="0" tIns="0" rIns="0" bIns="0" anchor="t" anchorCtr="0" upright="1">
                            <a:noAutofit/>
                          </wps:bodyPr>
                        </wps:wsp>
                      </wpg:grp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E1F4D3" id="Group 1645925469" o:spid="_x0000_s1026" style="position:absolute;left:0;text-align:left;margin-left:263pt;margin-top:12.4pt;width:235.4pt;height:418.3pt;z-index:251669504" coordsize="29894,53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">
                <v:group id="Group 1645925440" o:spid="_x0000_s1027" style="position:absolute;left:3332;top:16151;width:26562;height:18548" coordorigin="4447,5246" coordsize="4183,2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">
                  <v:shape id="Freeform 185" o:spid="_x0000_s1028" style="position:absolute;left:4447;top:6522;width:3576;height:705;visibility:visible;mso-wrap-style:square;v-text-anchor:top" coordsize="3576,1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" path="m1788,l,790r1788,790l3576,790,1788,xe" filled="f" strokeweight=".96pt">
                    <v:path arrowok="t" o:connecttype="custom" o:connectlocs="1788,2721;0,3073;1788,3426;3576,3073;1788,2721"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6" o:spid="_x0000_s1029" type="#_x0000_t75" style="position:absolute;left:6176;top:6205;width:113;height: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">
                    <v:imagedata r:id="rId16" o:title=""/>
                  </v:shape>
                  <v:line id="Line 187" o:spid="_x0000_s1030" style="position:absolute;visibility:visible;mso-wrap-style:square" from="7972,6878" to="8621,6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" strokeweight=".48pt"/>
                  <v:shape id="AutoShape 188" o:spid="_x0000_s1031" style="position:absolute;left:7382;top:5534;width:1239;height:113;visibility:visible;mso-wrap-style:square;v-text-anchor:top" coordsize="123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" path="m113,113l,56,113,r,51l94,51r,9l113,60r,53xm113,60r-19,l94,51r19,l113,60xm1239,60l113,60r,-9l1239,51r,9xe" fillcolor="black" stroked="f">
                    <v:path arrowok="t" o:connecttype="custom" o:connectlocs="113,5647;0,5590;113,5534;113,5585;94,5585;94,5594;113,5594;113,5647;113,5594;94,5594;94,5585;113,5585;113,5594;1239,5594;113,5594;113,5585;1239,5585;1239,5594" o:connectangles="0,0,0,0,0,0,0,0,0,0,0,0,0,0,0,0,0,0"/>
                  </v:shape>
                  <v:line id="Line 189" o:spid="_x0000_s1032" style="position:absolute;visibility:visible;mso-wrap-style:square" from="8621,5578" to="8630,6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" strokeweight=".48pt"/>
                  <v:shapetype id="_x0000_t202" coordsize="21600,21600" o:spt="202" path="m,l,21600r21600,l21600,xe">
                    <v:stroke joinstyle="miter"/>
                    <v:path gradientshapeok="t" o:connecttype="rect"/>
                  </v:shapetype>
                  <v:shape id="Text Box 191" o:spid="_x0000_s1033" type="#_x0000_t202" style="position:absolute;left:5085;top:7535;width:2369;height: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" filled="f" strokeweight=".96pt">
                    <v:textbox inset="0,0,0,0">
                      <w:txbxContent>
                        <w:p w14:paraId="390B7E4A" w14:textId="77777777" w:rsidR="002F4D07" w:rsidRPr="005B18A1" w:rsidRDefault="002F4D07" w:rsidP="002F4D07">
                          <w:pPr>
                            <w:spacing w:before="68"/>
                            <w:ind w:left="248" w:right="248"/>
                            <w:jc w:val="center"/>
                            <w:rPr>
                              <w:rFonts w:ascii="Times New Roman" w:hAnsi="Times New Roman" w:cs="Times New Roman"/>
                              <w:sz w:val="15"/>
                            </w:rPr>
                          </w:pPr>
                          <w:r w:rsidRPr="005B18A1">
                            <w:rPr>
                              <w:rFonts w:ascii="Times New Roman" w:hAnsi="Times New Roman" w:cs="Times New Roman"/>
                              <w:sz w:val="15"/>
                            </w:rPr>
                            <w:t>Perencanaan</w:t>
                          </w:r>
                          <w:r w:rsidRPr="005B18A1">
                            <w:rPr>
                              <w:rFonts w:ascii="Times New Roman" w:hAnsi="Times New Roman" w:cs="Times New Roman"/>
                              <w:spacing w:val="-1"/>
                              <w:sz w:val="15"/>
                            </w:rPr>
                            <w:t xml:space="preserve"> </w:t>
                          </w:r>
                          <w:r w:rsidRPr="005B18A1">
                            <w:rPr>
                              <w:rFonts w:ascii="Times New Roman" w:hAnsi="Times New Roman" w:cs="Times New Roman"/>
                              <w:sz w:val="15"/>
                            </w:rPr>
                            <w:t>Dimensi</w:t>
                          </w:r>
                          <w:r w:rsidRPr="005B18A1">
                            <w:rPr>
                              <w:rFonts w:ascii="Times New Roman" w:hAnsi="Times New Roman" w:cs="Times New Roman"/>
                              <w:spacing w:val="-2"/>
                              <w:sz w:val="15"/>
                            </w:rPr>
                            <w:t xml:space="preserve"> </w:t>
                          </w:r>
                          <w:r w:rsidRPr="005B18A1">
                            <w:rPr>
                              <w:rFonts w:ascii="Times New Roman" w:hAnsi="Times New Roman" w:cs="Times New Roman"/>
                              <w:sz w:val="15"/>
                            </w:rPr>
                            <w:t>Pondasi</w:t>
                          </w:r>
                        </w:p>
                        <w:p w14:paraId="08F8B78D" w14:textId="77777777" w:rsidR="002F4D07" w:rsidRPr="005B18A1" w:rsidRDefault="002F4D07" w:rsidP="002F4D07">
                          <w:pPr>
                            <w:spacing w:before="1"/>
                            <w:ind w:left="248" w:right="248"/>
                            <w:jc w:val="center"/>
                            <w:rPr>
                              <w:rFonts w:ascii="Times New Roman" w:hAnsi="Times New Roman" w:cs="Times New Roman"/>
                              <w:i/>
                              <w:sz w:val="15"/>
                            </w:rPr>
                          </w:pPr>
                          <w:r w:rsidRPr="005B18A1">
                            <w:rPr>
                              <w:rFonts w:ascii="Times New Roman" w:hAnsi="Times New Roman" w:cs="Times New Roman"/>
                              <w:i/>
                              <w:sz w:val="15"/>
                            </w:rPr>
                            <w:t>nP</w:t>
                          </w:r>
                          <w:r w:rsidRPr="005B18A1">
                            <w:rPr>
                              <w:rFonts w:ascii="Times New Roman" w:hAnsi="Times New Roman" w:cs="Times New Roman"/>
                              <w:i/>
                              <w:spacing w:val="-1"/>
                              <w:sz w:val="15"/>
                            </w:rPr>
                            <w:t xml:space="preserve"> </w:t>
                          </w:r>
                          <w:r w:rsidRPr="005B18A1">
                            <w:rPr>
                              <w:rFonts w:ascii="Times New Roman" w:hAnsi="Times New Roman" w:cs="Times New Roman"/>
                              <w:i/>
                              <w:sz w:val="15"/>
                            </w:rPr>
                            <w:t>=</w:t>
                          </w:r>
                          <w:r w:rsidRPr="005B18A1">
                            <w:rPr>
                              <w:rFonts w:ascii="Times New Roman" w:hAnsi="Times New Roman" w:cs="Times New Roman"/>
                              <w:i/>
                              <w:spacing w:val="-1"/>
                              <w:sz w:val="15"/>
                            </w:rPr>
                            <w:t xml:space="preserve"> </w:t>
                          </w:r>
                          <w:r w:rsidRPr="005B18A1">
                            <w:rPr>
                              <w:rFonts w:ascii="Times New Roman" w:hAnsi="Times New Roman" w:cs="Times New Roman"/>
                              <w:i/>
                              <w:sz w:val="15"/>
                            </w:rPr>
                            <w:t>P/Pall</w:t>
                          </w:r>
                        </w:p>
                      </w:txbxContent>
                    </v:textbox>
                  </v:shape>
                  <v:shape id="Text Box 192" o:spid="_x0000_s1034" type="#_x0000_t202" style="position:absolute;left:5095;top:5246;width:2300;height: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" filled="f" strokeweight=".96pt">
                    <v:textbox inset="0,0,0,0">
                      <w:txbxContent>
                        <w:p w14:paraId="48A64775" w14:textId="77777777" w:rsidR="002F4D07" w:rsidRPr="005B18A1" w:rsidRDefault="002F4D07" w:rsidP="002F4D07">
                          <w:pPr>
                            <w:spacing w:before="68" w:line="171" w:lineRule="exact"/>
                            <w:ind w:left="2" w:right="1"/>
                            <w:jc w:val="center"/>
                            <w:rPr>
                              <w:rFonts w:ascii="Times New Roman" w:hAnsi="Times New Roman" w:cs="Times New Roman"/>
                              <w:sz w:val="15"/>
                            </w:rPr>
                          </w:pPr>
                          <w:r w:rsidRPr="005B18A1">
                            <w:rPr>
                              <w:rFonts w:ascii="Times New Roman" w:hAnsi="Times New Roman" w:cs="Times New Roman"/>
                              <w:sz w:val="15"/>
                            </w:rPr>
                            <w:t>Perhitungan</w:t>
                          </w:r>
                          <w:r w:rsidRPr="005B18A1">
                            <w:rPr>
                              <w:rFonts w:ascii="Times New Roman" w:hAnsi="Times New Roman" w:cs="Times New Roman"/>
                              <w:spacing w:val="-1"/>
                              <w:sz w:val="15"/>
                            </w:rPr>
                            <w:t xml:space="preserve"> </w:t>
                          </w:r>
                          <w:r w:rsidRPr="005B18A1">
                            <w:rPr>
                              <w:rFonts w:ascii="Times New Roman" w:hAnsi="Times New Roman" w:cs="Times New Roman"/>
                              <w:sz w:val="15"/>
                            </w:rPr>
                            <w:t>Abutment</w:t>
                          </w:r>
                        </w:p>
                        <w:p w14:paraId="2E1025ED" w14:textId="77777777" w:rsidR="002F4D07" w:rsidRPr="005B18A1" w:rsidRDefault="002F4D07" w:rsidP="002F4D07">
                          <w:pPr>
                            <w:tabs>
                              <w:tab w:val="left" w:pos="676"/>
                            </w:tabs>
                            <w:spacing w:line="176" w:lineRule="exact"/>
                            <w:ind w:right="1"/>
                            <w:jc w:val="center"/>
                            <w:rPr>
                              <w:rFonts w:ascii="Times New Roman" w:hAnsi="Times New Roman" w:cs="Times New Roman"/>
                              <w:i/>
                              <w:sz w:val="15"/>
                            </w:rPr>
                          </w:pPr>
                          <w:r w:rsidRPr="005B18A1">
                            <w:rPr>
                              <w:rFonts w:ascii="Times New Roman" w:hAnsi="Times New Roman" w:cs="Times New Roman"/>
                              <w:i/>
                              <w:position w:val="2"/>
                              <w:sz w:val="15"/>
                            </w:rPr>
                            <w:t>M</w:t>
                          </w:r>
                          <w:r w:rsidRPr="005B18A1">
                            <w:rPr>
                              <w:rFonts w:ascii="Times New Roman" w:hAnsi="Times New Roman" w:cs="Times New Roman"/>
                              <w:i/>
                              <w:sz w:val="9"/>
                            </w:rPr>
                            <w:t>Pa</w:t>
                          </w:r>
                          <w:r w:rsidRPr="005B18A1">
                            <w:rPr>
                              <w:rFonts w:ascii="Times New Roman" w:hAnsi="Times New Roman" w:cs="Times New Roman"/>
                              <w:i/>
                              <w:sz w:val="9"/>
                            </w:rPr>
                            <w:tab/>
                          </w:r>
                          <w:r w:rsidRPr="005B18A1">
                            <w:rPr>
                              <w:rFonts w:ascii="Times New Roman" w:hAnsi="Times New Roman" w:cs="Times New Roman"/>
                              <w:i/>
                              <w:position w:val="2"/>
                              <w:sz w:val="15"/>
                            </w:rPr>
                            <w:t>=</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1/3</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x H</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x</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Pa</w:t>
                          </w:r>
                        </w:p>
                        <w:p w14:paraId="3C8BC772" w14:textId="77777777" w:rsidR="002F4D07" w:rsidRPr="005B18A1" w:rsidRDefault="002F4D07" w:rsidP="002F4D07">
                          <w:pPr>
                            <w:tabs>
                              <w:tab w:val="left" w:pos="676"/>
                            </w:tabs>
                            <w:spacing w:line="177" w:lineRule="exact"/>
                            <w:ind w:right="1"/>
                            <w:jc w:val="center"/>
                            <w:rPr>
                              <w:rFonts w:ascii="Times New Roman" w:hAnsi="Times New Roman" w:cs="Times New Roman"/>
                              <w:i/>
                              <w:sz w:val="15"/>
                            </w:rPr>
                          </w:pPr>
                          <w:r w:rsidRPr="005B18A1">
                            <w:rPr>
                              <w:rFonts w:ascii="Times New Roman" w:hAnsi="Times New Roman" w:cs="Times New Roman"/>
                              <w:i/>
                              <w:position w:val="2"/>
                              <w:sz w:val="15"/>
                            </w:rPr>
                            <w:t>M</w:t>
                          </w:r>
                          <w:r w:rsidRPr="005B18A1">
                            <w:rPr>
                              <w:rFonts w:ascii="Times New Roman" w:hAnsi="Times New Roman" w:cs="Times New Roman"/>
                              <w:i/>
                              <w:sz w:val="9"/>
                            </w:rPr>
                            <w:t>Pp</w:t>
                          </w:r>
                          <w:r w:rsidRPr="005B18A1">
                            <w:rPr>
                              <w:rFonts w:ascii="Times New Roman" w:hAnsi="Times New Roman" w:cs="Times New Roman"/>
                              <w:i/>
                              <w:sz w:val="9"/>
                            </w:rPr>
                            <w:tab/>
                          </w:r>
                          <w:r w:rsidRPr="005B18A1">
                            <w:rPr>
                              <w:rFonts w:ascii="Times New Roman" w:hAnsi="Times New Roman" w:cs="Times New Roman"/>
                              <w:i/>
                              <w:position w:val="2"/>
                              <w:sz w:val="15"/>
                            </w:rPr>
                            <w:t>=</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1/3</w:t>
                          </w:r>
                          <w:r w:rsidRPr="005B18A1">
                            <w:rPr>
                              <w:rFonts w:ascii="Times New Roman" w:hAnsi="Times New Roman" w:cs="Times New Roman"/>
                              <w:i/>
                              <w:spacing w:val="1"/>
                              <w:position w:val="2"/>
                              <w:sz w:val="15"/>
                            </w:rPr>
                            <w:t xml:space="preserve"> </w:t>
                          </w:r>
                          <w:r w:rsidRPr="005B18A1">
                            <w:rPr>
                              <w:rFonts w:ascii="Times New Roman" w:hAnsi="Times New Roman" w:cs="Times New Roman"/>
                              <w:i/>
                              <w:position w:val="2"/>
                              <w:sz w:val="15"/>
                            </w:rPr>
                            <w:t>x H</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x</w:t>
                          </w:r>
                          <w:r w:rsidRPr="005B18A1">
                            <w:rPr>
                              <w:rFonts w:ascii="Times New Roman" w:hAnsi="Times New Roman" w:cs="Times New Roman"/>
                              <w:i/>
                              <w:spacing w:val="2"/>
                              <w:position w:val="2"/>
                              <w:sz w:val="15"/>
                            </w:rPr>
                            <w:t xml:space="preserve"> </w:t>
                          </w:r>
                          <w:r w:rsidRPr="005B18A1">
                            <w:rPr>
                              <w:rFonts w:ascii="Times New Roman" w:hAnsi="Times New Roman" w:cs="Times New Roman"/>
                              <w:i/>
                              <w:position w:val="2"/>
                              <w:sz w:val="15"/>
                            </w:rPr>
                            <w:t>Pp</w:t>
                          </w:r>
                        </w:p>
                      </w:txbxContent>
                    </v:textbox>
                  </v:shape>
                  <v:shape id="Text Box 193" o:spid="_x0000_s1035" type="#_x0000_t202" style="position:absolute;left:5210;top:6689;width:2185;height: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" filled="f" stroked="f">
                    <v:textbox inset="0,0,0,0">
                      <w:txbxContent>
                        <w:p w14:paraId="596F2BCA" w14:textId="77777777" w:rsidR="002F4D07" w:rsidRPr="005B18A1" w:rsidRDefault="002F4D07" w:rsidP="002F4D07">
                          <w:pPr>
                            <w:ind w:left="-1" w:right="18"/>
                            <w:jc w:val="center"/>
                            <w:rPr>
                              <w:rFonts w:ascii="Times New Roman" w:hAnsi="Times New Roman" w:cs="Times New Roman"/>
                              <w:sz w:val="15"/>
                            </w:rPr>
                          </w:pPr>
                          <w:r w:rsidRPr="005B18A1">
                            <w:rPr>
                              <w:rFonts w:ascii="Times New Roman" w:hAnsi="Times New Roman" w:cs="Times New Roman"/>
                              <w:sz w:val="15"/>
                            </w:rPr>
                            <w:t>Kontrol Stabilitas</w:t>
                          </w:r>
                          <w:r w:rsidRPr="005B18A1">
                            <w:rPr>
                              <w:rFonts w:ascii="Times New Roman" w:hAnsi="Times New Roman" w:cs="Times New Roman"/>
                              <w:spacing w:val="-35"/>
                              <w:sz w:val="15"/>
                            </w:rPr>
                            <w:t xml:space="preserve"> </w:t>
                          </w:r>
                          <w:r w:rsidRPr="005B18A1">
                            <w:rPr>
                              <w:rFonts w:ascii="Times New Roman" w:hAnsi="Times New Roman" w:cs="Times New Roman"/>
                              <w:sz w:val="15"/>
                            </w:rPr>
                            <w:t>qu= α.c.Nc +</w:t>
                          </w:r>
                          <w:r w:rsidRPr="005B18A1">
                            <w:rPr>
                              <w:rFonts w:ascii="Times New Roman" w:hAnsi="Times New Roman" w:cs="Times New Roman"/>
                              <w:spacing w:val="1"/>
                              <w:sz w:val="15"/>
                            </w:rPr>
                            <w:t xml:space="preserve"> </w:t>
                          </w:r>
                          <w:r w:rsidRPr="005B18A1">
                            <w:rPr>
                              <w:rFonts w:ascii="Times New Roman" w:hAnsi="Times New Roman" w:cs="Times New Roman"/>
                              <w:position w:val="2"/>
                              <w:sz w:val="15"/>
                            </w:rPr>
                            <w:t>β.γ.B.N</w:t>
                          </w:r>
                          <w:r w:rsidRPr="005B18A1">
                            <w:rPr>
                              <w:rFonts w:ascii="Times New Roman" w:hAnsi="Times New Roman" w:cs="Times New Roman"/>
                              <w:sz w:val="9"/>
                            </w:rPr>
                            <w:t>γ</w:t>
                          </w:r>
                          <w:r w:rsidRPr="005B18A1">
                            <w:rPr>
                              <w:rFonts w:ascii="Times New Roman" w:hAnsi="Times New Roman" w:cs="Times New Roman"/>
                              <w:position w:val="2"/>
                              <w:sz w:val="15"/>
                            </w:rPr>
                            <w:t>+γ.Df</w:t>
                          </w:r>
                        </w:p>
                      </w:txbxContent>
                    </v:textbox>
                  </v:shape>
                  <v:shape id="Text Box 194" o:spid="_x0000_s1036" type="#_x0000_t202" style="position:absolute;left:6478;top:7269;width:196;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" filled="f" stroked="f">
                    <v:textbox inset="0,0,0,0">
                      <w:txbxContent>
                        <w:p w14:paraId="18EFDA3F" w14:textId="77777777" w:rsidR="002F4D07" w:rsidRDefault="002F4D07" w:rsidP="002F4D07">
                          <w:pPr>
                            <w:spacing w:line="167" w:lineRule="exact"/>
                            <w:rPr>
                              <w:sz w:val="15"/>
                            </w:rPr>
                          </w:pPr>
                          <w:r>
                            <w:rPr>
                              <w:sz w:val="15"/>
                            </w:rPr>
                            <w:t>Ya</w:t>
                          </w:r>
                        </w:p>
                      </w:txbxContent>
                    </v:textbox>
                  </v:shape>
                </v:group>
                <v:group id="Group 1598573610" o:spid="_x0000_s1037" style="position:absolute;width:27082;height:33109" coordorigin="9,9" coordsize="5030,6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">
                  <v:shape id="Freeform 165" o:spid="_x0000_s1038" style="position:absolute;left:2810;top:149;width:560;height:533;visibility:visible;mso-wrap-style:square;v-text-anchor:top" coordsize="56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" path="m279,l205,10,138,37,82,78,38,132,10,196,,266r10,72l38,402r44,53l138,497r67,26l279,533r75,-10l421,497r57,-42l521,402r29,-64l560,266,550,196,521,132,478,78,421,37,354,10,279,e" filled="f" strokeweight=".96pt">
                    <v:path arrowok="t" o:connecttype="custom" o:connectlocs="279,600;205,610;138,637;82,678;38,732;10,796;0,866;10,938;38,1002;82,1055;138,1097;205,1123;279,1133;354,1123;421,1097;478,1055;521,1002;550,938;560,866;550,796;521,732;478,678;421,637;354,610;279,600" o:connectangles="0,0,0,0,0,0,0,0,0,0,0,0,0,0,0,0,0,0,0,0,0,0,0,0,0"/>
                  </v:shape>
                  <v:shape id="Freeform 166" o:spid="_x0000_s1039" style="position:absolute;left:9;top:9;width:560;height:533;visibility:visible;mso-wrap-style:square;v-text-anchor:top" coordsize="56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" path="m280,l205,9,138,36,81,78,38,132,10,195,,266r10,71l38,400r43,54l138,496r67,27l280,532r74,-9l421,496r56,-42l521,400r28,-63l559,266,549,195,521,132,477,78,421,36,354,9,280,e" filled="f" strokeweight=".96pt">
                    <v:path arrowok="t" o:connecttype="custom" o:connectlocs="280,10;205,19;138,46;81,88;38,142;10,205;0,276;10,347;38,410;81,464;138,506;205,533;280,542;354,533;421,506;477,464;521,410;549,347;559,276;549,205;521,142;477,88;421,46;354,19;280,10" o:connectangles="0,0,0,0,0,0,0,0,0,0,0,0,0,0,0,0,0,0,0,0,0,0,0,0,0"/>
                  </v:shape>
                  <v:line id="Line 167" o:spid="_x0000_s1040" style="position:absolute;visibility:visible;mso-wrap-style:square" from="326,617" to="326,6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" strokeweight=".48pt"/>
                  <v:shape id="AutoShape 168" o:spid="_x0000_s1041" style="position:absolute;left:326;top:6434;width:1062;height:117;visibility:visible;mso-wrap-style:square;v-text-anchor:top" coordsize="1661,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" path="m1548,113l1548,r103,51l1568,51r,9l1652,60r-104,53xm826,60l,60,,51r831,l836,56r-10,l826,60xm836,56r-5,-5l836,51r,5xm1548,60r-717,l826,56r10,l836,51r712,l1548,60xm1652,60r-84,l1568,51r83,l1661,56r-9,4xm831,60r-5,l826,56r5,4xe" fillcolor="black" stroked="f">
                    <v:path arrowok="t" o:connecttype="custom" o:connectlocs="990,7661;990,7544;1056,7597;1003,7597;1003,7606;1056,7606;990,7661;528,7606;0,7606;0,7597;531,7597;535,7602;528,7602;528,7606;535,7602;531,7597;535,7597;535,7602;990,7606;531,7606;528,7602;535,7602;535,7597;990,7597;990,7606;1056,7606;1003,7606;1003,7597;1056,7597;1062,7602;1056,7606;531,7606;528,7606;528,7602;531,7606" o:connectangles="0,0,0,0,0,0,0,0,0,0,0,0,0,0,0,0,0,0,0,0,0,0,0,0,0,0,0,0,0,0,0,0,0,0,0"/>
                  </v:shape>
                  <v:rect id="Rectangle 169" o:spid="_x0000_s1042" style="position:absolute;left:1509;top:1025;width:2830;height:1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" filled="f" strokeweight=".96pt"/>
                  <v:shape id="AutoShape 170" o:spid="_x0000_s1043" style="position:absolute;left:3146;top:1591;width:569;height:303;visibility:visible;mso-wrap-style:square;v-text-anchor:top" coordsize="569,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" path="m96,139l,139r,12l96,151r,-12xm456,l382,r,10l456,10,456,xm569,293r-74,l495,303r74,l569,293xe" fillcolor="black" stroked="f">
                    <v:path arrowok="t" o:connecttype="custom" o:connectlocs="96,1730;0,1730;0,1742;96,1742;96,1730;456,1591;382,1591;382,1601;456,1601;456,1591;569,1884;495,1884;495,1894;569,1894;569,1884" o:connectangles="0,0,0,0,0,0,0,0,0,0,0,0,0,0,0"/>
                  </v:shape>
                  <v:shape id="Picture 171" o:spid="_x0000_s1044" type="#_x0000_t75" style="position:absolute;left:3030;top:682;width:116;height: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">
                    <v:imagedata r:id="rId17" o:title=""/>
                  </v:shape>
                  <v:shape id="Picture 172" o:spid="_x0000_s1045" type="#_x0000_t75" style="position:absolute;left:3079;top:2094;width:113;height: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">
                    <v:imagedata r:id="rId18" o:title=""/>
                  </v:shape>
                  <v:shape id="Text Box 175" o:spid="_x0000_s1046" type="#_x0000_t202" style="position:absolute;left:228;top:149;width:142;height: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" filled="f" stroked="f">
                    <v:textbox inset="0,0,0,0">
                      <w:txbxContent>
                        <w:p w14:paraId="3449F53F" w14:textId="77777777" w:rsidR="00C346BA" w:rsidRDefault="00C346BA">
                          <w:pPr>
                            <w:spacing w:line="187" w:lineRule="exact"/>
                            <w:rPr>
                              <w:sz w:val="17"/>
                            </w:rPr>
                          </w:pPr>
                          <w:r>
                            <w:rPr>
                              <w:w w:val="99"/>
                              <w:sz w:val="17"/>
                            </w:rPr>
                            <w:t>A</w:t>
                          </w:r>
                        </w:p>
                      </w:txbxContent>
                    </v:textbox>
                  </v:shape>
                  <v:shape id="Text Box 176" o:spid="_x0000_s1047" type="#_x0000_t202" style="position:absolute;left:3033;top:354;width:133;height: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" filled="f" stroked="f">
                    <v:textbox inset="0,0,0,0">
                      <w:txbxContent>
                        <w:p w14:paraId="14524463" w14:textId="77777777" w:rsidR="00C346BA" w:rsidRDefault="00C346BA">
                          <w:pPr>
                            <w:spacing w:line="187" w:lineRule="exact"/>
                            <w:rPr>
                              <w:sz w:val="17"/>
                            </w:rPr>
                          </w:pPr>
                          <w:r>
                            <w:rPr>
                              <w:w w:val="99"/>
                              <w:sz w:val="17"/>
                            </w:rPr>
                            <w:t>B</w:t>
                          </w:r>
                        </w:p>
                      </w:txbxContent>
                    </v:textbox>
                  </v:shape>
                  <v:shape id="Text Box 177" o:spid="_x0000_s1048" type="#_x0000_t202" style="position:absolute;left:1809;top:1351;width:1337;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" filled="f" stroked="f">
                    <v:textbox inset="0,0,0,0">
                      <w:txbxContent>
                        <w:p w14:paraId="33163CEB" w14:textId="77777777" w:rsidR="00C346BA" w:rsidRDefault="00C346BA">
                          <w:pPr>
                            <w:spacing w:before="1"/>
                            <w:rPr>
                              <w:rFonts w:ascii="Ebrima" w:eastAsia="Ebrima" w:hAnsi="Ebrima" w:cs="Ebrima"/>
                              <w:sz w:val="18"/>
                              <w:szCs w:val="18"/>
                            </w:rPr>
                          </w:pPr>
                          <w:r>
                            <w:rPr>
                              <w:sz w:val="15"/>
                              <w:szCs w:val="15"/>
                            </w:rPr>
                            <w:t>A</w:t>
                          </w:r>
                          <w:r>
                            <w:rPr>
                              <w:spacing w:val="-1"/>
                              <w:sz w:val="15"/>
                              <w:szCs w:val="15"/>
                            </w:rPr>
                            <w:t xml:space="preserve"> </w:t>
                          </w:r>
                          <w:r>
                            <w:rPr>
                              <w:sz w:val="15"/>
                              <w:szCs w:val="15"/>
                            </w:rPr>
                            <w:t>≥0,5.A</w:t>
                          </w:r>
                          <w:r>
                            <w:rPr>
                              <w:spacing w:val="32"/>
                              <w:sz w:val="15"/>
                              <w:szCs w:val="15"/>
                            </w:rPr>
                            <w:t xml:space="preserve"> </w:t>
                          </w:r>
                          <w:r>
                            <w:rPr>
                              <w:sz w:val="15"/>
                              <w:szCs w:val="15"/>
                            </w:rPr>
                            <w:t>.D.(1-C)</w:t>
                          </w:r>
                          <w:r>
                            <w:rPr>
                              <w:spacing w:val="12"/>
                              <w:sz w:val="15"/>
                              <w:szCs w:val="15"/>
                            </w:rPr>
                            <w:t xml:space="preserve"> </w:t>
                          </w:r>
                          <w:r>
                            <w:rPr>
                              <w:rFonts w:ascii="Ebrima" w:eastAsia="Ebrima" w:hAnsi="Ebrima" w:cs="Ebrima"/>
                              <w:position w:val="2"/>
                              <w:sz w:val="18"/>
                              <w:szCs w:val="18"/>
                            </w:rPr>
                            <w:t>ቌ</w:t>
                          </w:r>
                        </w:p>
                      </w:txbxContent>
                    </v:textbox>
                  </v:shape>
                  <v:shape id="Text Box 178" o:spid="_x0000_s1049" type="#_x0000_t202" style="position:absolute;left:1941;top:1057;width:3098;height: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" filled="f" stroked="f">
                    <v:textbox inset="0,0,0,0">
                      <w:txbxContent>
                        <w:p w14:paraId="772BCAA0" w14:textId="77777777" w:rsidR="00C346BA" w:rsidRPr="002F4D07" w:rsidRDefault="00C346BA">
                          <w:pPr>
                            <w:spacing w:line="249" w:lineRule="exact"/>
                            <w:rPr>
                              <w:rFonts w:ascii="Times New Roman" w:hAnsi="Times New Roman" w:cs="Times New Roman"/>
                            </w:rPr>
                          </w:pPr>
                          <w:r w:rsidRPr="002F4D07">
                            <w:rPr>
                              <w:rFonts w:ascii="Times New Roman" w:hAnsi="Times New Roman" w:cs="Times New Roman"/>
                              <w:w w:val="102"/>
                              <w:position w:val="1"/>
                            </w:rPr>
                            <w:t>Renca</w:t>
                          </w:r>
                          <w:r w:rsidRPr="002F4D07">
                            <w:rPr>
                              <w:rFonts w:ascii="Times New Roman" w:hAnsi="Times New Roman" w:cs="Times New Roman"/>
                              <w:spacing w:val="-3"/>
                              <w:w w:val="102"/>
                              <w:position w:val="1"/>
                            </w:rPr>
                            <w:t>n</w:t>
                          </w:r>
                          <w:r w:rsidRPr="002F4D07">
                            <w:rPr>
                              <w:rFonts w:ascii="Times New Roman" w:hAnsi="Times New Roman" w:cs="Times New Roman"/>
                              <w:w w:val="102"/>
                              <w:position w:val="1"/>
                            </w:rPr>
                            <w:t>a</w:t>
                          </w:r>
                          <w:r w:rsidRPr="002F4D07">
                            <w:rPr>
                              <w:rFonts w:ascii="Times New Roman" w:hAnsi="Times New Roman" w:cs="Times New Roman"/>
                              <w:spacing w:val="1"/>
                              <w:position w:val="1"/>
                            </w:rPr>
                            <w:t xml:space="preserve"> </w:t>
                          </w:r>
                          <w:r w:rsidRPr="002F4D07">
                            <w:rPr>
                              <w:rFonts w:ascii="Times New Roman" w:hAnsi="Times New Roman" w:cs="Times New Roman"/>
                              <w:spacing w:val="-108"/>
                              <w:w w:val="102"/>
                              <w:position w:val="1"/>
                            </w:rPr>
                            <w:t>P</w:t>
                          </w:r>
                          <w:r w:rsidRPr="002F4D07">
                            <w:rPr>
                              <w:rFonts w:ascii="Times New Roman" w:eastAsia="Cambria Math" w:hAnsi="Times New Roman" w:cs="Times New Roman"/>
                              <w:spacing w:val="12"/>
                              <w:w w:val="146"/>
                              <w:sz w:val="13"/>
                              <w:szCs w:val="13"/>
                            </w:rPr>
                            <w:t>–</w:t>
                          </w:r>
                          <w:r w:rsidRPr="002F4D07">
                            <w:rPr>
                              <w:rFonts w:ascii="Times New Roman" w:hAnsi="Times New Roman" w:cs="Times New Roman"/>
                              <w:w w:val="102"/>
                              <w:position w:val="1"/>
                            </w:rPr>
                            <w:t>en</w:t>
                          </w:r>
                          <w:r w:rsidRPr="002F4D07">
                            <w:rPr>
                              <w:rFonts w:ascii="Times New Roman" w:hAnsi="Times New Roman" w:cs="Times New Roman"/>
                              <w:spacing w:val="-104"/>
                              <w:w w:val="102"/>
                              <w:position w:val="1"/>
                            </w:rPr>
                            <w:t>g</w:t>
                          </w:r>
                          <w:r w:rsidRPr="002F4D07">
                            <w:rPr>
                              <w:rFonts w:ascii="Times New Roman" w:eastAsia="Cambria Math" w:hAnsi="Times New Roman" w:cs="Times New Roman"/>
                              <w:position w:val="3"/>
                              <w:sz w:val="13"/>
                              <w:szCs w:val="13"/>
                            </w:rPr>
                            <w:t>(</w:t>
                          </w:r>
                          <w:r w:rsidRPr="002F4D07">
                            <w:rPr>
                              <w:rFonts w:ascii="Times New Roman" w:eastAsia="Cambria Math" w:hAnsi="Times New Roman" w:cs="Times New Roman"/>
                              <w:spacing w:val="-16"/>
                              <w:position w:val="3"/>
                              <w:sz w:val="13"/>
                              <w:szCs w:val="13"/>
                            </w:rPr>
                            <w:t xml:space="preserve"> </w:t>
                          </w:r>
                          <w:r w:rsidRPr="002F4D07">
                            <w:rPr>
                              <w:rFonts w:ascii="Times New Roman" w:eastAsia="Cambria Math" w:hAnsi="Times New Roman" w:cs="Times New Roman"/>
                              <w:spacing w:val="-8"/>
                              <w:w w:val="102"/>
                              <w:position w:val="11"/>
                              <w:sz w:val="11"/>
                              <w:szCs w:val="11"/>
                            </w:rPr>
                            <w:t>ᵅ</w:t>
                          </w:r>
                          <w:r w:rsidRPr="002F4D07">
                            <w:rPr>
                              <w:rFonts w:ascii="Times New Roman" w:hAnsi="Times New Roman" w:cs="Times New Roman"/>
                              <w:spacing w:val="-77"/>
                              <w:w w:val="102"/>
                              <w:position w:val="1"/>
                            </w:rPr>
                            <w:t>a</w:t>
                          </w:r>
                          <w:r w:rsidRPr="002F4D07">
                            <w:rPr>
                              <w:rFonts w:ascii="Times New Roman" w:eastAsia="Cambria Math" w:hAnsi="Times New Roman" w:cs="Times New Roman"/>
                              <w:position w:val="3"/>
                              <w:sz w:val="13"/>
                              <w:szCs w:val="13"/>
                            </w:rPr>
                            <w:t>)</w:t>
                          </w:r>
                          <w:r w:rsidRPr="002F4D07">
                            <w:rPr>
                              <w:rFonts w:ascii="Times New Roman" w:eastAsia="Cambria Math" w:hAnsi="Times New Roman" w:cs="Times New Roman"/>
                              <w:spacing w:val="-7"/>
                              <w:position w:val="3"/>
                              <w:sz w:val="13"/>
                              <w:szCs w:val="13"/>
                            </w:rPr>
                            <w:t xml:space="preserve"> </w:t>
                          </w:r>
                          <w:r w:rsidRPr="002F4D07">
                            <w:rPr>
                              <w:rFonts w:ascii="Times New Roman" w:hAnsi="Times New Roman" w:cs="Times New Roman"/>
                              <w:spacing w:val="-3"/>
                              <w:w w:val="102"/>
                              <w:position w:val="1"/>
                            </w:rPr>
                            <w:t>k</w:t>
                          </w:r>
                          <w:r w:rsidRPr="002F4D07">
                            <w:rPr>
                              <w:rFonts w:ascii="Times New Roman" w:hAnsi="Times New Roman" w:cs="Times New Roman"/>
                              <w:w w:val="102"/>
                              <w:position w:val="1"/>
                            </w:rPr>
                            <w:t>u</w:t>
                          </w:r>
                        </w:p>
                      </w:txbxContent>
                    </v:textbox>
                  </v:shape>
                  <v:shape id="Text Box 179" o:spid="_x0000_s1050" type="#_x0000_t202" style="position:absolute;left:3794;top:1418;width:545;height: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" filled="f" stroked="f">
                    <v:textbox inset="0,0,0,0">
                      <w:txbxContent>
                        <w:p w14:paraId="6609525C" w14:textId="77777777" w:rsidR="00C346BA" w:rsidRDefault="00C346BA">
                          <w:pPr>
                            <w:tabs>
                              <w:tab w:val="left" w:pos="455"/>
                            </w:tabs>
                            <w:rPr>
                              <w:sz w:val="9"/>
                            </w:rPr>
                          </w:pPr>
                          <w:r>
                            <w:rPr>
                              <w:w w:val="105"/>
                              <w:sz w:val="9"/>
                            </w:rPr>
                            <w:t>s</w:t>
                          </w:r>
                          <w:r>
                            <w:rPr>
                              <w:w w:val="105"/>
                              <w:sz w:val="9"/>
                            </w:rPr>
                            <w:tab/>
                            <w:t>w</w:t>
                          </w:r>
                        </w:p>
                      </w:txbxContent>
                    </v:textbox>
                  </v:shape>
                  <v:shape id="Text Box 180" o:spid="_x0000_s1051" type="#_x0000_t202" style="position:absolute;left:2966;top:1516;width:865;height: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" filled="f" stroked="f">
                    <v:textbox inset="0,0,0,0">
                      <w:txbxContent>
                        <w:p w14:paraId="0EA9858A" w14:textId="77777777" w:rsidR="00C346BA" w:rsidRDefault="00C346BA">
                          <w:pPr>
                            <w:spacing w:line="235" w:lineRule="auto"/>
                            <w:rPr>
                              <w:rFonts w:ascii="Cambria Math" w:eastAsia="Cambria Math" w:hAnsi="Cambria Math" w:cs="Cambria Math"/>
                              <w:sz w:val="8"/>
                              <w:szCs w:val="8"/>
                            </w:rPr>
                          </w:pPr>
                          <w:r>
                            <w:rPr>
                              <w:w w:val="105"/>
                              <w:position w:val="6"/>
                              <w:sz w:val="9"/>
                              <w:szCs w:val="9"/>
                            </w:rPr>
                            <w:t xml:space="preserve">v    </w:t>
                          </w:r>
                          <w:r>
                            <w:rPr>
                              <w:spacing w:val="8"/>
                              <w:w w:val="105"/>
                              <w:position w:val="6"/>
                              <w:sz w:val="9"/>
                              <w:szCs w:val="9"/>
                            </w:rPr>
                            <w:t xml:space="preserve"> </w:t>
                          </w:r>
                          <w:r>
                            <w:rPr>
                              <w:rFonts w:ascii="Cambria Math" w:eastAsia="Cambria Math" w:hAnsi="Cambria Math" w:cs="Cambria Math"/>
                              <w:position w:val="4"/>
                              <w:sz w:val="13"/>
                              <w:szCs w:val="13"/>
                            </w:rPr>
                            <w:t xml:space="preserve">h    </w:t>
                          </w:r>
                          <w:r>
                            <w:rPr>
                              <w:rFonts w:ascii="Cambria Math" w:eastAsia="Cambria Math" w:hAnsi="Cambria Math" w:cs="Cambria Math"/>
                              <w:position w:val="-2"/>
                              <w:sz w:val="13"/>
                              <w:szCs w:val="13"/>
                            </w:rPr>
                            <w:t>√</w:t>
                          </w:r>
                          <w:r>
                            <w:rPr>
                              <w:rFonts w:ascii="Cambria Math" w:eastAsia="Cambria Math" w:hAnsi="Cambria Math" w:cs="Cambria Math"/>
                              <w:position w:val="-1"/>
                              <w:sz w:val="13"/>
                              <w:szCs w:val="13"/>
                            </w:rPr>
                            <w:t>1</w:t>
                          </w:r>
                          <w:r>
                            <w:rPr>
                              <w:rFonts w:ascii="Cambria Math" w:eastAsia="Cambria Math" w:hAnsi="Cambria Math" w:cs="Cambria Math"/>
                              <w:sz w:val="13"/>
                              <w:szCs w:val="13"/>
                            </w:rPr>
                            <w:t>+(</w:t>
                          </w:r>
                          <w:r>
                            <w:rPr>
                              <w:rFonts w:ascii="Cambria Math" w:eastAsia="Cambria Math" w:hAnsi="Cambria Math" w:cs="Cambria Math"/>
                              <w:spacing w:val="-11"/>
                              <w:sz w:val="13"/>
                              <w:szCs w:val="13"/>
                            </w:rPr>
                            <w:t xml:space="preserve"> </w:t>
                          </w:r>
                          <w:r>
                            <w:rPr>
                              <w:rFonts w:ascii="Cambria Math" w:eastAsia="Cambria Math" w:hAnsi="Cambria Math" w:cs="Cambria Math"/>
                              <w:position w:val="8"/>
                              <w:sz w:val="11"/>
                              <w:szCs w:val="11"/>
                            </w:rPr>
                            <w:t>ᵅ</w:t>
                          </w:r>
                          <w:r>
                            <w:rPr>
                              <w:rFonts w:ascii="Cambria Math" w:eastAsia="Cambria Math" w:hAnsi="Cambria Math" w:cs="Cambria Math"/>
                              <w:sz w:val="13"/>
                              <w:szCs w:val="13"/>
                            </w:rPr>
                            <w:t>)</w:t>
                          </w:r>
                          <w:r>
                            <w:rPr>
                              <w:rFonts w:ascii="Cambria Math" w:eastAsia="Cambria Math" w:hAnsi="Cambria Math" w:cs="Cambria Math"/>
                              <w:position w:val="1"/>
                              <w:sz w:val="8"/>
                              <w:szCs w:val="8"/>
                            </w:rPr>
                            <w:t>2</w:t>
                          </w:r>
                        </w:p>
                      </w:txbxContent>
                    </v:textbox>
                  </v:shape>
                  <v:shape id="Text Box 181" o:spid="_x0000_s1052" type="#_x0000_t202" style="position:absolute;left:3079;top:1351;width:821;height: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" filled="f" stroked="f">
                    <v:textbox inset="0,0,0,0">
                      <w:txbxContent>
                        <w:p w14:paraId="1874CB1D" w14:textId="77777777" w:rsidR="00C346BA" w:rsidRDefault="00C346BA">
                          <w:pPr>
                            <w:tabs>
                              <w:tab w:val="left" w:pos="501"/>
                            </w:tabs>
                            <w:spacing w:before="25" w:line="120" w:lineRule="auto"/>
                            <w:rPr>
                              <w:rFonts w:ascii="Ebrima" w:eastAsia="Ebrima" w:hAnsi="Ebrima" w:cs="Ebrima"/>
                              <w:sz w:val="18"/>
                              <w:szCs w:val="18"/>
                            </w:rPr>
                          </w:pPr>
                          <w:r>
                            <w:rPr>
                              <w:w w:val="102"/>
                              <w:sz w:val="11"/>
                              <w:szCs w:val="11"/>
                              <w:u w:val="single"/>
                            </w:rPr>
                            <w:t xml:space="preserve"> </w:t>
                          </w:r>
                          <w:r>
                            <w:rPr>
                              <w:sz w:val="11"/>
                              <w:szCs w:val="11"/>
                              <w:u w:val="single"/>
                            </w:rPr>
                            <w:t xml:space="preserve">      </w:t>
                          </w:r>
                          <w:r>
                            <w:rPr>
                              <w:spacing w:val="-10"/>
                              <w:sz w:val="11"/>
                              <w:szCs w:val="11"/>
                              <w:u w:val="single"/>
                            </w:rPr>
                            <w:t xml:space="preserve"> </w:t>
                          </w:r>
                          <w:r>
                            <w:rPr>
                              <w:rFonts w:ascii="Cambria Math" w:eastAsia="Cambria Math" w:hAnsi="Cambria Math" w:cs="Cambria Math"/>
                              <w:w w:val="110"/>
                              <w:sz w:val="11"/>
                              <w:szCs w:val="11"/>
                              <w:u w:val="single"/>
                            </w:rPr>
                            <w:t>h</w:t>
                          </w:r>
                          <w:r>
                            <w:rPr>
                              <w:rFonts w:ascii="Cambria Math" w:eastAsia="Cambria Math" w:hAnsi="Cambria Math" w:cs="Cambria Math"/>
                              <w:w w:val="110"/>
                              <w:sz w:val="11"/>
                              <w:szCs w:val="11"/>
                              <w:u w:val="single"/>
                            </w:rPr>
                            <w:tab/>
                          </w:r>
                          <w:r>
                            <w:rPr>
                              <w:rFonts w:ascii="Cambria Math" w:eastAsia="Cambria Math" w:hAnsi="Cambria Math" w:cs="Cambria Math"/>
                              <w:w w:val="105"/>
                              <w:position w:val="-7"/>
                              <w:sz w:val="12"/>
                              <w:szCs w:val="12"/>
                            </w:rPr>
                            <w:t>ᵅa</w:t>
                          </w:r>
                          <w:r>
                            <w:rPr>
                              <w:rFonts w:ascii="Ebrima" w:eastAsia="Ebrima" w:hAnsi="Ebrima" w:cs="Ebrima"/>
                              <w:w w:val="105"/>
                              <w:position w:val="-13"/>
                              <w:sz w:val="18"/>
                              <w:szCs w:val="18"/>
                            </w:rPr>
                            <w:t>ቍ</w:t>
                          </w:r>
                        </w:p>
                      </w:txbxContent>
                    </v:textbox>
                  </v:shape>
                  <v:shape id="Text Box 182" o:spid="_x0000_s1053" type="#_x0000_t202" style="position:absolute;left:3640;top:1739;width:96;height: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" filled="f" stroked="f">
                    <v:textbox inset="0,0,0,0">
                      <w:txbxContent>
                        <w:p w14:paraId="53A0D20E" w14:textId="77777777" w:rsidR="00C346BA" w:rsidRDefault="00C346BA">
                          <w:pPr>
                            <w:spacing w:line="112" w:lineRule="exact"/>
                            <w:rPr>
                              <w:rFonts w:ascii="Cambria Math"/>
                              <w:sz w:val="11"/>
                            </w:rPr>
                          </w:pPr>
                          <w:r>
                            <w:rPr>
                              <w:rFonts w:ascii="Cambria Math"/>
                              <w:w w:val="124"/>
                              <w:sz w:val="11"/>
                            </w:rPr>
                            <w:t>h</w:t>
                          </w:r>
                        </w:p>
                      </w:txbxContent>
                    </v:textbox>
                  </v:shape>
                  <v:shape id="Text Box 183" o:spid="_x0000_s1054" type="#_x0000_t202" style="position:absolute;left:1261;top:2430;width:3287;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" filled="f" strokeweight=".96pt">
                    <v:textbox inset="0,0,0,0">
                      <w:txbxContent>
                        <w:p w14:paraId="5BA7379B" w14:textId="77777777" w:rsidR="00C346BA" w:rsidRPr="002649A0" w:rsidRDefault="00C346BA" w:rsidP="002649A0">
                          <w:pPr>
                            <w:spacing w:before="64" w:line="177" w:lineRule="auto"/>
                            <w:jc w:val="center"/>
                            <w:rPr>
                              <w:rFonts w:ascii="Times New Roman" w:hAnsi="Times New Roman" w:cs="Times New Roman"/>
                              <w:i/>
                              <w:sz w:val="16"/>
                              <w:szCs w:val="16"/>
                            </w:rPr>
                          </w:pPr>
                          <w:r w:rsidRPr="002649A0">
                            <w:rPr>
                              <w:rFonts w:ascii="Times New Roman" w:hAnsi="Times New Roman" w:cs="Times New Roman"/>
                              <w:sz w:val="16"/>
                              <w:szCs w:val="16"/>
                            </w:rPr>
                            <w:t>Perencanaan</w:t>
                          </w:r>
                          <w:r w:rsidRPr="002649A0">
                            <w:rPr>
                              <w:rFonts w:ascii="Times New Roman" w:hAnsi="Times New Roman" w:cs="Times New Roman"/>
                              <w:spacing w:val="16"/>
                              <w:sz w:val="16"/>
                              <w:szCs w:val="16"/>
                            </w:rPr>
                            <w:t xml:space="preserve"> </w:t>
                          </w:r>
                          <w:r w:rsidRPr="002649A0">
                            <w:rPr>
                              <w:rFonts w:ascii="Times New Roman" w:hAnsi="Times New Roman" w:cs="Times New Roman"/>
                              <w:i/>
                              <w:sz w:val="16"/>
                              <w:szCs w:val="16"/>
                            </w:rPr>
                            <w:t>shear</w:t>
                          </w:r>
                          <w:r w:rsidRPr="002649A0">
                            <w:rPr>
                              <w:rFonts w:ascii="Times New Roman" w:hAnsi="Times New Roman" w:cs="Times New Roman"/>
                              <w:i/>
                              <w:spacing w:val="-52"/>
                              <w:sz w:val="16"/>
                              <w:szCs w:val="16"/>
                            </w:rPr>
                            <w:t xml:space="preserve"> </w:t>
                          </w:r>
                          <w:r w:rsidRPr="002649A0">
                            <w:rPr>
                              <w:rFonts w:ascii="Times New Roman" w:hAnsi="Times New Roman" w:cs="Times New Roman"/>
                              <w:i/>
                              <w:sz w:val="16"/>
                              <w:szCs w:val="16"/>
                            </w:rPr>
                            <w:t>connection</w:t>
                          </w:r>
                        </w:p>
                      </w:txbxContent>
                    </v:textbox>
                  </v:shape>
                </v:group>
                <v:group id="Group 1645925451" o:spid="_x0000_s1055" style="position:absolute;left:5127;top:31875;width:24079;height:21247" coordorigin="4679,-4178" coordsize="3792,3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">
                  <v:shape id="Freeform 196" o:spid="_x0000_s1056" style="position:absolute;left:5205;top:-1298;width:2201;height:466;visibility:visible;mso-wrap-style:square;v-text-anchor:top" coordsize="220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" path="m1102,l989,1,880,4,774,10,673,18,577,28,486,39,401,53,323,68,252,84r-64,18l87,142,22,185,,233r6,25l56,306r95,43l213,369r71,19l364,405r88,15l546,433r101,11l754,453r112,7l982,464r120,1l1221,464r116,-4l1449,453r107,-9l1656,433r95,-13l1838,405r80,-17l1989,369r62,-20l2145,306r49,-48l2201,233r-7,-26l2145,159r-94,-44l1989,95,1918,76,1838,59,1751,44,1656,31,1556,20,1449,12,1337,5,1221,1,1102,e" filled="f" strokeweight=".96pt">
                    <v:path arrowok="t" o:connecttype="custom" o:connectlocs="1102,-741;989,-740;880,-737;774,-731;673,-723;577,-713;486,-702;401,-688;323,-673;252,-657;188,-639;87,-599;22,-556;0,-508;6,-483;56,-435;151,-392;213,-372;284,-353;364,-336;452,-321;546,-308;647,-297;754,-288;866,-281;982,-277;1102,-276;1221,-277;1337,-281;1449,-288;1556,-297;1656,-308;1751,-321;1838,-336;1918,-353;1989,-372;2051,-392;2145,-435;2194,-483;2201,-508;2194,-534;2145,-582;2051,-626;1989,-646;1918,-665;1838,-682;1751,-697;1656,-710;1556,-721;1449,-729;1337,-736;1221,-740;1102,-741" o:connectangles="0,0,0,0,0,0,0,0,0,0,0,0,0,0,0,0,0,0,0,0,0,0,0,0,0,0,0,0,0,0,0,0,0,0,0,0,0,0,0,0,0,0,0,0,0,0,0,0,0,0,0,0,0"/>
                  </v:shape>
                  <v:shape id="Freeform 197" o:spid="_x0000_s1057" style="position:absolute;left:5118;top:-2075;width:2278;height:381;visibility:visible;mso-wrap-style:square;v-text-anchor:top" coordsize="2278,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" path="m153,l,612r2126,l2277,,153,xe" filled="f" strokeweight=".96pt">
                    <v:path arrowok="t" o:connecttype="custom" o:connectlocs="153,-1051;0,-670;2126,-670;2277,-1051;153,-1051" o:connectangles="0,0,0,0,0"/>
                  </v:shape>
                  <v:shape id="AutoShape 198" o:spid="_x0000_s1058" style="position:absolute;left:6174;top:-1715;width:113;height:404;visibility:visible;mso-wrap-style:square;v-text-anchor:top" coordsize="113,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" path="m60,310r-10,l50,,60,r,310xm55,403l,291r50,l50,310r53,l55,403xm103,310r-43,l60,291r53,l103,310xe" fillcolor="black" stroked="f">
                    <v:path arrowok="t" o:connecttype="custom" o:connectlocs="60,-801;50,-801;50,-1111;60,-1111;60,-801;55,-708;0,-820;50,-820;50,-801;103,-801;55,-708;103,-801;60,-801;60,-820;113,-820;103,-801" o:connectangles="0,0,0,0,0,0,0,0,0,0,0,0,0,0,0,0"/>
                  </v:shape>
                  <v:shape id="Freeform 199" o:spid="_x0000_s1059" style="position:absolute;left:4679;top:-3416;width:3072;height:1017;visibility:visible;mso-wrap-style:square;v-text-anchor:top" coordsize="3072,1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" path="m1536,l,777r1536,778l3072,777,1536,xe" filled="f" strokeweight=".96pt">
                    <v:path arrowok="t" o:connecttype="custom" o:connectlocs="1536,-2233;0,-1726;1536,-1217;3072,-1726;1536,-2233" o:connectangles="0,0,0,0,0"/>
                  </v:shape>
                  <v:rect id="Rectangle 200" o:spid="_x0000_s1060" style="position:absolute;left:6160;top:-2695;width:281;height: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" fillcolor="black" stroked="f"/>
                  <v:shape id="Picture 201" o:spid="_x0000_s1061" type="#_x0000_t75" style="position:absolute;left:6168;top:-3751;width:113;height: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">
                    <v:imagedata r:id="rId19" o:title=""/>
                  </v:shape>
                  <v:line id="Line 202" o:spid="_x0000_s1062" style="position:absolute;flip:y;visibility:visible;mso-wrap-style:square" from="7694,-2902" to="8471,-2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" strokeweight=".48pt"/>
                  <v:shape id="Picture 203" o:spid="_x0000_s1063" type="#_x0000_t75" style="position:absolute;left:6184;top:-2399;width:113;height: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">
                    <v:imagedata r:id="rId20" o:title=""/>
                  </v:shape>
                  <v:shape id="AutoShape 204" o:spid="_x0000_s1064" style="position:absolute;left:7400;top:-4178;width:1071;height:113;visibility:visible;mso-wrap-style:square;v-text-anchor:top" coordsize="1071,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" path="m113,113l,55,113,r,50l94,50r,10l113,60r,53xm113,60r-19,l94,50r19,l113,60xm1070,60r-957,l113,50r957,l1070,60xe" fillcolor="black" stroked="f">
                    <v:path arrowok="t" o:connecttype="custom" o:connectlocs="113,-3981;0,-4039;113,-4094;113,-4044;94,-4044;94,-4034;113,-4034;113,-3981;113,-4034;94,-4034;94,-4044;113,-4044;113,-4034;1070,-4034;113,-4034;113,-4044;1070,-4044;1070,-4034" o:connectangles="0,0,0,0,0,0,0,0,0,0,0,0,0,0,0,0,0,0"/>
                  </v:shape>
                  <v:line id="Line 205" o:spid="_x0000_s1065" style="position:absolute;visibility:visible;mso-wrap-style:square" from="8471,-4130" to="8471,-2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" strokeweight=".72pt"/>
                  <v:shape id="_x0000_s1066" type="#_x0000_t202" style="position:absolute;left:5541;top:-3058;width:1364;height: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" filled="f" stroked="f">
                    <v:textbox inset="0,0,0,0">
                      <w:txbxContent>
                        <w:p w14:paraId="3E1B4121" w14:textId="77777777" w:rsidR="002649A0" w:rsidRPr="005B18A1" w:rsidRDefault="002649A0" w:rsidP="002649A0">
                          <w:pPr>
                            <w:spacing w:line="167" w:lineRule="exact"/>
                            <w:rPr>
                              <w:rFonts w:ascii="Times New Roman" w:hAnsi="Times New Roman" w:cs="Times New Roman"/>
                              <w:sz w:val="15"/>
                            </w:rPr>
                          </w:pPr>
                          <w:r w:rsidRPr="005B18A1">
                            <w:rPr>
                              <w:rFonts w:ascii="Times New Roman" w:hAnsi="Times New Roman" w:cs="Times New Roman"/>
                              <w:sz w:val="15"/>
                            </w:rPr>
                            <w:t>Kontrol Daya</w:t>
                          </w:r>
                          <w:r w:rsidRPr="005B18A1">
                            <w:rPr>
                              <w:rFonts w:ascii="Times New Roman" w:hAnsi="Times New Roman" w:cs="Times New Roman"/>
                              <w:spacing w:val="-2"/>
                              <w:sz w:val="15"/>
                            </w:rPr>
                            <w:t xml:space="preserve"> </w:t>
                          </w:r>
                          <w:r w:rsidRPr="005B18A1">
                            <w:rPr>
                              <w:rFonts w:ascii="Times New Roman" w:hAnsi="Times New Roman" w:cs="Times New Roman"/>
                              <w:sz w:val="15"/>
                            </w:rPr>
                            <w:t>Dukung</w:t>
                          </w:r>
                        </w:p>
                      </w:txbxContent>
                    </v:textbox>
                  </v:shape>
                  <v:shape id="Text Box 207" o:spid="_x0000_s1067" type="#_x0000_t202" style="position:absolute;left:5821;top:-2867;width:596;height: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" filled="f" stroked="f">
                    <v:textbox inset="0,0,0,0">
                      <w:txbxContent>
                        <w:p w14:paraId="369E58CB" w14:textId="77777777" w:rsidR="002649A0" w:rsidRDefault="002649A0" w:rsidP="002649A0">
                          <w:pPr>
                            <w:spacing w:line="144" w:lineRule="auto"/>
                            <w:rPr>
                              <w:rFonts w:ascii="Cambria Math" w:hAnsi="Cambria Math"/>
                              <w:sz w:val="13"/>
                            </w:rPr>
                          </w:pPr>
                          <w:r>
                            <w:rPr>
                              <w:spacing w:val="-1"/>
                              <w:w w:val="115"/>
                              <w:position w:val="-10"/>
                              <w:sz w:val="18"/>
                            </w:rPr>
                            <w:t>Q</w:t>
                          </w:r>
                          <w:r>
                            <w:rPr>
                              <w:spacing w:val="-1"/>
                              <w:w w:val="115"/>
                              <w:position w:val="-12"/>
                              <w:sz w:val="12"/>
                            </w:rPr>
                            <w:t>1</w:t>
                          </w:r>
                          <w:r>
                            <w:rPr>
                              <w:spacing w:val="-1"/>
                              <w:w w:val="115"/>
                              <w:position w:val="-10"/>
                              <w:sz w:val="18"/>
                            </w:rPr>
                            <w:t>=</w:t>
                          </w:r>
                          <w:r>
                            <w:rPr>
                              <w:rFonts w:ascii="Cambria Math" w:hAnsi="Cambria Math"/>
                              <w:spacing w:val="-1"/>
                              <w:w w:val="115"/>
                              <w:sz w:val="13"/>
                            </w:rPr>
                            <w:t>σult</w:t>
                          </w:r>
                        </w:p>
                      </w:txbxContent>
                    </v:textbox>
                  </v:shape>
                  <v:shape id="Text Box 208" o:spid="_x0000_s1068" type="#_x0000_t202" style="position:absolute;left:5500;top:-2630;width:1319;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" filled="f" stroked="f">
                    <v:textbox inset="0,0,0,0">
                      <w:txbxContent>
                        <w:p w14:paraId="73C13A5C" w14:textId="77777777" w:rsidR="002649A0" w:rsidRDefault="002649A0" w:rsidP="002649A0">
                          <w:pPr>
                            <w:spacing w:line="131" w:lineRule="exact"/>
                            <w:ind w:left="692" w:right="425"/>
                            <w:jc w:val="center"/>
                            <w:rPr>
                              <w:rFonts w:ascii="Cambria Math"/>
                              <w:sz w:val="13"/>
                            </w:rPr>
                          </w:pPr>
                          <w:r>
                            <w:rPr>
                              <w:rFonts w:ascii="Cambria Math"/>
                              <w:w w:val="155"/>
                              <w:sz w:val="13"/>
                            </w:rPr>
                            <w:t>Sf</w:t>
                          </w:r>
                        </w:p>
                        <w:p w14:paraId="4DE406AE" w14:textId="67C39445" w:rsidR="002649A0" w:rsidRDefault="005B18A1" w:rsidP="005B18A1">
                          <w:pPr>
                            <w:ind w:right="154"/>
                            <w:rPr>
                              <w:sz w:val="15"/>
                            </w:rPr>
                          </w:pPr>
                          <w:r>
                            <w:rPr>
                              <w:rFonts w:ascii="Cambria Math"/>
                              <w:sz w:val="12"/>
                            </w:rPr>
                            <w:tab/>
                            <w:t xml:space="preserve">            Ya</w:t>
                          </w:r>
                        </w:p>
                        <w:p w14:paraId="3FE12D2F" w14:textId="77777777" w:rsidR="002649A0" w:rsidRDefault="002649A0" w:rsidP="002649A0">
                          <w:pPr>
                            <w:rPr>
                              <w:sz w:val="16"/>
                            </w:rPr>
                          </w:pPr>
                        </w:p>
                        <w:p w14:paraId="3C8F3419" w14:textId="10C23885" w:rsidR="002649A0" w:rsidRDefault="002649A0" w:rsidP="002649A0">
                          <w:pPr>
                            <w:spacing w:before="142"/>
                            <w:rPr>
                              <w:sz w:val="18"/>
                            </w:rPr>
                          </w:pPr>
                        </w:p>
                      </w:txbxContent>
                    </v:textbox>
                  </v:shape>
                  <v:shape id="Text Box 209" o:spid="_x0000_s1069" type="#_x0000_t202" style="position:absolute;left:6041;top:-1203;width:498;height: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" filled="f" stroked="f">
                    <v:textbox inset="0,0,0,0">
                      <w:txbxContent>
                        <w:p w14:paraId="5CCE7C9F" w14:textId="77777777" w:rsidR="002649A0" w:rsidRPr="005B18A1" w:rsidRDefault="002649A0" w:rsidP="002649A0">
                          <w:pPr>
                            <w:spacing w:line="187" w:lineRule="exact"/>
                            <w:rPr>
                              <w:rFonts w:ascii="Times New Roman" w:hAnsi="Times New Roman" w:cs="Times New Roman"/>
                              <w:sz w:val="17"/>
                            </w:rPr>
                          </w:pPr>
                          <w:r w:rsidRPr="005B18A1">
                            <w:rPr>
                              <w:rFonts w:ascii="Times New Roman" w:hAnsi="Times New Roman" w:cs="Times New Roman"/>
                              <w:sz w:val="17"/>
                            </w:rPr>
                            <w:t>Selesai</w:t>
                          </w:r>
                        </w:p>
                      </w:txbxContent>
                    </v:textbox>
                  </v:shape>
                </v:group>
              </v:group>
            </w:pict>
          </mc:Fallback>
        </mc:AlternateContent>
      </w:r>
      <w:r w:rsidR="00C23A0B">
        <w:rPr>
          <w:rFonts w:ascii="Times New Roman" w:hAnsi="Times New Roman" w:cs="Times New Roman"/>
          <w:lang w:val="en-US"/>
        </w:rPr>
        <w:t xml:space="preserve">Perhitungan </w:t>
      </w:r>
      <w:r w:rsidR="00C23A0B">
        <w:rPr>
          <w:rFonts w:ascii="Times New Roman" w:hAnsi="Times New Roman" w:cs="Times New Roman"/>
          <w:i/>
          <w:iCs/>
          <w:lang w:val="en-US"/>
        </w:rPr>
        <w:t>abutment</w:t>
      </w:r>
    </w:p>
    <w:p w14:paraId="14C73668" w14:textId="555FB5D1" w:rsidR="00C23A0B" w:rsidRPr="001903ED" w:rsidRDefault="00C23A0B" w:rsidP="009B0272">
      <w:pPr>
        <w:pStyle w:val="ListParagraph"/>
        <w:numPr>
          <w:ilvl w:val="0"/>
          <w:numId w:val="8"/>
        </w:numPr>
        <w:spacing w:after="0" w:line="240" w:lineRule="auto"/>
        <w:ind w:left="284" w:hanging="284"/>
        <w:jc w:val="both"/>
        <w:rPr>
          <w:rFonts w:ascii="Times New Roman" w:hAnsi="Times New Roman" w:cs="Times New Roman"/>
          <w:b/>
          <w:bCs/>
          <w:lang w:val="en-US"/>
        </w:rPr>
      </w:pPr>
      <w:r>
        <w:rPr>
          <w:rFonts w:ascii="Times New Roman" w:hAnsi="Times New Roman" w:cs="Times New Roman"/>
          <w:lang w:val="en-US"/>
        </w:rPr>
        <w:t>Perencanaan pondasi</w:t>
      </w:r>
    </w:p>
    <w:p w14:paraId="4B3D26E3" w14:textId="0F396ECD" w:rsidR="001903ED" w:rsidRDefault="001903ED" w:rsidP="009B0272">
      <w:pPr>
        <w:spacing w:after="0" w:line="240" w:lineRule="auto"/>
        <w:jc w:val="both"/>
        <w:rPr>
          <w:rFonts w:ascii="Times New Roman" w:hAnsi="Times New Roman" w:cs="Times New Roman"/>
          <w:b/>
          <w:bCs/>
          <w:lang w:val="en-US"/>
        </w:rPr>
      </w:pPr>
    </w:p>
    <w:p w14:paraId="0959C6D2" w14:textId="424B3DA0" w:rsidR="001903ED" w:rsidRDefault="005B18A1" w:rsidP="009B0272">
      <w:pPr>
        <w:spacing w:after="0" w:line="240" w:lineRule="auto"/>
        <w:jc w:val="both"/>
        <w:rPr>
          <w:position w:val="2"/>
          <w:sz w:val="15"/>
        </w:rPr>
      </w:pPr>
      <w:r>
        <w:rPr>
          <w:noProof/>
          <w:lang w:val="en-US"/>
        </w:rPr>
        <mc:AlternateContent>
          <mc:Choice Requires="wps">
            <w:drawing>
              <wp:anchor distT="0" distB="0" distL="114300" distR="114300" simplePos="0" relativeHeight="251673600" behindDoc="0" locked="0" layoutInCell="1" allowOverlap="1" wp14:anchorId="1750E7A5" wp14:editId="4D0AF7DA">
                <wp:simplePos x="0" y="0"/>
                <wp:positionH relativeFrom="column">
                  <wp:posOffset>4508250</wp:posOffset>
                </wp:positionH>
                <wp:positionV relativeFrom="paragraph">
                  <wp:posOffset>4267284</wp:posOffset>
                </wp:positionV>
                <wp:extent cx="866140" cy="106680"/>
                <wp:effectExtent l="0" t="0" r="0" b="0"/>
                <wp:wrapNone/>
                <wp:docPr id="1645925468"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140" cy="106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CD8A73" w14:textId="6B3BA68C" w:rsidR="005B18A1" w:rsidRPr="005B18A1" w:rsidRDefault="005B18A1">
                            <w:pPr>
                              <w:rPr>
                                <w:rFonts w:ascii="Times New Roman" w:hAnsi="Times New Roman" w:cs="Times New Roman"/>
                                <w:lang w:val="en-US"/>
                              </w:rPr>
                            </w:pPr>
                            <w:r w:rsidRPr="005B18A1">
                              <w:rPr>
                                <w:rFonts w:ascii="Times New Roman" w:hAnsi="Times New Roman" w:cs="Times New Roman"/>
                                <w:sz w:val="15"/>
                                <w:lang w:val="en-US"/>
                              </w:rPr>
                              <w:t>Gambar Rencana</w:t>
                            </w:r>
                          </w:p>
                        </w:txbxContent>
                      </wps:txbx>
                      <wps:bodyPr rot="0" vert="horz" wrap="square" lIns="0" tIns="0" rIns="0" bIns="0" anchor="t" anchorCtr="0" upright="1">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50E7A5" id="Text Box 206" o:spid="_x0000_s1070" type="#_x0000_t202" style="position:absolute;left:0;text-align:left;margin-left:355pt;margin-top:336pt;width:68.2pt;height:8.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" filled="f" stroked="f">
                <v:textbox inset="0,0,0,0">
                  <w:txbxContent>
                    <w:p w14:paraId="0FCD8A73" w14:textId="6B3BA68C" w:rsidR="005B18A1" w:rsidRPr="005B18A1" w:rsidRDefault="005B18A1">
                      <w:pPr>
                        <w:rPr>
                          <w:rFonts w:ascii="Times New Roman" w:hAnsi="Times New Roman" w:cs="Times New Roman"/>
                          <w:lang w:val="en-US"/>
                        </w:rPr>
                      </w:pPr>
                      <w:r w:rsidRPr="005B18A1">
                        <w:rPr>
                          <w:rFonts w:ascii="Times New Roman" w:hAnsi="Times New Roman" w:cs="Times New Roman"/>
                          <w:sz w:val="15"/>
                          <w:lang w:val="en-US"/>
                        </w:rPr>
                        <w:t>Gambar Rencana</w:t>
                      </w:r>
                    </w:p>
                  </w:txbxContent>
                </v:textbox>
              </v:shape>
            </w:pict>
          </mc:Fallback>
        </mc:AlternateContent>
      </w:r>
      <w:r>
        <w:rPr>
          <w:noProof/>
          <w:lang w:val="en-US"/>
        </w:rPr>
        <w:drawing>
          <wp:anchor distT="0" distB="0" distL="114300" distR="114300" simplePos="0" relativeHeight="251671552" behindDoc="0" locked="0" layoutInCell="1" allowOverlap="1" wp14:anchorId="209510C0" wp14:editId="38D33CBD">
            <wp:simplePos x="0" y="0"/>
            <wp:positionH relativeFrom="column">
              <wp:posOffset>4801235</wp:posOffset>
            </wp:positionH>
            <wp:positionV relativeFrom="paragraph">
              <wp:posOffset>2539688</wp:posOffset>
            </wp:positionV>
            <wp:extent cx="71755" cy="207645"/>
            <wp:effectExtent l="0" t="0" r="0" b="0"/>
            <wp:wrapNone/>
            <wp:docPr id="1645925467"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925442" name="Picture 1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755" cy="207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2649A0">
        <w:rPr>
          <w:noProof/>
          <w:lang w:val="en-US"/>
        </w:rPr>
        <w:drawing>
          <wp:anchor distT="0" distB="0" distL="114300" distR="114300" simplePos="0" relativeHeight="251665408" behindDoc="0" locked="0" layoutInCell="1" allowOverlap="1" wp14:anchorId="3997F857" wp14:editId="1B584282">
            <wp:simplePos x="0" y="0"/>
            <wp:positionH relativeFrom="column">
              <wp:posOffset>4980305</wp:posOffset>
            </wp:positionH>
            <wp:positionV relativeFrom="paragraph">
              <wp:posOffset>1123862</wp:posOffset>
            </wp:positionV>
            <wp:extent cx="60842" cy="170053"/>
            <wp:effectExtent l="0" t="0" r="0" b="0"/>
            <wp:wrapNone/>
            <wp:docPr id="1598573631"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73619" name="Picture 17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842" cy="1700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116AAD">
        <w:rPr>
          <w:rFonts w:ascii="Times New Roman" w:hAnsi="Times New Roman" w:cs="Times New Roman"/>
          <w:b/>
          <w:bCs/>
          <w:noProof/>
          <w:lang w:val="en-US"/>
        </w:rPr>
        <mc:AlternateContent>
          <mc:Choice Requires="wps">
            <w:drawing>
              <wp:anchor distT="0" distB="0" distL="114300" distR="114300" simplePos="0" relativeHeight="251660288" behindDoc="0" locked="0" layoutInCell="1" allowOverlap="1" wp14:anchorId="0473927E" wp14:editId="3FB82153">
                <wp:simplePos x="0" y="0"/>
                <wp:positionH relativeFrom="column">
                  <wp:posOffset>2684145</wp:posOffset>
                </wp:positionH>
                <wp:positionV relativeFrom="paragraph">
                  <wp:posOffset>3367120</wp:posOffset>
                </wp:positionV>
                <wp:extent cx="423688" cy="0"/>
                <wp:effectExtent l="0" t="0" r="0" b="0"/>
                <wp:wrapNone/>
                <wp:docPr id="1810173222" name="Straight Connector 1810173222"/>
                <wp:cNvGraphicFramePr/>
                <a:graphic xmlns:a="http://schemas.openxmlformats.org/drawingml/2006/main">
                  <a:graphicData uri="http://schemas.microsoft.com/office/word/2010/wordprocessingShape">
                    <wps:wsp>
                      <wps:cNvCnPr/>
                      <wps:spPr>
                        <a:xfrm>
                          <a:off x="0" y="0"/>
                          <a:ext cx="42368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86EE06" id="Straight Connector 181017322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11.35pt,265.15pt" to="244.7pt,26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" strokecolor="black [3213]" strokeweight=".5pt">
                <v:stroke joinstyle="miter"/>
              </v:line>
            </w:pict>
          </mc:Fallback>
        </mc:AlternateContent>
      </w:r>
      <w:r w:rsidR="00116AAD">
        <w:rPr>
          <w:rFonts w:ascii="Times New Roman" w:hAnsi="Times New Roman" w:cs="Times New Roman"/>
          <w:b/>
          <w:bCs/>
          <w:noProof/>
          <w:lang w:val="en-US"/>
        </w:rPr>
        <mc:AlternateContent>
          <mc:Choice Requires="wps">
            <w:drawing>
              <wp:anchor distT="0" distB="0" distL="114300" distR="114300" simplePos="0" relativeHeight="251659264" behindDoc="0" locked="0" layoutInCell="1" allowOverlap="1" wp14:anchorId="0F168A04" wp14:editId="15E33E9A">
                <wp:simplePos x="0" y="0"/>
                <wp:positionH relativeFrom="column">
                  <wp:posOffset>1749382</wp:posOffset>
                </wp:positionH>
                <wp:positionV relativeFrom="paragraph">
                  <wp:posOffset>3808278</wp:posOffset>
                </wp:positionV>
                <wp:extent cx="299297" cy="325464"/>
                <wp:effectExtent l="0" t="0" r="0" b="0"/>
                <wp:wrapNone/>
                <wp:docPr id="1810173220" name="Text Box 1810173220"/>
                <wp:cNvGraphicFramePr/>
                <a:graphic xmlns:a="http://schemas.openxmlformats.org/drawingml/2006/main">
                  <a:graphicData uri="http://schemas.microsoft.com/office/word/2010/wordprocessingShape">
                    <wps:wsp>
                      <wps:cNvSpPr txBox="1"/>
                      <wps:spPr>
                        <a:xfrm>
                          <a:off x="0" y="0"/>
                          <a:ext cx="299297" cy="325464"/>
                        </a:xfrm>
                        <a:prstGeom prst="rect">
                          <a:avLst/>
                        </a:prstGeom>
                        <a:noFill/>
                        <a:ln w="6350">
                          <a:noFill/>
                        </a:ln>
                      </wps:spPr>
                      <wps:txbx>
                        <w:txbxContent>
                          <w:p w14:paraId="5BD00766" w14:textId="5CB670C7" w:rsidR="00116AAD" w:rsidRPr="00116AAD" w:rsidRDefault="00116AAD">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168A04" id="Text Box 1810173220" o:spid="_x0000_s1071" type="#_x0000_t202" style="position:absolute;left:0;text-align:left;margin-left:137.75pt;margin-top:299.85pt;width:23.55pt;height:2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" filled="f" stroked="f" strokeweight=".5pt">
                <v:textbox>
                  <w:txbxContent>
                    <w:p w14:paraId="5BD00766" w14:textId="5CB670C7" w:rsidR="00116AAD" w:rsidRPr="00116AAD" w:rsidRDefault="00116AAD">
                      <w:pPr>
                        <w:rPr>
                          <w:lang w:val="en-US"/>
                        </w:rPr>
                      </w:pPr>
                      <w:r>
                        <w:rPr>
                          <w:lang w:val="en-US"/>
                        </w:rPr>
                        <w:t>B</w:t>
                      </w:r>
                    </w:p>
                  </w:txbxContent>
                </v:textbox>
              </v:shape>
            </w:pict>
          </mc:Fallback>
        </mc:AlternateContent>
      </w:r>
      <w:r w:rsidR="00BA1C19">
        <w:rPr>
          <w:rFonts w:ascii="Times New Roman" w:hAnsi="Times New Roman" w:cs="Times New Roman"/>
          <w:b/>
          <w:bCs/>
          <w:noProof/>
          <w:lang w:val="en-US"/>
        </w:rPr>
        <mc:AlternateContent>
          <mc:Choice Requires="wps">
            <w:drawing>
              <wp:anchor distT="0" distB="0" distL="114300" distR="114300" simplePos="0" relativeHeight="251658240" behindDoc="0" locked="0" layoutInCell="1" allowOverlap="1" wp14:anchorId="06544201" wp14:editId="49E55E6E">
                <wp:simplePos x="0" y="0"/>
                <wp:positionH relativeFrom="column">
                  <wp:posOffset>1472218</wp:posOffset>
                </wp:positionH>
                <wp:positionV relativeFrom="paragraph">
                  <wp:posOffset>2351050</wp:posOffset>
                </wp:positionV>
                <wp:extent cx="789811" cy="241203"/>
                <wp:effectExtent l="0" t="0" r="0" b="6985"/>
                <wp:wrapNone/>
                <wp:docPr id="1810173218" name="Text Box 1810173218"/>
                <wp:cNvGraphicFramePr/>
                <a:graphic xmlns:a="http://schemas.openxmlformats.org/drawingml/2006/main">
                  <a:graphicData uri="http://schemas.microsoft.com/office/word/2010/wordprocessingShape">
                    <wps:wsp>
                      <wps:cNvSpPr txBox="1"/>
                      <wps:spPr>
                        <a:xfrm>
                          <a:off x="0" y="0"/>
                          <a:ext cx="789811" cy="241203"/>
                        </a:xfrm>
                        <a:prstGeom prst="rect">
                          <a:avLst/>
                        </a:prstGeom>
                        <a:noFill/>
                        <a:ln w="6350">
                          <a:noFill/>
                        </a:ln>
                      </wps:spPr>
                      <wps:txbx>
                        <w:txbxContent>
                          <w:p w14:paraId="3F54CEC8" w14:textId="408B54C1" w:rsidR="00BA1C19" w:rsidRPr="00BA1C19" w:rsidRDefault="00BA1C19">
                            <w:pPr>
                              <w:rPr>
                                <w:rFonts w:ascii="Times New Roman" w:hAnsi="Times New Roman" w:cs="Times New Roman"/>
                                <w:sz w:val="18"/>
                                <w:szCs w:val="18"/>
                              </w:rPr>
                            </w:pPr>
                            <w:r w:rsidRPr="00BA1C19">
                              <w:rPr>
                                <w:rFonts w:ascii="Times New Roman" w:hAnsi="Times New Roman" w:cs="Times New Roman"/>
                                <w:position w:val="2"/>
                                <w:sz w:val="18"/>
                                <w:szCs w:val="18"/>
                              </w:rPr>
                              <w:t>N</w:t>
                            </w:r>
                            <w:r w:rsidRPr="00BA1C19">
                              <w:rPr>
                                <w:rFonts w:ascii="Times New Roman" w:hAnsi="Times New Roman" w:cs="Times New Roman"/>
                                <w:sz w:val="18"/>
                                <w:szCs w:val="18"/>
                              </w:rPr>
                              <w:t>u</w:t>
                            </w:r>
                            <w:r w:rsidRPr="00BA1C19">
                              <w:rPr>
                                <w:rFonts w:ascii="Times New Roman" w:hAnsi="Times New Roman" w:cs="Times New Roman"/>
                                <w:position w:val="2"/>
                                <w:sz w:val="18"/>
                                <w:szCs w:val="18"/>
                              </w:rPr>
                              <w:t>≤ØN</w:t>
                            </w:r>
                            <w:r w:rsidRPr="00BA1C19">
                              <w:rPr>
                                <w:rFonts w:ascii="Times New Roman" w:hAnsi="Times New Roman" w:cs="Times New Roman"/>
                                <w:sz w:val="18"/>
                                <w:szCs w:val="18"/>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544201" id="Text Box 1810173218" o:spid="_x0000_s1072" type="#_x0000_t202" style="position:absolute;left:0;text-align:left;margin-left:115.9pt;margin-top:185.1pt;width:62.2pt;height:1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" filled="f" stroked="f" strokeweight=".5pt">
                <v:textbox>
                  <w:txbxContent>
                    <w:p w14:paraId="3F54CEC8" w14:textId="408B54C1" w:rsidR="00BA1C19" w:rsidRPr="00BA1C19" w:rsidRDefault="00BA1C19">
                      <w:pPr>
                        <w:rPr>
                          <w:rFonts w:ascii="Times New Roman" w:hAnsi="Times New Roman" w:cs="Times New Roman"/>
                          <w:sz w:val="18"/>
                          <w:szCs w:val="18"/>
                        </w:rPr>
                      </w:pPr>
                      <w:r w:rsidRPr="00BA1C19">
                        <w:rPr>
                          <w:rFonts w:ascii="Times New Roman" w:hAnsi="Times New Roman" w:cs="Times New Roman"/>
                          <w:position w:val="2"/>
                          <w:sz w:val="18"/>
                          <w:szCs w:val="18"/>
                        </w:rPr>
                        <w:t>N</w:t>
                      </w:r>
                      <w:r w:rsidRPr="00BA1C19">
                        <w:rPr>
                          <w:rFonts w:ascii="Times New Roman" w:hAnsi="Times New Roman" w:cs="Times New Roman"/>
                          <w:sz w:val="18"/>
                          <w:szCs w:val="18"/>
                        </w:rPr>
                        <w:t>u</w:t>
                      </w:r>
                      <w:r w:rsidRPr="00BA1C19">
                        <w:rPr>
                          <w:rFonts w:ascii="Times New Roman" w:hAnsi="Times New Roman" w:cs="Times New Roman"/>
                          <w:position w:val="2"/>
                          <w:sz w:val="18"/>
                          <w:szCs w:val="18"/>
                        </w:rPr>
                        <w:t>≤ØN</w:t>
                      </w:r>
                      <w:r w:rsidRPr="00BA1C19">
                        <w:rPr>
                          <w:rFonts w:ascii="Times New Roman" w:hAnsi="Times New Roman" w:cs="Times New Roman"/>
                          <w:sz w:val="18"/>
                          <w:szCs w:val="18"/>
                        </w:rPr>
                        <w:t>n</w:t>
                      </w:r>
                    </w:p>
                  </w:txbxContent>
                </v:textbox>
              </v:shape>
            </w:pict>
          </mc:Fallback>
        </mc:AlternateContent>
      </w:r>
      <w:r w:rsidR="001903ED" w:rsidRPr="0020263D">
        <w:rPr>
          <w:rFonts w:ascii="Times New Roman" w:hAnsi="Times New Roman" w:cs="Times New Roman"/>
          <w:b/>
          <w:bCs/>
          <w:noProof/>
          <w:lang w:val="en-US"/>
        </w:rPr>
        <mc:AlternateContent>
          <mc:Choice Requires="wpg">
            <w:drawing>
              <wp:inline distT="0" distB="0" distL="0" distR="0" wp14:anchorId="5B66DE13" wp14:editId="022D3509">
                <wp:extent cx="3255002" cy="4402801"/>
                <wp:effectExtent l="0" t="0" r="3175" b="17145"/>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55002" cy="4402801"/>
                          <a:chOff x="2570" y="268"/>
                          <a:chExt cx="6045" cy="7944"/>
                        </a:xfrm>
                      </wpg:grpSpPr>
                      <wps:wsp>
                        <wps:cNvPr id="60" name="Freeform 61"/>
                        <wps:cNvSpPr>
                          <a:spLocks/>
                        </wps:cNvSpPr>
                        <wps:spPr bwMode="auto">
                          <a:xfrm>
                            <a:off x="4975" y="268"/>
                            <a:ext cx="2201" cy="466"/>
                          </a:xfrm>
                          <a:custGeom>
                            <a:avLst/>
                            <a:gdLst>
                              <a:gd name="T0" fmla="+- 0 6077 4975"/>
                              <a:gd name="T1" fmla="*/ T0 w 2201"/>
                              <a:gd name="T2" fmla="+- 0 268 268"/>
                              <a:gd name="T3" fmla="*/ 268 h 466"/>
                              <a:gd name="T4" fmla="+- 0 5957 4975"/>
                              <a:gd name="T5" fmla="*/ T4 w 2201"/>
                              <a:gd name="T6" fmla="+- 0 270 268"/>
                              <a:gd name="T7" fmla="*/ 270 h 466"/>
                              <a:gd name="T8" fmla="+- 0 5841 4975"/>
                              <a:gd name="T9" fmla="*/ T8 w 2201"/>
                              <a:gd name="T10" fmla="+- 0 274 268"/>
                              <a:gd name="T11" fmla="*/ 274 h 466"/>
                              <a:gd name="T12" fmla="+- 0 5729 4975"/>
                              <a:gd name="T13" fmla="*/ T12 w 2201"/>
                              <a:gd name="T14" fmla="+- 0 280 268"/>
                              <a:gd name="T15" fmla="*/ 280 h 466"/>
                              <a:gd name="T16" fmla="+- 0 5622 4975"/>
                              <a:gd name="T17" fmla="*/ T16 w 2201"/>
                              <a:gd name="T18" fmla="+- 0 289 268"/>
                              <a:gd name="T19" fmla="*/ 289 h 466"/>
                              <a:gd name="T20" fmla="+- 0 5521 4975"/>
                              <a:gd name="T21" fmla="*/ T20 w 2201"/>
                              <a:gd name="T22" fmla="+- 0 301 268"/>
                              <a:gd name="T23" fmla="*/ 301 h 466"/>
                              <a:gd name="T24" fmla="+- 0 5427 4975"/>
                              <a:gd name="T25" fmla="*/ T24 w 2201"/>
                              <a:gd name="T26" fmla="+- 0 314 268"/>
                              <a:gd name="T27" fmla="*/ 314 h 466"/>
                              <a:gd name="T28" fmla="+- 0 5339 4975"/>
                              <a:gd name="T29" fmla="*/ T28 w 2201"/>
                              <a:gd name="T30" fmla="+- 0 329 268"/>
                              <a:gd name="T31" fmla="*/ 329 h 466"/>
                              <a:gd name="T32" fmla="+- 0 5259 4975"/>
                              <a:gd name="T33" fmla="*/ T32 w 2201"/>
                              <a:gd name="T34" fmla="+- 0 346 268"/>
                              <a:gd name="T35" fmla="*/ 346 h 466"/>
                              <a:gd name="T36" fmla="+- 0 5188 4975"/>
                              <a:gd name="T37" fmla="*/ T36 w 2201"/>
                              <a:gd name="T38" fmla="+- 0 364 268"/>
                              <a:gd name="T39" fmla="*/ 364 h 466"/>
                              <a:gd name="T40" fmla="+- 0 5126 4975"/>
                              <a:gd name="T41" fmla="*/ T40 w 2201"/>
                              <a:gd name="T42" fmla="+- 0 384 268"/>
                              <a:gd name="T43" fmla="*/ 384 h 466"/>
                              <a:gd name="T44" fmla="+- 0 5031 4975"/>
                              <a:gd name="T45" fmla="*/ T44 w 2201"/>
                              <a:gd name="T46" fmla="+- 0 428 268"/>
                              <a:gd name="T47" fmla="*/ 428 h 466"/>
                              <a:gd name="T48" fmla="+- 0 4982 4975"/>
                              <a:gd name="T49" fmla="*/ T48 w 2201"/>
                              <a:gd name="T50" fmla="+- 0 476 268"/>
                              <a:gd name="T51" fmla="*/ 476 h 466"/>
                              <a:gd name="T52" fmla="+- 0 4975 4975"/>
                              <a:gd name="T53" fmla="*/ T52 w 2201"/>
                              <a:gd name="T54" fmla="+- 0 501 268"/>
                              <a:gd name="T55" fmla="*/ 501 h 466"/>
                              <a:gd name="T56" fmla="+- 0 4981 4975"/>
                              <a:gd name="T57" fmla="*/ T56 w 2201"/>
                              <a:gd name="T58" fmla="+- 0 525 268"/>
                              <a:gd name="T59" fmla="*/ 525 h 466"/>
                              <a:gd name="T60" fmla="+- 0 5025 4975"/>
                              <a:gd name="T61" fmla="*/ T60 w 2201"/>
                              <a:gd name="T62" fmla="+- 0 571 268"/>
                              <a:gd name="T63" fmla="*/ 571 h 466"/>
                              <a:gd name="T64" fmla="+- 0 5108 4975"/>
                              <a:gd name="T65" fmla="*/ T64 w 2201"/>
                              <a:gd name="T66" fmla="+- 0 613 268"/>
                              <a:gd name="T67" fmla="*/ 613 h 466"/>
                              <a:gd name="T68" fmla="+- 0 5227 4975"/>
                              <a:gd name="T69" fmla="*/ T68 w 2201"/>
                              <a:gd name="T70" fmla="+- 0 650 268"/>
                              <a:gd name="T71" fmla="*/ 650 h 466"/>
                              <a:gd name="T72" fmla="+- 0 5298 4975"/>
                              <a:gd name="T73" fmla="*/ T72 w 2201"/>
                              <a:gd name="T74" fmla="+- 0 666 268"/>
                              <a:gd name="T75" fmla="*/ 666 h 466"/>
                              <a:gd name="T76" fmla="+- 0 5377 4975"/>
                              <a:gd name="T77" fmla="*/ T76 w 2201"/>
                              <a:gd name="T78" fmla="+- 0 681 268"/>
                              <a:gd name="T79" fmla="*/ 681 h 466"/>
                              <a:gd name="T80" fmla="+- 0 5461 4975"/>
                              <a:gd name="T81" fmla="*/ T80 w 2201"/>
                              <a:gd name="T82" fmla="+- 0 695 268"/>
                              <a:gd name="T83" fmla="*/ 695 h 466"/>
                              <a:gd name="T84" fmla="+- 0 5552 4975"/>
                              <a:gd name="T85" fmla="*/ T84 w 2201"/>
                              <a:gd name="T86" fmla="+- 0 706 268"/>
                              <a:gd name="T87" fmla="*/ 706 h 466"/>
                              <a:gd name="T88" fmla="+- 0 5649 4975"/>
                              <a:gd name="T89" fmla="*/ T88 w 2201"/>
                              <a:gd name="T90" fmla="+- 0 716 268"/>
                              <a:gd name="T91" fmla="*/ 716 h 466"/>
                              <a:gd name="T92" fmla="+- 0 5750 4975"/>
                              <a:gd name="T93" fmla="*/ T92 w 2201"/>
                              <a:gd name="T94" fmla="+- 0 724 268"/>
                              <a:gd name="T95" fmla="*/ 724 h 466"/>
                              <a:gd name="T96" fmla="+- 0 5855 4975"/>
                              <a:gd name="T97" fmla="*/ T96 w 2201"/>
                              <a:gd name="T98" fmla="+- 0 729 268"/>
                              <a:gd name="T99" fmla="*/ 729 h 466"/>
                              <a:gd name="T100" fmla="+- 0 5964 4975"/>
                              <a:gd name="T101" fmla="*/ T100 w 2201"/>
                              <a:gd name="T102" fmla="+- 0 733 268"/>
                              <a:gd name="T103" fmla="*/ 733 h 466"/>
                              <a:gd name="T104" fmla="+- 0 6077 4975"/>
                              <a:gd name="T105" fmla="*/ T104 w 2201"/>
                              <a:gd name="T106" fmla="+- 0 734 268"/>
                              <a:gd name="T107" fmla="*/ 734 h 466"/>
                              <a:gd name="T108" fmla="+- 0 6197 4975"/>
                              <a:gd name="T109" fmla="*/ T108 w 2201"/>
                              <a:gd name="T110" fmla="+- 0 733 268"/>
                              <a:gd name="T111" fmla="*/ 733 h 466"/>
                              <a:gd name="T112" fmla="+- 0 6313 4975"/>
                              <a:gd name="T113" fmla="*/ T112 w 2201"/>
                              <a:gd name="T114" fmla="+- 0 729 268"/>
                              <a:gd name="T115" fmla="*/ 729 h 466"/>
                              <a:gd name="T116" fmla="+- 0 6424 4975"/>
                              <a:gd name="T117" fmla="*/ T116 w 2201"/>
                              <a:gd name="T118" fmla="+- 0 722 268"/>
                              <a:gd name="T119" fmla="*/ 722 h 466"/>
                              <a:gd name="T120" fmla="+- 0 6531 4975"/>
                              <a:gd name="T121" fmla="*/ T120 w 2201"/>
                              <a:gd name="T122" fmla="+- 0 714 268"/>
                              <a:gd name="T123" fmla="*/ 714 h 466"/>
                              <a:gd name="T124" fmla="+- 0 6632 4975"/>
                              <a:gd name="T125" fmla="*/ T124 w 2201"/>
                              <a:gd name="T126" fmla="+- 0 703 268"/>
                              <a:gd name="T127" fmla="*/ 703 h 466"/>
                              <a:gd name="T128" fmla="+- 0 6726 4975"/>
                              <a:gd name="T129" fmla="*/ T128 w 2201"/>
                              <a:gd name="T130" fmla="+- 0 689 268"/>
                              <a:gd name="T131" fmla="*/ 689 h 466"/>
                              <a:gd name="T132" fmla="+- 0 6813 4975"/>
                              <a:gd name="T133" fmla="*/ T132 w 2201"/>
                              <a:gd name="T134" fmla="+- 0 674 268"/>
                              <a:gd name="T135" fmla="*/ 674 h 466"/>
                              <a:gd name="T136" fmla="+- 0 6893 4975"/>
                              <a:gd name="T137" fmla="*/ T136 w 2201"/>
                              <a:gd name="T138" fmla="+- 0 658 268"/>
                              <a:gd name="T139" fmla="*/ 658 h 466"/>
                              <a:gd name="T140" fmla="+- 0 6964 4975"/>
                              <a:gd name="T141" fmla="*/ T140 w 2201"/>
                              <a:gd name="T142" fmla="+- 0 639 268"/>
                              <a:gd name="T143" fmla="*/ 639 h 466"/>
                              <a:gd name="T144" fmla="+- 0 7026 4975"/>
                              <a:gd name="T145" fmla="*/ T144 w 2201"/>
                              <a:gd name="T146" fmla="+- 0 619 268"/>
                              <a:gd name="T147" fmla="*/ 619 h 466"/>
                              <a:gd name="T148" fmla="+- 0 7120 4975"/>
                              <a:gd name="T149" fmla="*/ T148 w 2201"/>
                              <a:gd name="T150" fmla="+- 0 575 268"/>
                              <a:gd name="T151" fmla="*/ 575 h 466"/>
                              <a:gd name="T152" fmla="+- 0 7170 4975"/>
                              <a:gd name="T153" fmla="*/ T152 w 2201"/>
                              <a:gd name="T154" fmla="+- 0 527 268"/>
                              <a:gd name="T155" fmla="*/ 527 h 466"/>
                              <a:gd name="T156" fmla="+- 0 7176 4975"/>
                              <a:gd name="T157" fmla="*/ T156 w 2201"/>
                              <a:gd name="T158" fmla="+- 0 501 268"/>
                              <a:gd name="T159" fmla="*/ 501 h 466"/>
                              <a:gd name="T160" fmla="+- 0 7170 4975"/>
                              <a:gd name="T161" fmla="*/ T160 w 2201"/>
                              <a:gd name="T162" fmla="+- 0 476 268"/>
                              <a:gd name="T163" fmla="*/ 476 h 466"/>
                              <a:gd name="T164" fmla="+- 0 7120 4975"/>
                              <a:gd name="T165" fmla="*/ T164 w 2201"/>
                              <a:gd name="T166" fmla="+- 0 428 268"/>
                              <a:gd name="T167" fmla="*/ 428 h 466"/>
                              <a:gd name="T168" fmla="+- 0 7026 4975"/>
                              <a:gd name="T169" fmla="*/ T168 w 2201"/>
                              <a:gd name="T170" fmla="+- 0 384 268"/>
                              <a:gd name="T171" fmla="*/ 384 h 466"/>
                              <a:gd name="T172" fmla="+- 0 6964 4975"/>
                              <a:gd name="T173" fmla="*/ T172 w 2201"/>
                              <a:gd name="T174" fmla="+- 0 364 268"/>
                              <a:gd name="T175" fmla="*/ 364 h 466"/>
                              <a:gd name="T176" fmla="+- 0 6893 4975"/>
                              <a:gd name="T177" fmla="*/ T176 w 2201"/>
                              <a:gd name="T178" fmla="+- 0 346 268"/>
                              <a:gd name="T179" fmla="*/ 346 h 466"/>
                              <a:gd name="T180" fmla="+- 0 6813 4975"/>
                              <a:gd name="T181" fmla="*/ T180 w 2201"/>
                              <a:gd name="T182" fmla="+- 0 329 268"/>
                              <a:gd name="T183" fmla="*/ 329 h 466"/>
                              <a:gd name="T184" fmla="+- 0 6726 4975"/>
                              <a:gd name="T185" fmla="*/ T184 w 2201"/>
                              <a:gd name="T186" fmla="+- 0 314 268"/>
                              <a:gd name="T187" fmla="*/ 314 h 466"/>
                              <a:gd name="T188" fmla="+- 0 6632 4975"/>
                              <a:gd name="T189" fmla="*/ T188 w 2201"/>
                              <a:gd name="T190" fmla="+- 0 301 268"/>
                              <a:gd name="T191" fmla="*/ 301 h 466"/>
                              <a:gd name="T192" fmla="+- 0 6531 4975"/>
                              <a:gd name="T193" fmla="*/ T192 w 2201"/>
                              <a:gd name="T194" fmla="+- 0 289 268"/>
                              <a:gd name="T195" fmla="*/ 289 h 466"/>
                              <a:gd name="T196" fmla="+- 0 6424 4975"/>
                              <a:gd name="T197" fmla="*/ T196 w 2201"/>
                              <a:gd name="T198" fmla="+- 0 280 268"/>
                              <a:gd name="T199" fmla="*/ 280 h 466"/>
                              <a:gd name="T200" fmla="+- 0 6313 4975"/>
                              <a:gd name="T201" fmla="*/ T200 w 2201"/>
                              <a:gd name="T202" fmla="+- 0 274 268"/>
                              <a:gd name="T203" fmla="*/ 274 h 466"/>
                              <a:gd name="T204" fmla="+- 0 6197 4975"/>
                              <a:gd name="T205" fmla="*/ T204 w 2201"/>
                              <a:gd name="T206" fmla="+- 0 270 268"/>
                              <a:gd name="T207" fmla="*/ 270 h 466"/>
                              <a:gd name="T208" fmla="+- 0 6077 4975"/>
                              <a:gd name="T209" fmla="*/ T208 w 2201"/>
                              <a:gd name="T210" fmla="+- 0 268 268"/>
                              <a:gd name="T211" fmla="*/ 268 h 4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2201" h="466">
                                <a:moveTo>
                                  <a:pt x="1102" y="0"/>
                                </a:moveTo>
                                <a:lnTo>
                                  <a:pt x="982" y="2"/>
                                </a:lnTo>
                                <a:lnTo>
                                  <a:pt x="866" y="6"/>
                                </a:lnTo>
                                <a:lnTo>
                                  <a:pt x="754" y="12"/>
                                </a:lnTo>
                                <a:lnTo>
                                  <a:pt x="647" y="21"/>
                                </a:lnTo>
                                <a:lnTo>
                                  <a:pt x="546" y="33"/>
                                </a:lnTo>
                                <a:lnTo>
                                  <a:pt x="452" y="46"/>
                                </a:lnTo>
                                <a:lnTo>
                                  <a:pt x="364" y="61"/>
                                </a:lnTo>
                                <a:lnTo>
                                  <a:pt x="284" y="78"/>
                                </a:lnTo>
                                <a:lnTo>
                                  <a:pt x="213" y="96"/>
                                </a:lnTo>
                                <a:lnTo>
                                  <a:pt x="151" y="116"/>
                                </a:lnTo>
                                <a:lnTo>
                                  <a:pt x="56" y="160"/>
                                </a:lnTo>
                                <a:lnTo>
                                  <a:pt x="7" y="208"/>
                                </a:lnTo>
                                <a:lnTo>
                                  <a:pt x="0" y="233"/>
                                </a:lnTo>
                                <a:lnTo>
                                  <a:pt x="6" y="257"/>
                                </a:lnTo>
                                <a:lnTo>
                                  <a:pt x="50" y="303"/>
                                </a:lnTo>
                                <a:lnTo>
                                  <a:pt x="133" y="345"/>
                                </a:lnTo>
                                <a:lnTo>
                                  <a:pt x="252" y="382"/>
                                </a:lnTo>
                                <a:lnTo>
                                  <a:pt x="323" y="398"/>
                                </a:lnTo>
                                <a:lnTo>
                                  <a:pt x="402" y="413"/>
                                </a:lnTo>
                                <a:lnTo>
                                  <a:pt x="486" y="427"/>
                                </a:lnTo>
                                <a:lnTo>
                                  <a:pt x="577" y="438"/>
                                </a:lnTo>
                                <a:lnTo>
                                  <a:pt x="674" y="448"/>
                                </a:lnTo>
                                <a:lnTo>
                                  <a:pt x="775" y="456"/>
                                </a:lnTo>
                                <a:lnTo>
                                  <a:pt x="880" y="461"/>
                                </a:lnTo>
                                <a:lnTo>
                                  <a:pt x="989" y="465"/>
                                </a:lnTo>
                                <a:lnTo>
                                  <a:pt x="1102" y="466"/>
                                </a:lnTo>
                                <a:lnTo>
                                  <a:pt x="1222" y="465"/>
                                </a:lnTo>
                                <a:lnTo>
                                  <a:pt x="1338" y="461"/>
                                </a:lnTo>
                                <a:lnTo>
                                  <a:pt x="1449" y="454"/>
                                </a:lnTo>
                                <a:lnTo>
                                  <a:pt x="1556" y="446"/>
                                </a:lnTo>
                                <a:lnTo>
                                  <a:pt x="1657" y="435"/>
                                </a:lnTo>
                                <a:lnTo>
                                  <a:pt x="1751" y="421"/>
                                </a:lnTo>
                                <a:lnTo>
                                  <a:pt x="1838" y="406"/>
                                </a:lnTo>
                                <a:lnTo>
                                  <a:pt x="1918" y="390"/>
                                </a:lnTo>
                                <a:lnTo>
                                  <a:pt x="1989" y="371"/>
                                </a:lnTo>
                                <a:lnTo>
                                  <a:pt x="2051" y="351"/>
                                </a:lnTo>
                                <a:lnTo>
                                  <a:pt x="2145" y="307"/>
                                </a:lnTo>
                                <a:lnTo>
                                  <a:pt x="2195" y="259"/>
                                </a:lnTo>
                                <a:lnTo>
                                  <a:pt x="2201" y="233"/>
                                </a:lnTo>
                                <a:lnTo>
                                  <a:pt x="2195" y="208"/>
                                </a:lnTo>
                                <a:lnTo>
                                  <a:pt x="2145" y="160"/>
                                </a:lnTo>
                                <a:lnTo>
                                  <a:pt x="2051" y="116"/>
                                </a:lnTo>
                                <a:lnTo>
                                  <a:pt x="1989" y="96"/>
                                </a:lnTo>
                                <a:lnTo>
                                  <a:pt x="1918" y="78"/>
                                </a:lnTo>
                                <a:lnTo>
                                  <a:pt x="1838" y="61"/>
                                </a:lnTo>
                                <a:lnTo>
                                  <a:pt x="1751" y="46"/>
                                </a:lnTo>
                                <a:lnTo>
                                  <a:pt x="1657" y="33"/>
                                </a:lnTo>
                                <a:lnTo>
                                  <a:pt x="1556" y="21"/>
                                </a:lnTo>
                                <a:lnTo>
                                  <a:pt x="1449" y="12"/>
                                </a:lnTo>
                                <a:lnTo>
                                  <a:pt x="1338" y="6"/>
                                </a:lnTo>
                                <a:lnTo>
                                  <a:pt x="1222" y="2"/>
                                </a:lnTo>
                                <a:lnTo>
                                  <a:pt x="1102"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Freeform 62"/>
                        <wps:cNvSpPr>
                          <a:spLocks/>
                        </wps:cNvSpPr>
                        <wps:spPr bwMode="auto">
                          <a:xfrm>
                            <a:off x="2570" y="1314"/>
                            <a:ext cx="1548" cy="720"/>
                          </a:xfrm>
                          <a:custGeom>
                            <a:avLst/>
                            <a:gdLst>
                              <a:gd name="T0" fmla="+- 0 2750 2570"/>
                              <a:gd name="T1" fmla="*/ T0 w 1548"/>
                              <a:gd name="T2" fmla="+- 0 1315 1315"/>
                              <a:gd name="T3" fmla="*/ 1315 h 720"/>
                              <a:gd name="T4" fmla="+- 0 2570 2570"/>
                              <a:gd name="T5" fmla="*/ T4 w 1548"/>
                              <a:gd name="T6" fmla="+- 0 2035 1315"/>
                              <a:gd name="T7" fmla="*/ 2035 h 720"/>
                              <a:gd name="T8" fmla="+- 0 3938 2570"/>
                              <a:gd name="T9" fmla="*/ T8 w 1548"/>
                              <a:gd name="T10" fmla="+- 0 2035 1315"/>
                              <a:gd name="T11" fmla="*/ 2035 h 720"/>
                              <a:gd name="T12" fmla="+- 0 4118 2570"/>
                              <a:gd name="T13" fmla="*/ T12 w 1548"/>
                              <a:gd name="T14" fmla="+- 0 1315 1315"/>
                              <a:gd name="T15" fmla="*/ 1315 h 720"/>
                              <a:gd name="T16" fmla="+- 0 2750 2570"/>
                              <a:gd name="T17" fmla="*/ T16 w 1548"/>
                              <a:gd name="T18" fmla="+- 0 1315 1315"/>
                              <a:gd name="T19" fmla="*/ 1315 h 720"/>
                            </a:gdLst>
                            <a:ahLst/>
                            <a:cxnLst>
                              <a:cxn ang="0">
                                <a:pos x="T1" y="T3"/>
                              </a:cxn>
                              <a:cxn ang="0">
                                <a:pos x="T5" y="T7"/>
                              </a:cxn>
                              <a:cxn ang="0">
                                <a:pos x="T9" y="T11"/>
                              </a:cxn>
                              <a:cxn ang="0">
                                <a:pos x="T13" y="T15"/>
                              </a:cxn>
                              <a:cxn ang="0">
                                <a:pos x="T17" y="T19"/>
                              </a:cxn>
                            </a:cxnLst>
                            <a:rect l="0" t="0" r="r" b="b"/>
                            <a:pathLst>
                              <a:path w="1548" h="720">
                                <a:moveTo>
                                  <a:pt x="180" y="0"/>
                                </a:moveTo>
                                <a:lnTo>
                                  <a:pt x="0" y="720"/>
                                </a:lnTo>
                                <a:lnTo>
                                  <a:pt x="1368" y="720"/>
                                </a:lnTo>
                                <a:lnTo>
                                  <a:pt x="1548" y="0"/>
                                </a:lnTo>
                                <a:lnTo>
                                  <a:pt x="180" y="0"/>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Line 63"/>
                        <wps:cNvCnPr>
                          <a:cxnSpLocks noChangeShapeType="1"/>
                        </wps:cNvCnPr>
                        <wps:spPr bwMode="auto">
                          <a:xfrm>
                            <a:off x="3396" y="974"/>
                            <a:ext cx="2681"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63" name="Picture 6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338" y="974"/>
                            <a:ext cx="113"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0173184" name="Freeform 65"/>
                        <wps:cNvSpPr>
                          <a:spLocks/>
                        </wps:cNvSpPr>
                        <wps:spPr bwMode="auto">
                          <a:xfrm>
                            <a:off x="4694" y="1312"/>
                            <a:ext cx="2820" cy="720"/>
                          </a:xfrm>
                          <a:custGeom>
                            <a:avLst/>
                            <a:gdLst>
                              <a:gd name="T0" fmla="+- 0 4874 4694"/>
                              <a:gd name="T1" fmla="*/ T0 w 2820"/>
                              <a:gd name="T2" fmla="+- 0 1312 1312"/>
                              <a:gd name="T3" fmla="*/ 1312 h 720"/>
                              <a:gd name="T4" fmla="+- 0 4694 4694"/>
                              <a:gd name="T5" fmla="*/ T4 w 2820"/>
                              <a:gd name="T6" fmla="+- 0 2032 1312"/>
                              <a:gd name="T7" fmla="*/ 2032 h 720"/>
                              <a:gd name="T8" fmla="+- 0 7334 4694"/>
                              <a:gd name="T9" fmla="*/ T8 w 2820"/>
                              <a:gd name="T10" fmla="+- 0 2032 1312"/>
                              <a:gd name="T11" fmla="*/ 2032 h 720"/>
                              <a:gd name="T12" fmla="+- 0 7514 4694"/>
                              <a:gd name="T13" fmla="*/ T12 w 2820"/>
                              <a:gd name="T14" fmla="+- 0 1312 1312"/>
                              <a:gd name="T15" fmla="*/ 1312 h 720"/>
                              <a:gd name="T16" fmla="+- 0 4874 4694"/>
                              <a:gd name="T17" fmla="*/ T16 w 2820"/>
                              <a:gd name="T18" fmla="+- 0 1312 1312"/>
                              <a:gd name="T19" fmla="*/ 1312 h 720"/>
                            </a:gdLst>
                            <a:ahLst/>
                            <a:cxnLst>
                              <a:cxn ang="0">
                                <a:pos x="T1" y="T3"/>
                              </a:cxn>
                              <a:cxn ang="0">
                                <a:pos x="T5" y="T7"/>
                              </a:cxn>
                              <a:cxn ang="0">
                                <a:pos x="T9" y="T11"/>
                              </a:cxn>
                              <a:cxn ang="0">
                                <a:pos x="T13" y="T15"/>
                              </a:cxn>
                              <a:cxn ang="0">
                                <a:pos x="T17" y="T19"/>
                              </a:cxn>
                            </a:cxnLst>
                            <a:rect l="0" t="0" r="r" b="b"/>
                            <a:pathLst>
                              <a:path w="2820" h="720">
                                <a:moveTo>
                                  <a:pt x="180" y="0"/>
                                </a:moveTo>
                                <a:lnTo>
                                  <a:pt x="0" y="720"/>
                                </a:lnTo>
                                <a:lnTo>
                                  <a:pt x="2640" y="720"/>
                                </a:lnTo>
                                <a:lnTo>
                                  <a:pt x="2820" y="0"/>
                                </a:lnTo>
                                <a:lnTo>
                                  <a:pt x="180" y="0"/>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10173185" name="Picture 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014" y="978"/>
                            <a:ext cx="113" cy="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0173186" name="Rectangle 67"/>
                        <wps:cNvSpPr>
                          <a:spLocks noChangeArrowheads="1"/>
                        </wps:cNvSpPr>
                        <wps:spPr bwMode="auto">
                          <a:xfrm>
                            <a:off x="4632" y="2372"/>
                            <a:ext cx="2883" cy="1072"/>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87" name="AutoShape 68"/>
                        <wps:cNvSpPr>
                          <a:spLocks/>
                        </wps:cNvSpPr>
                        <wps:spPr bwMode="auto">
                          <a:xfrm>
                            <a:off x="6014" y="2032"/>
                            <a:ext cx="764" cy="587"/>
                          </a:xfrm>
                          <a:custGeom>
                            <a:avLst/>
                            <a:gdLst>
                              <a:gd name="T0" fmla="+- 0 6127 6014"/>
                              <a:gd name="T1" fmla="*/ T0 w 764"/>
                              <a:gd name="T2" fmla="+- 0 2481 1869"/>
                              <a:gd name="T3" fmla="*/ 2481 h 1251"/>
                              <a:gd name="T4" fmla="+- 0 6074 6014"/>
                              <a:gd name="T5" fmla="*/ T4 w 764"/>
                              <a:gd name="T6" fmla="+- 0 2481 1869"/>
                              <a:gd name="T7" fmla="*/ 2481 h 1251"/>
                              <a:gd name="T8" fmla="+- 0 6074 6014"/>
                              <a:gd name="T9" fmla="*/ T8 w 764"/>
                              <a:gd name="T10" fmla="+- 0 1869 1869"/>
                              <a:gd name="T11" fmla="*/ 1869 h 1251"/>
                              <a:gd name="T12" fmla="+- 0 6065 6014"/>
                              <a:gd name="T13" fmla="*/ T12 w 764"/>
                              <a:gd name="T14" fmla="+- 0 1869 1869"/>
                              <a:gd name="T15" fmla="*/ 1869 h 1251"/>
                              <a:gd name="T16" fmla="+- 0 6065 6014"/>
                              <a:gd name="T17" fmla="*/ T16 w 764"/>
                              <a:gd name="T18" fmla="+- 0 2481 1869"/>
                              <a:gd name="T19" fmla="*/ 2481 h 1251"/>
                              <a:gd name="T20" fmla="+- 0 6014 6014"/>
                              <a:gd name="T21" fmla="*/ T20 w 764"/>
                              <a:gd name="T22" fmla="+- 0 2481 1869"/>
                              <a:gd name="T23" fmla="*/ 2481 h 1251"/>
                              <a:gd name="T24" fmla="+- 0 6070 6014"/>
                              <a:gd name="T25" fmla="*/ T24 w 764"/>
                              <a:gd name="T26" fmla="+- 0 2594 1869"/>
                              <a:gd name="T27" fmla="*/ 2594 h 1251"/>
                              <a:gd name="T28" fmla="+- 0 6117 6014"/>
                              <a:gd name="T29" fmla="*/ T28 w 764"/>
                              <a:gd name="T30" fmla="+- 0 2501 1869"/>
                              <a:gd name="T31" fmla="*/ 2501 h 1251"/>
                              <a:gd name="T32" fmla="+- 0 6127 6014"/>
                              <a:gd name="T33" fmla="*/ T32 w 764"/>
                              <a:gd name="T34" fmla="+- 0 2481 1869"/>
                              <a:gd name="T35" fmla="*/ 2481 h 1251"/>
                              <a:gd name="T36" fmla="+- 0 6778 6014"/>
                              <a:gd name="T37" fmla="*/ T36 w 764"/>
                              <a:gd name="T38" fmla="+- 0 3110 1869"/>
                              <a:gd name="T39" fmla="*/ 3110 h 1251"/>
                              <a:gd name="T40" fmla="+- 0 6658 6014"/>
                              <a:gd name="T41" fmla="*/ T40 w 764"/>
                              <a:gd name="T42" fmla="+- 0 3110 1869"/>
                              <a:gd name="T43" fmla="*/ 3110 h 1251"/>
                              <a:gd name="T44" fmla="+- 0 6658 6014"/>
                              <a:gd name="T45" fmla="*/ T44 w 764"/>
                              <a:gd name="T46" fmla="+- 0 3120 1869"/>
                              <a:gd name="T47" fmla="*/ 3120 h 1251"/>
                              <a:gd name="T48" fmla="+- 0 6778 6014"/>
                              <a:gd name="T49" fmla="*/ T48 w 764"/>
                              <a:gd name="T50" fmla="+- 0 3120 1869"/>
                              <a:gd name="T51" fmla="*/ 3120 h 1251"/>
                              <a:gd name="T52" fmla="+- 0 6778 6014"/>
                              <a:gd name="T53" fmla="*/ T52 w 764"/>
                              <a:gd name="T54" fmla="+- 0 3110 1869"/>
                              <a:gd name="T55" fmla="*/ 3110 h 12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64" h="1251">
                                <a:moveTo>
                                  <a:pt x="113" y="612"/>
                                </a:moveTo>
                                <a:lnTo>
                                  <a:pt x="60" y="612"/>
                                </a:lnTo>
                                <a:lnTo>
                                  <a:pt x="60" y="0"/>
                                </a:lnTo>
                                <a:lnTo>
                                  <a:pt x="51" y="0"/>
                                </a:lnTo>
                                <a:lnTo>
                                  <a:pt x="51" y="612"/>
                                </a:lnTo>
                                <a:lnTo>
                                  <a:pt x="0" y="612"/>
                                </a:lnTo>
                                <a:lnTo>
                                  <a:pt x="56" y="725"/>
                                </a:lnTo>
                                <a:lnTo>
                                  <a:pt x="103" y="632"/>
                                </a:lnTo>
                                <a:lnTo>
                                  <a:pt x="113" y="612"/>
                                </a:lnTo>
                                <a:close/>
                                <a:moveTo>
                                  <a:pt x="764" y="1241"/>
                                </a:moveTo>
                                <a:lnTo>
                                  <a:pt x="644" y="1241"/>
                                </a:lnTo>
                                <a:lnTo>
                                  <a:pt x="644" y="1251"/>
                                </a:lnTo>
                                <a:lnTo>
                                  <a:pt x="764" y="1251"/>
                                </a:lnTo>
                                <a:lnTo>
                                  <a:pt x="764" y="12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10173188" name="Rectangle 69"/>
                        <wps:cNvSpPr>
                          <a:spLocks noChangeArrowheads="1"/>
                        </wps:cNvSpPr>
                        <wps:spPr bwMode="auto">
                          <a:xfrm>
                            <a:off x="4368" y="3640"/>
                            <a:ext cx="3464" cy="590"/>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89" name="AutoShape 70"/>
                        <wps:cNvSpPr>
                          <a:spLocks/>
                        </wps:cNvSpPr>
                        <wps:spPr bwMode="auto">
                          <a:xfrm>
                            <a:off x="5891" y="3444"/>
                            <a:ext cx="620" cy="406"/>
                          </a:xfrm>
                          <a:custGeom>
                            <a:avLst/>
                            <a:gdLst>
                              <a:gd name="T0" fmla="+- 0 6120 5892"/>
                              <a:gd name="T1" fmla="*/ T0 w 620"/>
                              <a:gd name="T2" fmla="+- 0 3569 3252"/>
                              <a:gd name="T3" fmla="*/ 3569 h 956"/>
                              <a:gd name="T4" fmla="+- 0 6070 5892"/>
                              <a:gd name="T5" fmla="*/ T4 w 620"/>
                              <a:gd name="T6" fmla="+- 0 3569 3252"/>
                              <a:gd name="T7" fmla="*/ 3569 h 956"/>
                              <a:gd name="T8" fmla="+- 0 6070 5892"/>
                              <a:gd name="T9" fmla="*/ T8 w 620"/>
                              <a:gd name="T10" fmla="+- 0 3252 3252"/>
                              <a:gd name="T11" fmla="*/ 3252 h 956"/>
                              <a:gd name="T12" fmla="+- 0 6060 5892"/>
                              <a:gd name="T13" fmla="*/ T12 w 620"/>
                              <a:gd name="T14" fmla="+- 0 3252 3252"/>
                              <a:gd name="T15" fmla="*/ 3252 h 956"/>
                              <a:gd name="T16" fmla="+- 0 6060 5892"/>
                              <a:gd name="T17" fmla="*/ T16 w 620"/>
                              <a:gd name="T18" fmla="+- 0 3569 3252"/>
                              <a:gd name="T19" fmla="*/ 3569 h 956"/>
                              <a:gd name="T20" fmla="+- 0 6007 5892"/>
                              <a:gd name="T21" fmla="*/ T20 w 620"/>
                              <a:gd name="T22" fmla="+- 0 3569 3252"/>
                              <a:gd name="T23" fmla="*/ 3569 h 956"/>
                              <a:gd name="T24" fmla="+- 0 6065 5892"/>
                              <a:gd name="T25" fmla="*/ T24 w 620"/>
                              <a:gd name="T26" fmla="+- 0 3681 3252"/>
                              <a:gd name="T27" fmla="*/ 3681 h 956"/>
                              <a:gd name="T28" fmla="+- 0 6111 5892"/>
                              <a:gd name="T29" fmla="*/ T28 w 620"/>
                              <a:gd name="T30" fmla="+- 0 3588 3252"/>
                              <a:gd name="T31" fmla="*/ 3588 h 956"/>
                              <a:gd name="T32" fmla="+- 0 6120 5892"/>
                              <a:gd name="T33" fmla="*/ T32 w 620"/>
                              <a:gd name="T34" fmla="+- 0 3569 3252"/>
                              <a:gd name="T35" fmla="*/ 3569 h 956"/>
                              <a:gd name="T36" fmla="+- 0 6511 5892"/>
                              <a:gd name="T37" fmla="*/ T36 w 620"/>
                              <a:gd name="T38" fmla="+- 0 4197 3252"/>
                              <a:gd name="T39" fmla="*/ 4197 h 956"/>
                              <a:gd name="T40" fmla="+- 0 5892 5892"/>
                              <a:gd name="T41" fmla="*/ T40 w 620"/>
                              <a:gd name="T42" fmla="+- 0 4197 3252"/>
                              <a:gd name="T43" fmla="*/ 4197 h 956"/>
                              <a:gd name="T44" fmla="+- 0 5892 5892"/>
                              <a:gd name="T45" fmla="*/ T44 w 620"/>
                              <a:gd name="T46" fmla="+- 0 4207 3252"/>
                              <a:gd name="T47" fmla="*/ 4207 h 956"/>
                              <a:gd name="T48" fmla="+- 0 6511 5892"/>
                              <a:gd name="T49" fmla="*/ T48 w 620"/>
                              <a:gd name="T50" fmla="+- 0 4207 3252"/>
                              <a:gd name="T51" fmla="*/ 4207 h 956"/>
                              <a:gd name="T52" fmla="+- 0 6511 5892"/>
                              <a:gd name="T53" fmla="*/ T52 w 620"/>
                              <a:gd name="T54" fmla="+- 0 4197 3252"/>
                              <a:gd name="T55" fmla="*/ 4197 h 9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20" h="956">
                                <a:moveTo>
                                  <a:pt x="228" y="317"/>
                                </a:moveTo>
                                <a:lnTo>
                                  <a:pt x="178" y="317"/>
                                </a:lnTo>
                                <a:lnTo>
                                  <a:pt x="178" y="0"/>
                                </a:lnTo>
                                <a:lnTo>
                                  <a:pt x="168" y="0"/>
                                </a:lnTo>
                                <a:lnTo>
                                  <a:pt x="168" y="317"/>
                                </a:lnTo>
                                <a:lnTo>
                                  <a:pt x="115" y="317"/>
                                </a:lnTo>
                                <a:lnTo>
                                  <a:pt x="173" y="429"/>
                                </a:lnTo>
                                <a:lnTo>
                                  <a:pt x="219" y="336"/>
                                </a:lnTo>
                                <a:lnTo>
                                  <a:pt x="228" y="317"/>
                                </a:lnTo>
                                <a:close/>
                                <a:moveTo>
                                  <a:pt x="619" y="945"/>
                                </a:moveTo>
                                <a:lnTo>
                                  <a:pt x="0" y="945"/>
                                </a:lnTo>
                                <a:lnTo>
                                  <a:pt x="0" y="955"/>
                                </a:lnTo>
                                <a:lnTo>
                                  <a:pt x="619" y="955"/>
                                </a:lnTo>
                                <a:lnTo>
                                  <a:pt x="619" y="9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10173190" name="Rectangle 71"/>
                        <wps:cNvSpPr>
                          <a:spLocks noChangeArrowheads="1"/>
                        </wps:cNvSpPr>
                        <wps:spPr bwMode="auto">
                          <a:xfrm>
                            <a:off x="4900" y="4564"/>
                            <a:ext cx="2300" cy="941"/>
                          </a:xfrm>
                          <a:prstGeom prst="rect">
                            <a:avLst/>
                          </a:prstGeom>
                          <a:noFill/>
                          <a:ln w="12192">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1" name="AutoShape 72"/>
                        <wps:cNvSpPr>
                          <a:spLocks/>
                        </wps:cNvSpPr>
                        <wps:spPr bwMode="auto">
                          <a:xfrm>
                            <a:off x="5309" y="4840"/>
                            <a:ext cx="1070" cy="348"/>
                          </a:xfrm>
                          <a:custGeom>
                            <a:avLst/>
                            <a:gdLst>
                              <a:gd name="T0" fmla="+- 0 5834 5750"/>
                              <a:gd name="T1" fmla="*/ T0 w 898"/>
                              <a:gd name="T2" fmla="+- 0 5220 5013"/>
                              <a:gd name="T3" fmla="*/ 5220 h 216"/>
                              <a:gd name="T4" fmla="+- 0 5750 5750"/>
                              <a:gd name="T5" fmla="*/ T4 w 898"/>
                              <a:gd name="T6" fmla="+- 0 5220 5013"/>
                              <a:gd name="T7" fmla="*/ 5220 h 216"/>
                              <a:gd name="T8" fmla="+- 0 5750 5750"/>
                              <a:gd name="T9" fmla="*/ T8 w 898"/>
                              <a:gd name="T10" fmla="+- 0 5229 5013"/>
                              <a:gd name="T11" fmla="*/ 5229 h 216"/>
                              <a:gd name="T12" fmla="+- 0 5834 5750"/>
                              <a:gd name="T13" fmla="*/ T12 w 898"/>
                              <a:gd name="T14" fmla="+- 0 5229 5013"/>
                              <a:gd name="T15" fmla="*/ 5229 h 216"/>
                              <a:gd name="T16" fmla="+- 0 5834 5750"/>
                              <a:gd name="T17" fmla="*/ T16 w 898"/>
                              <a:gd name="T18" fmla="+- 0 5220 5013"/>
                              <a:gd name="T19" fmla="*/ 5220 h 216"/>
                              <a:gd name="T20" fmla="+- 0 6144 5750"/>
                              <a:gd name="T21" fmla="*/ T20 w 898"/>
                              <a:gd name="T22" fmla="+- 0 5220 5013"/>
                              <a:gd name="T23" fmla="*/ 5220 h 216"/>
                              <a:gd name="T24" fmla="+- 0 5990 5750"/>
                              <a:gd name="T25" fmla="*/ T24 w 898"/>
                              <a:gd name="T26" fmla="+- 0 5220 5013"/>
                              <a:gd name="T27" fmla="*/ 5220 h 216"/>
                              <a:gd name="T28" fmla="+- 0 5990 5750"/>
                              <a:gd name="T29" fmla="*/ T28 w 898"/>
                              <a:gd name="T30" fmla="+- 0 5229 5013"/>
                              <a:gd name="T31" fmla="*/ 5229 h 216"/>
                              <a:gd name="T32" fmla="+- 0 6144 5750"/>
                              <a:gd name="T33" fmla="*/ T32 w 898"/>
                              <a:gd name="T34" fmla="+- 0 5229 5013"/>
                              <a:gd name="T35" fmla="*/ 5229 h 216"/>
                              <a:gd name="T36" fmla="+- 0 6144 5750"/>
                              <a:gd name="T37" fmla="*/ T36 w 898"/>
                              <a:gd name="T38" fmla="+- 0 5220 5013"/>
                              <a:gd name="T39" fmla="*/ 5220 h 216"/>
                              <a:gd name="T40" fmla="+- 0 6206 5750"/>
                              <a:gd name="T41" fmla="*/ T40 w 898"/>
                              <a:gd name="T42" fmla="+- 0 5013 5013"/>
                              <a:gd name="T43" fmla="*/ 5013 h 216"/>
                              <a:gd name="T44" fmla="+- 0 5990 5750"/>
                              <a:gd name="T45" fmla="*/ T44 w 898"/>
                              <a:gd name="T46" fmla="+- 0 5013 5013"/>
                              <a:gd name="T47" fmla="*/ 5013 h 216"/>
                              <a:gd name="T48" fmla="+- 0 5990 5750"/>
                              <a:gd name="T49" fmla="*/ T48 w 898"/>
                              <a:gd name="T50" fmla="+- 0 5025 5013"/>
                              <a:gd name="T51" fmla="*/ 5025 h 216"/>
                              <a:gd name="T52" fmla="+- 0 6206 5750"/>
                              <a:gd name="T53" fmla="*/ T52 w 898"/>
                              <a:gd name="T54" fmla="+- 0 5025 5013"/>
                              <a:gd name="T55" fmla="*/ 5025 h 216"/>
                              <a:gd name="T56" fmla="+- 0 6206 5750"/>
                              <a:gd name="T57" fmla="*/ T56 w 898"/>
                              <a:gd name="T58" fmla="+- 0 5013 5013"/>
                              <a:gd name="T59" fmla="*/ 5013 h 216"/>
                              <a:gd name="T60" fmla="+- 0 6648 5750"/>
                              <a:gd name="T61" fmla="*/ T60 w 898"/>
                              <a:gd name="T62" fmla="+- 0 5220 5013"/>
                              <a:gd name="T63" fmla="*/ 5220 h 216"/>
                              <a:gd name="T64" fmla="+- 0 6499 5750"/>
                              <a:gd name="T65" fmla="*/ T64 w 898"/>
                              <a:gd name="T66" fmla="+- 0 5220 5013"/>
                              <a:gd name="T67" fmla="*/ 5220 h 216"/>
                              <a:gd name="T68" fmla="+- 0 6499 5750"/>
                              <a:gd name="T69" fmla="*/ T68 w 898"/>
                              <a:gd name="T70" fmla="+- 0 5229 5013"/>
                              <a:gd name="T71" fmla="*/ 5229 h 216"/>
                              <a:gd name="T72" fmla="+- 0 6648 5750"/>
                              <a:gd name="T73" fmla="*/ T72 w 898"/>
                              <a:gd name="T74" fmla="+- 0 5229 5013"/>
                              <a:gd name="T75" fmla="*/ 5229 h 216"/>
                              <a:gd name="T76" fmla="+- 0 6648 5750"/>
                              <a:gd name="T77" fmla="*/ T76 w 898"/>
                              <a:gd name="T78" fmla="+- 0 5220 5013"/>
                              <a:gd name="T79" fmla="*/ 5220 h 2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898" h="216">
                                <a:moveTo>
                                  <a:pt x="84" y="207"/>
                                </a:moveTo>
                                <a:lnTo>
                                  <a:pt x="0" y="207"/>
                                </a:lnTo>
                                <a:lnTo>
                                  <a:pt x="0" y="216"/>
                                </a:lnTo>
                                <a:lnTo>
                                  <a:pt x="84" y="216"/>
                                </a:lnTo>
                                <a:lnTo>
                                  <a:pt x="84" y="207"/>
                                </a:lnTo>
                                <a:close/>
                                <a:moveTo>
                                  <a:pt x="394" y="207"/>
                                </a:moveTo>
                                <a:lnTo>
                                  <a:pt x="240" y="207"/>
                                </a:lnTo>
                                <a:lnTo>
                                  <a:pt x="240" y="216"/>
                                </a:lnTo>
                                <a:lnTo>
                                  <a:pt x="394" y="216"/>
                                </a:lnTo>
                                <a:lnTo>
                                  <a:pt x="394" y="207"/>
                                </a:lnTo>
                                <a:close/>
                                <a:moveTo>
                                  <a:pt x="456" y="0"/>
                                </a:moveTo>
                                <a:lnTo>
                                  <a:pt x="240" y="0"/>
                                </a:lnTo>
                                <a:lnTo>
                                  <a:pt x="240" y="12"/>
                                </a:lnTo>
                                <a:lnTo>
                                  <a:pt x="456" y="12"/>
                                </a:lnTo>
                                <a:lnTo>
                                  <a:pt x="456" y="0"/>
                                </a:lnTo>
                                <a:close/>
                                <a:moveTo>
                                  <a:pt x="898" y="207"/>
                                </a:moveTo>
                                <a:lnTo>
                                  <a:pt x="749" y="207"/>
                                </a:lnTo>
                                <a:lnTo>
                                  <a:pt x="749" y="216"/>
                                </a:lnTo>
                                <a:lnTo>
                                  <a:pt x="898" y="216"/>
                                </a:lnTo>
                                <a:lnTo>
                                  <a:pt x="898"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01731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988" y="4222"/>
                            <a:ext cx="125" cy="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0173194" name="Freeform 74"/>
                        <wps:cNvSpPr>
                          <a:spLocks/>
                        </wps:cNvSpPr>
                        <wps:spPr bwMode="auto">
                          <a:xfrm>
                            <a:off x="4579" y="5747"/>
                            <a:ext cx="2981" cy="1208"/>
                          </a:xfrm>
                          <a:custGeom>
                            <a:avLst/>
                            <a:gdLst>
                              <a:gd name="T0" fmla="+- 0 6070 4579"/>
                              <a:gd name="T1" fmla="*/ T0 w 2981"/>
                              <a:gd name="T2" fmla="+- 0 5748 5748"/>
                              <a:gd name="T3" fmla="*/ 5748 h 1208"/>
                              <a:gd name="T4" fmla="+- 0 4579 4579"/>
                              <a:gd name="T5" fmla="*/ T4 w 2981"/>
                              <a:gd name="T6" fmla="+- 0 6350 5748"/>
                              <a:gd name="T7" fmla="*/ 6350 h 1208"/>
                              <a:gd name="T8" fmla="+- 0 6070 4579"/>
                              <a:gd name="T9" fmla="*/ T8 w 2981"/>
                              <a:gd name="T10" fmla="+- 0 6955 5748"/>
                              <a:gd name="T11" fmla="*/ 6955 h 1208"/>
                              <a:gd name="T12" fmla="+- 0 7560 4579"/>
                              <a:gd name="T13" fmla="*/ T12 w 2981"/>
                              <a:gd name="T14" fmla="+- 0 6350 5748"/>
                              <a:gd name="T15" fmla="*/ 6350 h 1208"/>
                              <a:gd name="T16" fmla="+- 0 6070 4579"/>
                              <a:gd name="T17" fmla="*/ T16 w 2981"/>
                              <a:gd name="T18" fmla="+- 0 5748 5748"/>
                              <a:gd name="T19" fmla="*/ 5748 h 1208"/>
                            </a:gdLst>
                            <a:ahLst/>
                            <a:cxnLst>
                              <a:cxn ang="0">
                                <a:pos x="T1" y="T3"/>
                              </a:cxn>
                              <a:cxn ang="0">
                                <a:pos x="T5" y="T7"/>
                              </a:cxn>
                              <a:cxn ang="0">
                                <a:pos x="T9" y="T11"/>
                              </a:cxn>
                              <a:cxn ang="0">
                                <a:pos x="T13" y="T15"/>
                              </a:cxn>
                              <a:cxn ang="0">
                                <a:pos x="T17" y="T19"/>
                              </a:cxn>
                            </a:cxnLst>
                            <a:rect l="0" t="0" r="r" b="b"/>
                            <a:pathLst>
                              <a:path w="2981" h="1208">
                                <a:moveTo>
                                  <a:pt x="1491" y="0"/>
                                </a:moveTo>
                                <a:lnTo>
                                  <a:pt x="0" y="602"/>
                                </a:lnTo>
                                <a:lnTo>
                                  <a:pt x="1491" y="1207"/>
                                </a:lnTo>
                                <a:lnTo>
                                  <a:pt x="2981" y="602"/>
                                </a:lnTo>
                                <a:lnTo>
                                  <a:pt x="1491" y="0"/>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5" name="Line 75"/>
                        <wps:cNvCnPr>
                          <a:cxnSpLocks noChangeShapeType="1"/>
                        </wps:cNvCnPr>
                        <wps:spPr bwMode="auto">
                          <a:xfrm>
                            <a:off x="5723" y="6311"/>
                            <a:ext cx="103" cy="0"/>
                          </a:xfrm>
                          <a:prstGeom prst="line">
                            <a:avLst/>
                          </a:prstGeom>
                          <a:noFill/>
                          <a:ln w="444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0173196" name="Freeform 76"/>
                        <wps:cNvSpPr>
                          <a:spLocks/>
                        </wps:cNvSpPr>
                        <wps:spPr bwMode="auto">
                          <a:xfrm>
                            <a:off x="5774" y="7142"/>
                            <a:ext cx="560" cy="533"/>
                          </a:xfrm>
                          <a:custGeom>
                            <a:avLst/>
                            <a:gdLst>
                              <a:gd name="T0" fmla="+- 0 6055 5774"/>
                              <a:gd name="T1" fmla="*/ T0 w 560"/>
                              <a:gd name="T2" fmla="+- 0 7142 7142"/>
                              <a:gd name="T3" fmla="*/ 7142 h 533"/>
                              <a:gd name="T4" fmla="+- 0 5981 5774"/>
                              <a:gd name="T5" fmla="*/ T4 w 560"/>
                              <a:gd name="T6" fmla="+- 0 7152 7142"/>
                              <a:gd name="T7" fmla="*/ 7152 h 533"/>
                              <a:gd name="T8" fmla="+- 0 5914 5774"/>
                              <a:gd name="T9" fmla="*/ T8 w 560"/>
                              <a:gd name="T10" fmla="+- 0 7179 7142"/>
                              <a:gd name="T11" fmla="*/ 7179 h 533"/>
                              <a:gd name="T12" fmla="+- 0 5857 5774"/>
                              <a:gd name="T13" fmla="*/ T12 w 560"/>
                              <a:gd name="T14" fmla="+- 0 7220 7142"/>
                              <a:gd name="T15" fmla="*/ 7220 h 533"/>
                              <a:gd name="T16" fmla="+- 0 5813 5774"/>
                              <a:gd name="T17" fmla="*/ T16 w 560"/>
                              <a:gd name="T18" fmla="+- 0 7274 7142"/>
                              <a:gd name="T19" fmla="*/ 7274 h 533"/>
                              <a:gd name="T20" fmla="+- 0 5785 5774"/>
                              <a:gd name="T21" fmla="*/ T20 w 560"/>
                              <a:gd name="T22" fmla="+- 0 7338 7142"/>
                              <a:gd name="T23" fmla="*/ 7338 h 533"/>
                              <a:gd name="T24" fmla="+- 0 5774 5774"/>
                              <a:gd name="T25" fmla="*/ T24 w 560"/>
                              <a:gd name="T26" fmla="+- 0 7408 7142"/>
                              <a:gd name="T27" fmla="*/ 7408 h 533"/>
                              <a:gd name="T28" fmla="+- 0 5785 5774"/>
                              <a:gd name="T29" fmla="*/ T28 w 560"/>
                              <a:gd name="T30" fmla="+- 0 7479 7142"/>
                              <a:gd name="T31" fmla="*/ 7479 h 533"/>
                              <a:gd name="T32" fmla="+- 0 5813 5774"/>
                              <a:gd name="T33" fmla="*/ T32 w 560"/>
                              <a:gd name="T34" fmla="+- 0 7543 7142"/>
                              <a:gd name="T35" fmla="*/ 7543 h 533"/>
                              <a:gd name="T36" fmla="+- 0 5857 5774"/>
                              <a:gd name="T37" fmla="*/ T36 w 560"/>
                              <a:gd name="T38" fmla="+- 0 7597 7142"/>
                              <a:gd name="T39" fmla="*/ 7597 h 533"/>
                              <a:gd name="T40" fmla="+- 0 5914 5774"/>
                              <a:gd name="T41" fmla="*/ T40 w 560"/>
                              <a:gd name="T42" fmla="+- 0 7638 7142"/>
                              <a:gd name="T43" fmla="*/ 7638 h 533"/>
                              <a:gd name="T44" fmla="+- 0 5981 5774"/>
                              <a:gd name="T45" fmla="*/ T44 w 560"/>
                              <a:gd name="T46" fmla="+- 0 7665 7142"/>
                              <a:gd name="T47" fmla="*/ 7665 h 533"/>
                              <a:gd name="T48" fmla="+- 0 6055 5774"/>
                              <a:gd name="T49" fmla="*/ T48 w 560"/>
                              <a:gd name="T50" fmla="+- 0 7675 7142"/>
                              <a:gd name="T51" fmla="*/ 7675 h 533"/>
                              <a:gd name="T52" fmla="+- 0 6129 5774"/>
                              <a:gd name="T53" fmla="*/ T52 w 560"/>
                              <a:gd name="T54" fmla="+- 0 7665 7142"/>
                              <a:gd name="T55" fmla="*/ 7665 h 533"/>
                              <a:gd name="T56" fmla="+- 0 6196 5774"/>
                              <a:gd name="T57" fmla="*/ T56 w 560"/>
                              <a:gd name="T58" fmla="+- 0 7638 7142"/>
                              <a:gd name="T59" fmla="*/ 7638 h 533"/>
                              <a:gd name="T60" fmla="+- 0 6252 5774"/>
                              <a:gd name="T61" fmla="*/ T60 w 560"/>
                              <a:gd name="T62" fmla="+- 0 7597 7142"/>
                              <a:gd name="T63" fmla="*/ 7597 h 533"/>
                              <a:gd name="T64" fmla="+- 0 6296 5774"/>
                              <a:gd name="T65" fmla="*/ T64 w 560"/>
                              <a:gd name="T66" fmla="+- 0 7543 7142"/>
                              <a:gd name="T67" fmla="*/ 7543 h 533"/>
                              <a:gd name="T68" fmla="+- 0 6324 5774"/>
                              <a:gd name="T69" fmla="*/ T68 w 560"/>
                              <a:gd name="T70" fmla="+- 0 7479 7142"/>
                              <a:gd name="T71" fmla="*/ 7479 h 533"/>
                              <a:gd name="T72" fmla="+- 0 6334 5774"/>
                              <a:gd name="T73" fmla="*/ T72 w 560"/>
                              <a:gd name="T74" fmla="+- 0 7408 7142"/>
                              <a:gd name="T75" fmla="*/ 7408 h 533"/>
                              <a:gd name="T76" fmla="+- 0 6324 5774"/>
                              <a:gd name="T77" fmla="*/ T76 w 560"/>
                              <a:gd name="T78" fmla="+- 0 7338 7142"/>
                              <a:gd name="T79" fmla="*/ 7338 h 533"/>
                              <a:gd name="T80" fmla="+- 0 6296 5774"/>
                              <a:gd name="T81" fmla="*/ T80 w 560"/>
                              <a:gd name="T82" fmla="+- 0 7274 7142"/>
                              <a:gd name="T83" fmla="*/ 7274 h 533"/>
                              <a:gd name="T84" fmla="+- 0 6252 5774"/>
                              <a:gd name="T85" fmla="*/ T84 w 560"/>
                              <a:gd name="T86" fmla="+- 0 7220 7142"/>
                              <a:gd name="T87" fmla="*/ 7220 h 533"/>
                              <a:gd name="T88" fmla="+- 0 6196 5774"/>
                              <a:gd name="T89" fmla="*/ T88 w 560"/>
                              <a:gd name="T90" fmla="+- 0 7179 7142"/>
                              <a:gd name="T91" fmla="*/ 7179 h 533"/>
                              <a:gd name="T92" fmla="+- 0 6129 5774"/>
                              <a:gd name="T93" fmla="*/ T92 w 560"/>
                              <a:gd name="T94" fmla="+- 0 7152 7142"/>
                              <a:gd name="T95" fmla="*/ 7152 h 533"/>
                              <a:gd name="T96" fmla="+- 0 6055 5774"/>
                              <a:gd name="T97" fmla="*/ T96 w 560"/>
                              <a:gd name="T98" fmla="+- 0 7142 7142"/>
                              <a:gd name="T99" fmla="*/ 7142 h 5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60" h="533">
                                <a:moveTo>
                                  <a:pt x="281" y="0"/>
                                </a:moveTo>
                                <a:lnTo>
                                  <a:pt x="207" y="10"/>
                                </a:lnTo>
                                <a:lnTo>
                                  <a:pt x="140" y="37"/>
                                </a:lnTo>
                                <a:lnTo>
                                  <a:pt x="83" y="78"/>
                                </a:lnTo>
                                <a:lnTo>
                                  <a:pt x="39" y="132"/>
                                </a:lnTo>
                                <a:lnTo>
                                  <a:pt x="11" y="196"/>
                                </a:lnTo>
                                <a:lnTo>
                                  <a:pt x="0" y="266"/>
                                </a:lnTo>
                                <a:lnTo>
                                  <a:pt x="11" y="337"/>
                                </a:lnTo>
                                <a:lnTo>
                                  <a:pt x="39" y="401"/>
                                </a:lnTo>
                                <a:lnTo>
                                  <a:pt x="83" y="455"/>
                                </a:lnTo>
                                <a:lnTo>
                                  <a:pt x="140" y="496"/>
                                </a:lnTo>
                                <a:lnTo>
                                  <a:pt x="207" y="523"/>
                                </a:lnTo>
                                <a:lnTo>
                                  <a:pt x="281" y="533"/>
                                </a:lnTo>
                                <a:lnTo>
                                  <a:pt x="355" y="523"/>
                                </a:lnTo>
                                <a:lnTo>
                                  <a:pt x="422" y="496"/>
                                </a:lnTo>
                                <a:lnTo>
                                  <a:pt x="478" y="455"/>
                                </a:lnTo>
                                <a:lnTo>
                                  <a:pt x="522" y="401"/>
                                </a:lnTo>
                                <a:lnTo>
                                  <a:pt x="550" y="337"/>
                                </a:lnTo>
                                <a:lnTo>
                                  <a:pt x="560" y="266"/>
                                </a:lnTo>
                                <a:lnTo>
                                  <a:pt x="550" y="196"/>
                                </a:lnTo>
                                <a:lnTo>
                                  <a:pt x="522" y="132"/>
                                </a:lnTo>
                                <a:lnTo>
                                  <a:pt x="478" y="78"/>
                                </a:lnTo>
                                <a:lnTo>
                                  <a:pt x="422" y="37"/>
                                </a:lnTo>
                                <a:lnTo>
                                  <a:pt x="355" y="10"/>
                                </a:lnTo>
                                <a:lnTo>
                                  <a:pt x="281"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10173197" name="Picture 7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014" y="6902"/>
                            <a:ext cx="85" cy="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10173198" name="Picture 7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6029" y="5505"/>
                            <a:ext cx="85"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0173199" name="AutoShape 79"/>
                        <wps:cNvSpPr>
                          <a:spLocks/>
                        </wps:cNvSpPr>
                        <wps:spPr bwMode="auto">
                          <a:xfrm>
                            <a:off x="7219" y="4917"/>
                            <a:ext cx="1128" cy="113"/>
                          </a:xfrm>
                          <a:custGeom>
                            <a:avLst/>
                            <a:gdLst>
                              <a:gd name="T0" fmla="+- 0 7332 7219"/>
                              <a:gd name="T1" fmla="*/ T0 w 1128"/>
                              <a:gd name="T2" fmla="+- 0 5030 4917"/>
                              <a:gd name="T3" fmla="*/ 5030 h 113"/>
                              <a:gd name="T4" fmla="+- 0 7219 7219"/>
                              <a:gd name="T5" fmla="*/ T4 w 1128"/>
                              <a:gd name="T6" fmla="+- 0 4972 4917"/>
                              <a:gd name="T7" fmla="*/ 4972 h 113"/>
                              <a:gd name="T8" fmla="+- 0 7332 7219"/>
                              <a:gd name="T9" fmla="*/ T8 w 1128"/>
                              <a:gd name="T10" fmla="+- 0 4917 4917"/>
                              <a:gd name="T11" fmla="*/ 4917 h 113"/>
                              <a:gd name="T12" fmla="+- 0 7332 7219"/>
                              <a:gd name="T13" fmla="*/ T12 w 1128"/>
                              <a:gd name="T14" fmla="+- 0 4968 4917"/>
                              <a:gd name="T15" fmla="*/ 4968 h 113"/>
                              <a:gd name="T16" fmla="+- 0 7315 7219"/>
                              <a:gd name="T17" fmla="*/ T16 w 1128"/>
                              <a:gd name="T18" fmla="+- 0 4968 4917"/>
                              <a:gd name="T19" fmla="*/ 4968 h 113"/>
                              <a:gd name="T20" fmla="+- 0 7315 7219"/>
                              <a:gd name="T21" fmla="*/ T20 w 1128"/>
                              <a:gd name="T22" fmla="+- 0 4977 4917"/>
                              <a:gd name="T23" fmla="*/ 4977 h 113"/>
                              <a:gd name="T24" fmla="+- 0 7332 7219"/>
                              <a:gd name="T25" fmla="*/ T24 w 1128"/>
                              <a:gd name="T26" fmla="+- 0 4977 4917"/>
                              <a:gd name="T27" fmla="*/ 4977 h 113"/>
                              <a:gd name="T28" fmla="+- 0 7332 7219"/>
                              <a:gd name="T29" fmla="*/ T28 w 1128"/>
                              <a:gd name="T30" fmla="+- 0 5030 4917"/>
                              <a:gd name="T31" fmla="*/ 5030 h 113"/>
                              <a:gd name="T32" fmla="+- 0 7332 7219"/>
                              <a:gd name="T33" fmla="*/ T32 w 1128"/>
                              <a:gd name="T34" fmla="+- 0 4977 4917"/>
                              <a:gd name="T35" fmla="*/ 4977 h 113"/>
                              <a:gd name="T36" fmla="+- 0 7315 7219"/>
                              <a:gd name="T37" fmla="*/ T36 w 1128"/>
                              <a:gd name="T38" fmla="+- 0 4977 4917"/>
                              <a:gd name="T39" fmla="*/ 4977 h 113"/>
                              <a:gd name="T40" fmla="+- 0 7315 7219"/>
                              <a:gd name="T41" fmla="*/ T40 w 1128"/>
                              <a:gd name="T42" fmla="+- 0 4968 4917"/>
                              <a:gd name="T43" fmla="*/ 4968 h 113"/>
                              <a:gd name="T44" fmla="+- 0 7332 7219"/>
                              <a:gd name="T45" fmla="*/ T44 w 1128"/>
                              <a:gd name="T46" fmla="+- 0 4968 4917"/>
                              <a:gd name="T47" fmla="*/ 4968 h 113"/>
                              <a:gd name="T48" fmla="+- 0 7332 7219"/>
                              <a:gd name="T49" fmla="*/ T48 w 1128"/>
                              <a:gd name="T50" fmla="+- 0 4977 4917"/>
                              <a:gd name="T51" fmla="*/ 4977 h 113"/>
                              <a:gd name="T52" fmla="+- 0 8347 7219"/>
                              <a:gd name="T53" fmla="*/ T52 w 1128"/>
                              <a:gd name="T54" fmla="+- 0 4977 4917"/>
                              <a:gd name="T55" fmla="*/ 4977 h 113"/>
                              <a:gd name="T56" fmla="+- 0 7332 7219"/>
                              <a:gd name="T57" fmla="*/ T56 w 1128"/>
                              <a:gd name="T58" fmla="+- 0 4977 4917"/>
                              <a:gd name="T59" fmla="*/ 4977 h 113"/>
                              <a:gd name="T60" fmla="+- 0 7332 7219"/>
                              <a:gd name="T61" fmla="*/ T60 w 1128"/>
                              <a:gd name="T62" fmla="+- 0 4968 4917"/>
                              <a:gd name="T63" fmla="*/ 4968 h 113"/>
                              <a:gd name="T64" fmla="+- 0 8347 7219"/>
                              <a:gd name="T65" fmla="*/ T64 w 1128"/>
                              <a:gd name="T66" fmla="+- 0 4968 4917"/>
                              <a:gd name="T67" fmla="*/ 4968 h 113"/>
                              <a:gd name="T68" fmla="+- 0 8347 7219"/>
                              <a:gd name="T69" fmla="*/ T68 w 1128"/>
                              <a:gd name="T70" fmla="+- 0 4977 4917"/>
                              <a:gd name="T71" fmla="*/ 4977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28" h="113">
                                <a:moveTo>
                                  <a:pt x="113" y="113"/>
                                </a:moveTo>
                                <a:lnTo>
                                  <a:pt x="0" y="55"/>
                                </a:lnTo>
                                <a:lnTo>
                                  <a:pt x="113" y="0"/>
                                </a:lnTo>
                                <a:lnTo>
                                  <a:pt x="113" y="51"/>
                                </a:lnTo>
                                <a:lnTo>
                                  <a:pt x="96" y="51"/>
                                </a:lnTo>
                                <a:lnTo>
                                  <a:pt x="96" y="60"/>
                                </a:lnTo>
                                <a:lnTo>
                                  <a:pt x="113" y="60"/>
                                </a:lnTo>
                                <a:lnTo>
                                  <a:pt x="113" y="113"/>
                                </a:lnTo>
                                <a:close/>
                                <a:moveTo>
                                  <a:pt x="113" y="60"/>
                                </a:moveTo>
                                <a:lnTo>
                                  <a:pt x="96" y="60"/>
                                </a:lnTo>
                                <a:lnTo>
                                  <a:pt x="96" y="51"/>
                                </a:lnTo>
                                <a:lnTo>
                                  <a:pt x="113" y="51"/>
                                </a:lnTo>
                                <a:lnTo>
                                  <a:pt x="113" y="60"/>
                                </a:lnTo>
                                <a:close/>
                                <a:moveTo>
                                  <a:pt x="1128" y="60"/>
                                </a:moveTo>
                                <a:lnTo>
                                  <a:pt x="113" y="60"/>
                                </a:lnTo>
                                <a:lnTo>
                                  <a:pt x="113" y="51"/>
                                </a:lnTo>
                                <a:lnTo>
                                  <a:pt x="1128" y="51"/>
                                </a:lnTo>
                                <a:lnTo>
                                  <a:pt x="1128"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10173200" name="Line 80"/>
                        <wps:cNvCnPr>
                          <a:cxnSpLocks noChangeShapeType="1"/>
                        </wps:cNvCnPr>
                        <wps:spPr bwMode="auto">
                          <a:xfrm flipH="1">
                            <a:off x="6072" y="734"/>
                            <a:ext cx="5" cy="524"/>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0173201" name="Line 81"/>
                        <wps:cNvCnPr>
                          <a:cxnSpLocks noChangeShapeType="1"/>
                        </wps:cNvCnPr>
                        <wps:spPr bwMode="auto">
                          <a:xfrm>
                            <a:off x="8345" y="4996"/>
                            <a:ext cx="1" cy="1345"/>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0173202" name="Freeform 82"/>
                        <wps:cNvSpPr>
                          <a:spLocks/>
                        </wps:cNvSpPr>
                        <wps:spPr bwMode="auto">
                          <a:xfrm>
                            <a:off x="3098" y="7679"/>
                            <a:ext cx="560" cy="533"/>
                          </a:xfrm>
                          <a:custGeom>
                            <a:avLst/>
                            <a:gdLst>
                              <a:gd name="T0" fmla="+- 0 3379 3098"/>
                              <a:gd name="T1" fmla="*/ T0 w 560"/>
                              <a:gd name="T2" fmla="+- 0 7680 7680"/>
                              <a:gd name="T3" fmla="*/ 7680 h 533"/>
                              <a:gd name="T4" fmla="+- 0 3304 3098"/>
                              <a:gd name="T5" fmla="*/ T4 w 560"/>
                              <a:gd name="T6" fmla="+- 0 7689 7680"/>
                              <a:gd name="T7" fmla="*/ 7689 h 533"/>
                              <a:gd name="T8" fmla="+- 0 3237 3098"/>
                              <a:gd name="T9" fmla="*/ T8 w 560"/>
                              <a:gd name="T10" fmla="+- 0 7716 7680"/>
                              <a:gd name="T11" fmla="*/ 7716 h 533"/>
                              <a:gd name="T12" fmla="+- 0 3180 3098"/>
                              <a:gd name="T13" fmla="*/ T12 w 560"/>
                              <a:gd name="T14" fmla="+- 0 7757 7680"/>
                              <a:gd name="T15" fmla="*/ 7757 h 533"/>
                              <a:gd name="T16" fmla="+- 0 3137 3098"/>
                              <a:gd name="T17" fmla="*/ T16 w 560"/>
                              <a:gd name="T18" fmla="+- 0 7811 7680"/>
                              <a:gd name="T19" fmla="*/ 7811 h 533"/>
                              <a:gd name="T20" fmla="+- 0 3108 3098"/>
                              <a:gd name="T21" fmla="*/ T20 w 560"/>
                              <a:gd name="T22" fmla="+- 0 7875 7680"/>
                              <a:gd name="T23" fmla="*/ 7875 h 533"/>
                              <a:gd name="T24" fmla="+- 0 3098 3098"/>
                              <a:gd name="T25" fmla="*/ T24 w 560"/>
                              <a:gd name="T26" fmla="+- 0 7946 7680"/>
                              <a:gd name="T27" fmla="*/ 7946 h 533"/>
                              <a:gd name="T28" fmla="+- 0 3108 3098"/>
                              <a:gd name="T29" fmla="*/ T28 w 560"/>
                              <a:gd name="T30" fmla="+- 0 8017 7680"/>
                              <a:gd name="T31" fmla="*/ 8017 h 533"/>
                              <a:gd name="T32" fmla="+- 0 3137 3098"/>
                              <a:gd name="T33" fmla="*/ T32 w 560"/>
                              <a:gd name="T34" fmla="+- 0 8080 7680"/>
                              <a:gd name="T35" fmla="*/ 8080 h 533"/>
                              <a:gd name="T36" fmla="+- 0 3180 3098"/>
                              <a:gd name="T37" fmla="*/ T36 w 560"/>
                              <a:gd name="T38" fmla="+- 0 8134 7680"/>
                              <a:gd name="T39" fmla="*/ 8134 h 533"/>
                              <a:gd name="T40" fmla="+- 0 3237 3098"/>
                              <a:gd name="T41" fmla="*/ T40 w 560"/>
                              <a:gd name="T42" fmla="+- 0 8176 7680"/>
                              <a:gd name="T43" fmla="*/ 8176 h 533"/>
                              <a:gd name="T44" fmla="+- 0 3304 3098"/>
                              <a:gd name="T45" fmla="*/ T44 w 560"/>
                              <a:gd name="T46" fmla="+- 0 8203 7680"/>
                              <a:gd name="T47" fmla="*/ 8203 h 533"/>
                              <a:gd name="T48" fmla="+- 0 3379 3098"/>
                              <a:gd name="T49" fmla="*/ T48 w 560"/>
                              <a:gd name="T50" fmla="+- 0 8212 7680"/>
                              <a:gd name="T51" fmla="*/ 8212 h 533"/>
                              <a:gd name="T52" fmla="+- 0 3453 3098"/>
                              <a:gd name="T53" fmla="*/ T52 w 560"/>
                              <a:gd name="T54" fmla="+- 0 8203 7680"/>
                              <a:gd name="T55" fmla="*/ 8203 h 533"/>
                              <a:gd name="T56" fmla="+- 0 3520 3098"/>
                              <a:gd name="T57" fmla="*/ T56 w 560"/>
                              <a:gd name="T58" fmla="+- 0 8176 7680"/>
                              <a:gd name="T59" fmla="*/ 8176 h 533"/>
                              <a:gd name="T60" fmla="+- 0 3576 3098"/>
                              <a:gd name="T61" fmla="*/ T60 w 560"/>
                              <a:gd name="T62" fmla="+- 0 8134 7680"/>
                              <a:gd name="T63" fmla="*/ 8134 h 533"/>
                              <a:gd name="T64" fmla="+- 0 3620 3098"/>
                              <a:gd name="T65" fmla="*/ T64 w 560"/>
                              <a:gd name="T66" fmla="+- 0 8080 7680"/>
                              <a:gd name="T67" fmla="*/ 8080 h 533"/>
                              <a:gd name="T68" fmla="+- 0 3648 3098"/>
                              <a:gd name="T69" fmla="*/ T68 w 560"/>
                              <a:gd name="T70" fmla="+- 0 8017 7680"/>
                              <a:gd name="T71" fmla="*/ 8017 h 533"/>
                              <a:gd name="T72" fmla="+- 0 3658 3098"/>
                              <a:gd name="T73" fmla="*/ T72 w 560"/>
                              <a:gd name="T74" fmla="+- 0 7946 7680"/>
                              <a:gd name="T75" fmla="*/ 7946 h 533"/>
                              <a:gd name="T76" fmla="+- 0 3648 3098"/>
                              <a:gd name="T77" fmla="*/ T76 w 560"/>
                              <a:gd name="T78" fmla="+- 0 7875 7680"/>
                              <a:gd name="T79" fmla="*/ 7875 h 533"/>
                              <a:gd name="T80" fmla="+- 0 3620 3098"/>
                              <a:gd name="T81" fmla="*/ T80 w 560"/>
                              <a:gd name="T82" fmla="+- 0 7811 7680"/>
                              <a:gd name="T83" fmla="*/ 7811 h 533"/>
                              <a:gd name="T84" fmla="+- 0 3576 3098"/>
                              <a:gd name="T85" fmla="*/ T84 w 560"/>
                              <a:gd name="T86" fmla="+- 0 7757 7680"/>
                              <a:gd name="T87" fmla="*/ 7757 h 533"/>
                              <a:gd name="T88" fmla="+- 0 3520 3098"/>
                              <a:gd name="T89" fmla="*/ T88 w 560"/>
                              <a:gd name="T90" fmla="+- 0 7716 7680"/>
                              <a:gd name="T91" fmla="*/ 7716 h 533"/>
                              <a:gd name="T92" fmla="+- 0 3453 3098"/>
                              <a:gd name="T93" fmla="*/ T92 w 560"/>
                              <a:gd name="T94" fmla="+- 0 7689 7680"/>
                              <a:gd name="T95" fmla="*/ 7689 h 533"/>
                              <a:gd name="T96" fmla="+- 0 3379 3098"/>
                              <a:gd name="T97" fmla="*/ T96 w 560"/>
                              <a:gd name="T98" fmla="+- 0 7680 7680"/>
                              <a:gd name="T99" fmla="*/ 7680 h 5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60" h="533">
                                <a:moveTo>
                                  <a:pt x="281" y="0"/>
                                </a:moveTo>
                                <a:lnTo>
                                  <a:pt x="206" y="9"/>
                                </a:lnTo>
                                <a:lnTo>
                                  <a:pt x="139" y="36"/>
                                </a:lnTo>
                                <a:lnTo>
                                  <a:pt x="82" y="77"/>
                                </a:lnTo>
                                <a:lnTo>
                                  <a:pt x="39" y="131"/>
                                </a:lnTo>
                                <a:lnTo>
                                  <a:pt x="10" y="195"/>
                                </a:lnTo>
                                <a:lnTo>
                                  <a:pt x="0" y="266"/>
                                </a:lnTo>
                                <a:lnTo>
                                  <a:pt x="10" y="337"/>
                                </a:lnTo>
                                <a:lnTo>
                                  <a:pt x="39" y="400"/>
                                </a:lnTo>
                                <a:lnTo>
                                  <a:pt x="82" y="454"/>
                                </a:lnTo>
                                <a:lnTo>
                                  <a:pt x="139" y="496"/>
                                </a:lnTo>
                                <a:lnTo>
                                  <a:pt x="206" y="523"/>
                                </a:lnTo>
                                <a:lnTo>
                                  <a:pt x="281" y="532"/>
                                </a:lnTo>
                                <a:lnTo>
                                  <a:pt x="355" y="523"/>
                                </a:lnTo>
                                <a:lnTo>
                                  <a:pt x="422" y="496"/>
                                </a:lnTo>
                                <a:lnTo>
                                  <a:pt x="478" y="454"/>
                                </a:lnTo>
                                <a:lnTo>
                                  <a:pt x="522" y="400"/>
                                </a:lnTo>
                                <a:lnTo>
                                  <a:pt x="550" y="337"/>
                                </a:lnTo>
                                <a:lnTo>
                                  <a:pt x="560" y="266"/>
                                </a:lnTo>
                                <a:lnTo>
                                  <a:pt x="550" y="195"/>
                                </a:lnTo>
                                <a:lnTo>
                                  <a:pt x="522" y="131"/>
                                </a:lnTo>
                                <a:lnTo>
                                  <a:pt x="478" y="77"/>
                                </a:lnTo>
                                <a:lnTo>
                                  <a:pt x="422" y="36"/>
                                </a:lnTo>
                                <a:lnTo>
                                  <a:pt x="355" y="9"/>
                                </a:lnTo>
                                <a:lnTo>
                                  <a:pt x="281" y="0"/>
                                </a:lnTo>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203" name="AutoShape 83"/>
                        <wps:cNvSpPr>
                          <a:spLocks/>
                        </wps:cNvSpPr>
                        <wps:spPr bwMode="auto">
                          <a:xfrm>
                            <a:off x="3366" y="2032"/>
                            <a:ext cx="85" cy="5647"/>
                          </a:xfrm>
                          <a:custGeom>
                            <a:avLst/>
                            <a:gdLst>
                              <a:gd name="T0" fmla="+- 0 3403 3338"/>
                              <a:gd name="T1" fmla="*/ T0 w 113"/>
                              <a:gd name="T2" fmla="+- 0 7584 1867"/>
                              <a:gd name="T3" fmla="*/ 7584 h 5813"/>
                              <a:gd name="T4" fmla="+- 0 3389 3338"/>
                              <a:gd name="T5" fmla="*/ T4 w 113"/>
                              <a:gd name="T6" fmla="+- 0 7584 1867"/>
                              <a:gd name="T7" fmla="*/ 7584 h 5813"/>
                              <a:gd name="T8" fmla="+- 0 3389 3338"/>
                              <a:gd name="T9" fmla="*/ T8 w 113"/>
                              <a:gd name="T10" fmla="+- 0 1867 1867"/>
                              <a:gd name="T11" fmla="*/ 1867 h 5813"/>
                              <a:gd name="T12" fmla="+- 0 3403 3338"/>
                              <a:gd name="T13" fmla="*/ T12 w 113"/>
                              <a:gd name="T14" fmla="+- 0 1867 1867"/>
                              <a:gd name="T15" fmla="*/ 1867 h 5813"/>
                              <a:gd name="T16" fmla="+- 0 3403 3338"/>
                              <a:gd name="T17" fmla="*/ T16 w 113"/>
                              <a:gd name="T18" fmla="+- 0 7584 1867"/>
                              <a:gd name="T19" fmla="*/ 7584 h 5813"/>
                              <a:gd name="T20" fmla="+- 0 3396 3338"/>
                              <a:gd name="T21" fmla="*/ T20 w 113"/>
                              <a:gd name="T22" fmla="+- 0 7680 1867"/>
                              <a:gd name="T23" fmla="*/ 7680 h 5813"/>
                              <a:gd name="T24" fmla="+- 0 3338 3338"/>
                              <a:gd name="T25" fmla="*/ T24 w 113"/>
                              <a:gd name="T26" fmla="+- 0 7567 1867"/>
                              <a:gd name="T27" fmla="*/ 7567 h 5813"/>
                              <a:gd name="T28" fmla="+- 0 3389 3338"/>
                              <a:gd name="T29" fmla="*/ T28 w 113"/>
                              <a:gd name="T30" fmla="+- 0 7567 1867"/>
                              <a:gd name="T31" fmla="*/ 7567 h 5813"/>
                              <a:gd name="T32" fmla="+- 0 3389 3338"/>
                              <a:gd name="T33" fmla="*/ T32 w 113"/>
                              <a:gd name="T34" fmla="+- 0 7584 1867"/>
                              <a:gd name="T35" fmla="*/ 7584 h 5813"/>
                              <a:gd name="T36" fmla="+- 0 3443 3338"/>
                              <a:gd name="T37" fmla="*/ T36 w 113"/>
                              <a:gd name="T38" fmla="+- 0 7584 1867"/>
                              <a:gd name="T39" fmla="*/ 7584 h 5813"/>
                              <a:gd name="T40" fmla="+- 0 3396 3338"/>
                              <a:gd name="T41" fmla="*/ T40 w 113"/>
                              <a:gd name="T42" fmla="+- 0 7680 1867"/>
                              <a:gd name="T43" fmla="*/ 7680 h 5813"/>
                              <a:gd name="T44" fmla="+- 0 3443 3338"/>
                              <a:gd name="T45" fmla="*/ T44 w 113"/>
                              <a:gd name="T46" fmla="+- 0 7584 1867"/>
                              <a:gd name="T47" fmla="*/ 7584 h 5813"/>
                              <a:gd name="T48" fmla="+- 0 3403 3338"/>
                              <a:gd name="T49" fmla="*/ T48 w 113"/>
                              <a:gd name="T50" fmla="+- 0 7584 1867"/>
                              <a:gd name="T51" fmla="*/ 7584 h 5813"/>
                              <a:gd name="T52" fmla="+- 0 3403 3338"/>
                              <a:gd name="T53" fmla="*/ T52 w 113"/>
                              <a:gd name="T54" fmla="+- 0 7567 1867"/>
                              <a:gd name="T55" fmla="*/ 7567 h 5813"/>
                              <a:gd name="T56" fmla="+- 0 3451 3338"/>
                              <a:gd name="T57" fmla="*/ T56 w 113"/>
                              <a:gd name="T58" fmla="+- 0 7567 1867"/>
                              <a:gd name="T59" fmla="*/ 7567 h 5813"/>
                              <a:gd name="T60" fmla="+- 0 3443 3338"/>
                              <a:gd name="T61" fmla="*/ T60 w 113"/>
                              <a:gd name="T62" fmla="+- 0 7584 1867"/>
                              <a:gd name="T63" fmla="*/ 7584 h 58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13" h="5813">
                                <a:moveTo>
                                  <a:pt x="65" y="5717"/>
                                </a:moveTo>
                                <a:lnTo>
                                  <a:pt x="51" y="5717"/>
                                </a:lnTo>
                                <a:lnTo>
                                  <a:pt x="51" y="0"/>
                                </a:lnTo>
                                <a:lnTo>
                                  <a:pt x="65" y="0"/>
                                </a:lnTo>
                                <a:lnTo>
                                  <a:pt x="65" y="5717"/>
                                </a:lnTo>
                                <a:close/>
                                <a:moveTo>
                                  <a:pt x="58" y="5813"/>
                                </a:moveTo>
                                <a:lnTo>
                                  <a:pt x="0" y="5700"/>
                                </a:lnTo>
                                <a:lnTo>
                                  <a:pt x="51" y="5700"/>
                                </a:lnTo>
                                <a:lnTo>
                                  <a:pt x="51" y="5717"/>
                                </a:lnTo>
                                <a:lnTo>
                                  <a:pt x="105" y="5717"/>
                                </a:lnTo>
                                <a:lnTo>
                                  <a:pt x="58" y="5813"/>
                                </a:lnTo>
                                <a:close/>
                                <a:moveTo>
                                  <a:pt x="105" y="5717"/>
                                </a:moveTo>
                                <a:lnTo>
                                  <a:pt x="65" y="5717"/>
                                </a:lnTo>
                                <a:lnTo>
                                  <a:pt x="65" y="5700"/>
                                </a:lnTo>
                                <a:lnTo>
                                  <a:pt x="113" y="5700"/>
                                </a:lnTo>
                                <a:lnTo>
                                  <a:pt x="105" y="57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10173204" name="Text Box 84"/>
                        <wps:cNvSpPr txBox="1">
                          <a:spLocks noChangeArrowheads="1"/>
                        </wps:cNvSpPr>
                        <wps:spPr bwMode="auto">
                          <a:xfrm>
                            <a:off x="5875" y="401"/>
                            <a:ext cx="651" cy="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627B7" w14:textId="77777777" w:rsidR="001903ED" w:rsidRPr="0020263D" w:rsidRDefault="001903ED" w:rsidP="001903ED">
                              <w:pPr>
                                <w:spacing w:line="187" w:lineRule="exact"/>
                                <w:rPr>
                                  <w:rFonts w:ascii="Times New Roman" w:hAnsi="Times New Roman" w:cs="Times New Roman"/>
                                  <w:sz w:val="17"/>
                                </w:rPr>
                              </w:pPr>
                              <w:r w:rsidRPr="0020263D">
                                <w:rPr>
                                  <w:rFonts w:ascii="Times New Roman" w:hAnsi="Times New Roman" w:cs="Times New Roman"/>
                                  <w:sz w:val="17"/>
                                </w:rPr>
                                <w:t>Mulai</w:t>
                              </w:r>
                            </w:p>
                          </w:txbxContent>
                        </wps:txbx>
                        <wps:bodyPr rot="0" vert="horz" wrap="square" lIns="0" tIns="0" rIns="0" bIns="0" anchor="t" anchorCtr="0" upright="1">
                          <a:noAutofit/>
                        </wps:bodyPr>
                      </wps:wsp>
                      <wps:wsp>
                        <wps:cNvPr id="1810173205" name="Text Box 85"/>
                        <wps:cNvSpPr txBox="1">
                          <a:spLocks noChangeArrowheads="1"/>
                        </wps:cNvSpPr>
                        <wps:spPr bwMode="auto">
                          <a:xfrm>
                            <a:off x="2867" y="1541"/>
                            <a:ext cx="1442" cy="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E4A35" w14:textId="77777777" w:rsidR="001903ED" w:rsidRPr="0020263D" w:rsidRDefault="001903ED" w:rsidP="001903ED">
                              <w:pPr>
                                <w:spacing w:line="187" w:lineRule="exact"/>
                                <w:rPr>
                                  <w:rFonts w:ascii="Times New Roman" w:hAnsi="Times New Roman" w:cs="Times New Roman"/>
                                  <w:sz w:val="17"/>
                                </w:rPr>
                              </w:pPr>
                              <w:r w:rsidRPr="0020263D">
                                <w:rPr>
                                  <w:rFonts w:ascii="Times New Roman" w:hAnsi="Times New Roman" w:cs="Times New Roman"/>
                                  <w:sz w:val="17"/>
                                </w:rPr>
                                <w:t>Data</w:t>
                              </w:r>
                              <w:r w:rsidRPr="0020263D">
                                <w:rPr>
                                  <w:rFonts w:ascii="Times New Roman" w:hAnsi="Times New Roman" w:cs="Times New Roman"/>
                                  <w:spacing w:val="-4"/>
                                  <w:sz w:val="17"/>
                                </w:rPr>
                                <w:t xml:space="preserve"> </w:t>
                              </w:r>
                              <w:r w:rsidRPr="0020263D">
                                <w:rPr>
                                  <w:rFonts w:ascii="Times New Roman" w:hAnsi="Times New Roman" w:cs="Times New Roman"/>
                                  <w:sz w:val="17"/>
                                </w:rPr>
                                <w:t>Sondir</w:t>
                              </w:r>
                            </w:p>
                          </w:txbxContent>
                        </wps:txbx>
                        <wps:bodyPr rot="0" vert="horz" wrap="square" lIns="0" tIns="0" rIns="0" bIns="0" anchor="t" anchorCtr="0" upright="1">
                          <a:noAutofit/>
                        </wps:bodyPr>
                      </wps:wsp>
                      <wps:wsp>
                        <wps:cNvPr id="1810173206" name="Text Box 86"/>
                        <wps:cNvSpPr txBox="1">
                          <a:spLocks noChangeArrowheads="1"/>
                        </wps:cNvSpPr>
                        <wps:spPr bwMode="auto">
                          <a:xfrm>
                            <a:off x="5007" y="1416"/>
                            <a:ext cx="2290" cy="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1ABF8" w14:textId="77777777" w:rsidR="001903ED" w:rsidRPr="0020263D" w:rsidRDefault="001903ED" w:rsidP="001903ED">
                              <w:pPr>
                                <w:spacing w:line="237" w:lineRule="auto"/>
                                <w:ind w:left="384" w:right="14" w:hanging="384"/>
                                <w:rPr>
                                  <w:rFonts w:ascii="Times New Roman" w:hAnsi="Times New Roman" w:cs="Times New Roman"/>
                                  <w:sz w:val="17"/>
                                </w:rPr>
                              </w:pPr>
                              <w:r w:rsidRPr="0020263D">
                                <w:rPr>
                                  <w:rFonts w:ascii="Times New Roman" w:hAnsi="Times New Roman" w:cs="Times New Roman"/>
                                  <w:sz w:val="17"/>
                                </w:rPr>
                                <w:t>Data</w:t>
                              </w:r>
                              <w:r w:rsidRPr="0020263D">
                                <w:rPr>
                                  <w:rFonts w:ascii="Times New Roman" w:hAnsi="Times New Roman" w:cs="Times New Roman"/>
                                  <w:spacing w:val="-10"/>
                                  <w:sz w:val="17"/>
                                </w:rPr>
                                <w:t xml:space="preserve"> </w:t>
                              </w:r>
                              <w:r w:rsidRPr="0020263D">
                                <w:rPr>
                                  <w:rFonts w:ascii="Times New Roman" w:hAnsi="Times New Roman" w:cs="Times New Roman"/>
                                  <w:sz w:val="17"/>
                                </w:rPr>
                                <w:t>Teknis</w:t>
                              </w:r>
                              <w:r w:rsidRPr="0020263D">
                                <w:rPr>
                                  <w:rFonts w:ascii="Times New Roman" w:hAnsi="Times New Roman" w:cs="Times New Roman"/>
                                  <w:spacing w:val="-6"/>
                                  <w:sz w:val="17"/>
                                </w:rPr>
                                <w:t xml:space="preserve"> </w:t>
                              </w:r>
                              <w:r w:rsidRPr="0020263D">
                                <w:rPr>
                                  <w:rFonts w:ascii="Times New Roman" w:hAnsi="Times New Roman" w:cs="Times New Roman"/>
                                  <w:sz w:val="17"/>
                                </w:rPr>
                                <w:t>Perencanaan</w:t>
                              </w:r>
                              <w:r w:rsidRPr="0020263D">
                                <w:rPr>
                                  <w:rFonts w:ascii="Times New Roman" w:hAnsi="Times New Roman" w:cs="Times New Roman"/>
                                  <w:spacing w:val="-8"/>
                                  <w:sz w:val="17"/>
                                </w:rPr>
                                <w:t xml:space="preserve"> </w:t>
                              </w:r>
                              <w:r w:rsidRPr="0020263D">
                                <w:rPr>
                                  <w:rFonts w:ascii="Times New Roman" w:hAnsi="Times New Roman" w:cs="Times New Roman"/>
                                  <w:sz w:val="17"/>
                                </w:rPr>
                                <w:t>&amp;</w:t>
                              </w:r>
                              <w:r w:rsidRPr="0020263D">
                                <w:rPr>
                                  <w:rFonts w:ascii="Times New Roman" w:hAnsi="Times New Roman" w:cs="Times New Roman"/>
                                  <w:spacing w:val="-40"/>
                                  <w:sz w:val="17"/>
                                </w:rPr>
                                <w:t xml:space="preserve"> </w:t>
                              </w:r>
                              <w:r w:rsidRPr="0020263D">
                                <w:rPr>
                                  <w:rFonts w:ascii="Times New Roman" w:hAnsi="Times New Roman" w:cs="Times New Roman"/>
                                  <w:sz w:val="17"/>
                                </w:rPr>
                                <w:t>Lokasi</w:t>
                              </w:r>
                              <w:r w:rsidRPr="0020263D">
                                <w:rPr>
                                  <w:rFonts w:ascii="Times New Roman" w:hAnsi="Times New Roman" w:cs="Times New Roman"/>
                                  <w:spacing w:val="-1"/>
                                  <w:sz w:val="17"/>
                                </w:rPr>
                                <w:t xml:space="preserve"> </w:t>
                              </w:r>
                              <w:r w:rsidRPr="0020263D">
                                <w:rPr>
                                  <w:rFonts w:ascii="Times New Roman" w:hAnsi="Times New Roman" w:cs="Times New Roman"/>
                                  <w:sz w:val="17"/>
                                </w:rPr>
                                <w:t>(</w:t>
                              </w:r>
                              <w:r w:rsidRPr="0020263D">
                                <w:rPr>
                                  <w:rFonts w:ascii="Times New Roman" w:hAnsi="Times New Roman" w:cs="Times New Roman"/>
                                  <w:i/>
                                  <w:sz w:val="17"/>
                                </w:rPr>
                                <w:t>Lay</w:t>
                              </w:r>
                              <w:r w:rsidRPr="0020263D">
                                <w:rPr>
                                  <w:rFonts w:ascii="Times New Roman" w:hAnsi="Times New Roman" w:cs="Times New Roman"/>
                                  <w:i/>
                                  <w:spacing w:val="-2"/>
                                  <w:sz w:val="17"/>
                                </w:rPr>
                                <w:t xml:space="preserve"> </w:t>
                              </w:r>
                              <w:r w:rsidRPr="0020263D">
                                <w:rPr>
                                  <w:rFonts w:ascii="Times New Roman" w:hAnsi="Times New Roman" w:cs="Times New Roman"/>
                                  <w:i/>
                                  <w:sz w:val="17"/>
                                </w:rPr>
                                <w:t>out</w:t>
                              </w:r>
                              <w:r w:rsidRPr="0020263D">
                                <w:rPr>
                                  <w:rFonts w:ascii="Times New Roman" w:hAnsi="Times New Roman" w:cs="Times New Roman"/>
                                  <w:sz w:val="17"/>
                                </w:rPr>
                                <w:t>)</w:t>
                              </w:r>
                            </w:p>
                          </w:txbxContent>
                        </wps:txbx>
                        <wps:bodyPr rot="0" vert="horz" wrap="square" lIns="0" tIns="0" rIns="0" bIns="0" anchor="t" anchorCtr="0" upright="1">
                          <a:noAutofit/>
                        </wps:bodyPr>
                      </wps:wsp>
                      <wps:wsp>
                        <wps:cNvPr id="1810173207" name="Text Box 87"/>
                        <wps:cNvSpPr txBox="1">
                          <a:spLocks noChangeArrowheads="1"/>
                        </wps:cNvSpPr>
                        <wps:spPr bwMode="auto">
                          <a:xfrm>
                            <a:off x="4678" y="2450"/>
                            <a:ext cx="2882" cy="13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AF2555" w14:textId="77777777" w:rsidR="001903ED" w:rsidRPr="0020263D" w:rsidRDefault="001903ED" w:rsidP="001903ED">
                              <w:pPr>
                                <w:ind w:left="496" w:right="258" w:firstLine="31"/>
                                <w:rPr>
                                  <w:rFonts w:ascii="Times New Roman" w:hAnsi="Times New Roman" w:cs="Times New Roman"/>
                                  <w:sz w:val="15"/>
                                </w:rPr>
                              </w:pPr>
                              <w:r w:rsidRPr="0020263D">
                                <w:rPr>
                                  <w:rFonts w:ascii="Times New Roman" w:hAnsi="Times New Roman" w:cs="Times New Roman"/>
                                  <w:sz w:val="15"/>
                                </w:rPr>
                                <w:t>Perhitungan Pembebanan</w:t>
                              </w:r>
                              <w:r w:rsidRPr="0020263D">
                                <w:rPr>
                                  <w:rFonts w:ascii="Times New Roman" w:hAnsi="Times New Roman" w:cs="Times New Roman"/>
                                  <w:spacing w:val="1"/>
                                  <w:sz w:val="15"/>
                                </w:rPr>
                                <w:t xml:space="preserve"> </w:t>
                              </w:r>
                              <w:r w:rsidRPr="0020263D">
                                <w:rPr>
                                  <w:rFonts w:ascii="Times New Roman" w:hAnsi="Times New Roman" w:cs="Times New Roman"/>
                                  <w:sz w:val="15"/>
                                </w:rPr>
                                <w:t>Jika L ≤</w:t>
                              </w:r>
                              <w:r w:rsidRPr="0020263D">
                                <w:rPr>
                                  <w:rFonts w:ascii="Times New Roman" w:hAnsi="Times New Roman" w:cs="Times New Roman"/>
                                  <w:spacing w:val="-2"/>
                                  <w:sz w:val="15"/>
                                </w:rPr>
                                <w:t xml:space="preserve"> </w:t>
                              </w:r>
                              <w:r w:rsidRPr="0020263D">
                                <w:rPr>
                                  <w:rFonts w:ascii="Times New Roman" w:hAnsi="Times New Roman" w:cs="Times New Roman"/>
                                  <w:sz w:val="15"/>
                                </w:rPr>
                                <w:t>30</w:t>
                              </w:r>
                              <w:r w:rsidRPr="0020263D">
                                <w:rPr>
                                  <w:rFonts w:ascii="Times New Roman" w:hAnsi="Times New Roman" w:cs="Times New Roman"/>
                                  <w:spacing w:val="1"/>
                                  <w:sz w:val="15"/>
                                </w:rPr>
                                <w:t xml:space="preserve"> </w:t>
                              </w:r>
                              <w:r w:rsidRPr="0020263D">
                                <w:rPr>
                                  <w:rFonts w:ascii="Times New Roman" w:hAnsi="Times New Roman" w:cs="Times New Roman"/>
                                  <w:sz w:val="15"/>
                                </w:rPr>
                                <w:t>m</w:t>
                              </w:r>
                              <w:r w:rsidRPr="0020263D">
                                <w:rPr>
                                  <w:rFonts w:ascii="Times New Roman" w:hAnsi="Times New Roman" w:cs="Times New Roman"/>
                                  <w:spacing w:val="-2"/>
                                  <w:sz w:val="15"/>
                                </w:rPr>
                                <w:t xml:space="preserve"> </w:t>
                              </w:r>
                              <w:r w:rsidRPr="0020263D">
                                <w:rPr>
                                  <w:rFonts w:ascii="Times New Roman" w:hAnsi="Times New Roman" w:cs="Times New Roman"/>
                                  <w:sz w:val="15"/>
                                </w:rPr>
                                <w:t>:</w:t>
                              </w:r>
                              <w:r w:rsidRPr="0020263D">
                                <w:rPr>
                                  <w:rFonts w:ascii="Times New Roman" w:hAnsi="Times New Roman" w:cs="Times New Roman"/>
                                  <w:spacing w:val="-2"/>
                                  <w:sz w:val="15"/>
                                </w:rPr>
                                <w:t xml:space="preserve"> </w:t>
                              </w:r>
                              <w:r w:rsidRPr="0020263D">
                                <w:rPr>
                                  <w:rFonts w:ascii="Times New Roman" w:hAnsi="Times New Roman" w:cs="Times New Roman"/>
                                  <w:sz w:val="15"/>
                                </w:rPr>
                                <w:t>q=</w:t>
                              </w:r>
                              <w:r w:rsidRPr="0020263D">
                                <w:rPr>
                                  <w:rFonts w:ascii="Times New Roman" w:hAnsi="Times New Roman" w:cs="Times New Roman"/>
                                  <w:spacing w:val="1"/>
                                  <w:sz w:val="15"/>
                                </w:rPr>
                                <w:t xml:space="preserve"> </w:t>
                              </w:r>
                              <w:r w:rsidRPr="0020263D">
                                <w:rPr>
                                  <w:rFonts w:ascii="Times New Roman" w:hAnsi="Times New Roman" w:cs="Times New Roman"/>
                                  <w:sz w:val="15"/>
                                </w:rPr>
                                <w:t>9,0 kPa</w:t>
                              </w:r>
                            </w:p>
                            <w:p w14:paraId="3D37F85C" w14:textId="070EB725" w:rsidR="001903ED" w:rsidRPr="0020263D" w:rsidRDefault="0020263D" w:rsidP="001903ED">
                              <w:pPr>
                                <w:spacing w:line="187" w:lineRule="exact"/>
                                <w:rPr>
                                  <w:rFonts w:ascii="Times New Roman" w:hAnsi="Times New Roman" w:cs="Times New Roman"/>
                                  <w:sz w:val="15"/>
                                </w:rPr>
                              </w:pPr>
                              <w:r>
                                <w:rPr>
                                  <w:rFonts w:ascii="Times New Roman" w:hAnsi="Times New Roman" w:cs="Times New Roman"/>
                                  <w:sz w:val="15"/>
                                </w:rPr>
                                <w:t>Ji</w:t>
                              </w:r>
                              <w:r w:rsidR="001903ED" w:rsidRPr="0020263D">
                                <w:rPr>
                                  <w:rFonts w:ascii="Times New Roman" w:hAnsi="Times New Roman" w:cs="Times New Roman"/>
                                  <w:sz w:val="15"/>
                                </w:rPr>
                                <w:t>ka</w:t>
                              </w:r>
                              <w:r w:rsidR="001903ED" w:rsidRPr="0020263D">
                                <w:rPr>
                                  <w:rFonts w:ascii="Times New Roman" w:hAnsi="Times New Roman" w:cs="Times New Roman"/>
                                  <w:spacing w:val="4"/>
                                  <w:sz w:val="15"/>
                                </w:rPr>
                                <w:t xml:space="preserve"> </w:t>
                              </w:r>
                              <w:r w:rsidR="001903ED" w:rsidRPr="0020263D">
                                <w:rPr>
                                  <w:rFonts w:ascii="Times New Roman" w:hAnsi="Times New Roman" w:cs="Times New Roman"/>
                                  <w:sz w:val="15"/>
                                </w:rPr>
                                <w:t>L</w:t>
                              </w:r>
                              <w:r w:rsidR="001903ED" w:rsidRPr="0020263D">
                                <w:rPr>
                                  <w:rFonts w:ascii="Times New Roman" w:hAnsi="Times New Roman" w:cs="Times New Roman"/>
                                  <w:spacing w:val="-2"/>
                                  <w:sz w:val="15"/>
                                </w:rPr>
                                <w:t xml:space="preserve"> </w:t>
                              </w:r>
                              <w:r w:rsidR="001903ED" w:rsidRPr="0020263D">
                                <w:rPr>
                                  <w:rFonts w:ascii="Times New Roman" w:hAnsi="Times New Roman" w:cs="Times New Roman"/>
                                  <w:sz w:val="15"/>
                                </w:rPr>
                                <w:t>≤</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30</w:t>
                              </w:r>
                              <w:r w:rsidR="001903ED" w:rsidRPr="0020263D">
                                <w:rPr>
                                  <w:rFonts w:ascii="Times New Roman" w:hAnsi="Times New Roman" w:cs="Times New Roman"/>
                                  <w:spacing w:val="2"/>
                                  <w:sz w:val="15"/>
                                </w:rPr>
                                <w:t xml:space="preserve"> </w:t>
                              </w:r>
                              <w:r w:rsidR="001903ED" w:rsidRPr="0020263D">
                                <w:rPr>
                                  <w:rFonts w:ascii="Times New Roman" w:hAnsi="Times New Roman" w:cs="Times New Roman"/>
                                  <w:sz w:val="15"/>
                                </w:rPr>
                                <w:t>m</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 q=</w:t>
                              </w:r>
                              <w:r w:rsidR="001903ED" w:rsidRPr="0020263D">
                                <w:rPr>
                                  <w:rFonts w:ascii="Times New Roman" w:hAnsi="Times New Roman" w:cs="Times New Roman"/>
                                  <w:spacing w:val="-2"/>
                                  <w:sz w:val="15"/>
                                </w:rPr>
                                <w:t xml:space="preserve"> </w:t>
                              </w:r>
                              <w:r w:rsidR="001903ED" w:rsidRPr="0020263D">
                                <w:rPr>
                                  <w:rFonts w:ascii="Times New Roman" w:hAnsi="Times New Roman" w:cs="Times New Roman"/>
                                  <w:sz w:val="15"/>
                                </w:rPr>
                                <w:t>9,0 (</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0,5</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w:t>
                              </w:r>
                              <w:r w:rsidR="001903ED" w:rsidRPr="0020263D">
                                <w:rPr>
                                  <w:rFonts w:ascii="Times New Roman" w:hAnsi="Times New Roman" w:cs="Times New Roman"/>
                                  <w:spacing w:val="32"/>
                                  <w:sz w:val="15"/>
                                </w:rPr>
                                <w:t xml:space="preserve"> </w:t>
                              </w:r>
                              <w:r w:rsidR="001903ED" w:rsidRPr="0020263D">
                                <w:rPr>
                                  <w:rFonts w:ascii="Times New Roman" w:hAnsi="Times New Roman" w:cs="Times New Roman"/>
                                  <w:position w:val="9"/>
                                  <w:sz w:val="10"/>
                                </w:rPr>
                                <w:t>15</w:t>
                              </w:r>
                              <w:r w:rsidR="001903ED" w:rsidRPr="0020263D">
                                <w:rPr>
                                  <w:rFonts w:ascii="Times New Roman" w:hAnsi="Times New Roman" w:cs="Times New Roman"/>
                                  <w:spacing w:val="12"/>
                                  <w:position w:val="9"/>
                                  <w:sz w:val="10"/>
                                </w:rPr>
                                <w:t xml:space="preserve"> </w:t>
                              </w:r>
                              <w:r w:rsidR="001903ED" w:rsidRPr="0020263D">
                                <w:rPr>
                                  <w:rFonts w:ascii="Times New Roman" w:hAnsi="Times New Roman" w:cs="Times New Roman"/>
                                  <w:sz w:val="15"/>
                                </w:rPr>
                                <w:t>)</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kPa</w:t>
                              </w:r>
                            </w:p>
                            <w:p w14:paraId="273FAA07" w14:textId="447AF677" w:rsidR="001903ED" w:rsidRPr="0020263D" w:rsidRDefault="001903ED" w:rsidP="001903ED">
                              <w:pPr>
                                <w:spacing w:line="91" w:lineRule="exact"/>
                                <w:ind w:right="394"/>
                                <w:jc w:val="right"/>
                                <w:rPr>
                                  <w:rFonts w:ascii="Times New Roman" w:hAnsi="Times New Roman" w:cs="Times New Roman"/>
                                  <w:sz w:val="10"/>
                                </w:rPr>
                              </w:pPr>
                            </w:p>
                          </w:txbxContent>
                        </wps:txbx>
                        <wps:bodyPr rot="0" vert="horz" wrap="square" lIns="0" tIns="0" rIns="0" bIns="0" anchor="t" anchorCtr="0" upright="1">
                          <a:noAutofit/>
                        </wps:bodyPr>
                      </wps:wsp>
                      <wps:wsp>
                        <wps:cNvPr id="1810173208" name="Text Box 88"/>
                        <wps:cNvSpPr txBox="1">
                          <a:spLocks noChangeArrowheads="1"/>
                        </wps:cNvSpPr>
                        <wps:spPr bwMode="auto">
                          <a:xfrm>
                            <a:off x="4515" y="3691"/>
                            <a:ext cx="343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AA8C2" w14:textId="77777777" w:rsidR="001903ED" w:rsidRPr="0092140F" w:rsidRDefault="001903ED" w:rsidP="001903ED">
                              <w:pPr>
                                <w:ind w:left="79" w:right="5" w:hanging="80"/>
                                <w:rPr>
                                  <w:rFonts w:ascii="Times New Roman" w:hAnsi="Times New Roman" w:cs="Times New Roman"/>
                                  <w:sz w:val="15"/>
                                </w:rPr>
                              </w:pPr>
                              <w:r w:rsidRPr="0092140F">
                                <w:rPr>
                                  <w:rFonts w:ascii="Times New Roman" w:hAnsi="Times New Roman" w:cs="Times New Roman"/>
                                  <w:sz w:val="15"/>
                                </w:rPr>
                                <w:t>Perhitungan Plat Lantai,</w:t>
                              </w:r>
                              <w:r w:rsidRPr="0092140F">
                                <w:rPr>
                                  <w:rFonts w:ascii="Times New Roman" w:hAnsi="Times New Roman" w:cs="Times New Roman"/>
                                  <w:spacing w:val="-35"/>
                                  <w:sz w:val="15"/>
                                </w:rPr>
                                <w:t xml:space="preserve"> </w:t>
                              </w:r>
                              <w:r w:rsidRPr="0092140F">
                                <w:rPr>
                                  <w:rFonts w:ascii="Times New Roman" w:hAnsi="Times New Roman" w:cs="Times New Roman"/>
                                  <w:sz w:val="15"/>
                                </w:rPr>
                                <w:t>Trotoar</w:t>
                              </w:r>
                              <w:r w:rsidRPr="0092140F">
                                <w:rPr>
                                  <w:rFonts w:ascii="Times New Roman" w:hAnsi="Times New Roman" w:cs="Times New Roman"/>
                                  <w:spacing w:val="-3"/>
                                  <w:sz w:val="15"/>
                                </w:rPr>
                                <w:t xml:space="preserve"> </w:t>
                              </w:r>
                              <w:r w:rsidRPr="0092140F">
                                <w:rPr>
                                  <w:rFonts w:ascii="Times New Roman" w:hAnsi="Times New Roman" w:cs="Times New Roman"/>
                                  <w:sz w:val="15"/>
                                </w:rPr>
                                <w:t>dan Sandaran</w:t>
                              </w:r>
                            </w:p>
                          </w:txbxContent>
                        </wps:txbx>
                        <wps:bodyPr rot="0" vert="horz" wrap="square" lIns="0" tIns="0" rIns="0" bIns="0" anchor="t" anchorCtr="0" upright="1">
                          <a:noAutofit/>
                        </wps:bodyPr>
                      </wps:wsp>
                      <wps:wsp>
                        <wps:cNvPr id="1810173209" name="Text Box 89"/>
                        <wps:cNvSpPr txBox="1">
                          <a:spLocks noChangeArrowheads="1"/>
                        </wps:cNvSpPr>
                        <wps:spPr bwMode="auto">
                          <a:xfrm>
                            <a:off x="5452" y="3946"/>
                            <a:ext cx="1413" cy="5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D8E8A1" w14:textId="77777777" w:rsidR="001903ED" w:rsidRPr="0092140F" w:rsidRDefault="001903ED" w:rsidP="001903ED">
                              <w:pPr>
                                <w:spacing w:before="3" w:line="136" w:lineRule="auto"/>
                                <w:rPr>
                                  <w:rFonts w:ascii="Times New Roman" w:hAnsi="Times New Roman" w:cs="Times New Roman"/>
                                  <w:sz w:val="10"/>
                                </w:rPr>
                              </w:pPr>
                              <w:r w:rsidRPr="0092140F">
                                <w:rPr>
                                  <w:rFonts w:ascii="Times New Roman" w:hAnsi="Times New Roman" w:cs="Times New Roman"/>
                                  <w:w w:val="110"/>
                                  <w:position w:val="-8"/>
                                  <w:sz w:val="15"/>
                                </w:rPr>
                                <w:t>H</w:t>
                              </w:r>
                              <w:r w:rsidRPr="0092140F">
                                <w:rPr>
                                  <w:rFonts w:ascii="Times New Roman" w:hAnsi="Times New Roman" w:cs="Times New Roman"/>
                                  <w:w w:val="110"/>
                                  <w:position w:val="-10"/>
                                  <w:sz w:val="9"/>
                                </w:rPr>
                                <w:t>s</w:t>
                              </w:r>
                              <w:r w:rsidRPr="0092140F">
                                <w:rPr>
                                  <w:rFonts w:ascii="Times New Roman" w:hAnsi="Times New Roman" w:cs="Times New Roman"/>
                                  <w:w w:val="110"/>
                                  <w:position w:val="-8"/>
                                  <w:sz w:val="15"/>
                                </w:rPr>
                                <w:t>=</w:t>
                              </w:r>
                              <w:r w:rsidRPr="0092140F">
                                <w:rPr>
                                  <w:rFonts w:ascii="Times New Roman" w:hAnsi="Times New Roman" w:cs="Times New Roman"/>
                                  <w:spacing w:val="4"/>
                                  <w:w w:val="110"/>
                                  <w:position w:val="-8"/>
                                  <w:sz w:val="15"/>
                                </w:rPr>
                                <w:t xml:space="preserve"> </w:t>
                              </w:r>
                              <w:r w:rsidRPr="0092140F">
                                <w:rPr>
                                  <w:rFonts w:ascii="Times New Roman" w:hAnsi="Times New Roman" w:cs="Times New Roman"/>
                                  <w:w w:val="110"/>
                                  <w:sz w:val="10"/>
                                  <w:u w:val="single"/>
                                </w:rPr>
                                <w:t>3.hrmask.σs</w:t>
                              </w:r>
                            </w:p>
                          </w:txbxContent>
                        </wps:txbx>
                        <wps:bodyPr rot="0" vert="horz" wrap="square" lIns="0" tIns="0" rIns="0" bIns="0" anchor="t" anchorCtr="0" upright="1">
                          <a:noAutofit/>
                        </wps:bodyPr>
                      </wps:wsp>
                      <wps:wsp>
                        <wps:cNvPr id="1810173210" name="Text Box 90"/>
                        <wps:cNvSpPr txBox="1">
                          <a:spLocks noChangeArrowheads="1"/>
                        </wps:cNvSpPr>
                        <wps:spPr bwMode="auto">
                          <a:xfrm>
                            <a:off x="5934" y="4061"/>
                            <a:ext cx="1404"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12D45" w14:textId="0A807052" w:rsidR="001903ED" w:rsidRDefault="0020263D" w:rsidP="0020263D">
                              <w:pPr>
                                <w:spacing w:line="103" w:lineRule="exact"/>
                                <w:ind w:right="692"/>
                                <w:rPr>
                                  <w:rFonts w:ascii="Cambria Math"/>
                                  <w:sz w:val="10"/>
                                </w:rPr>
                              </w:pPr>
                              <w:r>
                                <w:rPr>
                                  <w:rFonts w:ascii="Cambria Math"/>
                                  <w:w w:val="170"/>
                                  <w:sz w:val="10"/>
                                </w:rPr>
                                <w:t>f</w:t>
                              </w:r>
                              <w:r w:rsidR="001903ED">
                                <w:rPr>
                                  <w:rFonts w:ascii="Cambria Math"/>
                                  <w:w w:val="170"/>
                                  <w:sz w:val="10"/>
                                </w:rPr>
                                <w:t>y</w:t>
                              </w:r>
                            </w:p>
                            <w:p w14:paraId="2D12A688" w14:textId="77777777" w:rsidR="001903ED" w:rsidRDefault="001903ED" w:rsidP="001903ED">
                              <w:pPr>
                                <w:rPr>
                                  <w:rFonts w:ascii="Cambria Math"/>
                                  <w:sz w:val="10"/>
                                </w:rPr>
                              </w:pPr>
                            </w:p>
                            <w:p w14:paraId="3F8B698D" w14:textId="77777777" w:rsidR="001903ED" w:rsidRDefault="001903ED" w:rsidP="001903ED">
                              <w:pPr>
                                <w:rPr>
                                  <w:rFonts w:ascii="Cambria Math"/>
                                  <w:sz w:val="10"/>
                                </w:rPr>
                              </w:pPr>
                            </w:p>
                            <w:p w14:paraId="625D1E43" w14:textId="77777777" w:rsidR="001903ED" w:rsidRDefault="001903ED" w:rsidP="001903ED">
                              <w:pPr>
                                <w:spacing w:before="68" w:line="237" w:lineRule="auto"/>
                                <w:ind w:left="660" w:right="8" w:hanging="660"/>
                                <w:rPr>
                                  <w:sz w:val="9"/>
                                </w:rPr>
                              </w:pPr>
                              <w:r>
                                <w:rPr>
                                  <w:sz w:val="15"/>
                                </w:rPr>
                                <w:t>Perencanaan Dimensi Gelagar</w:t>
                              </w:r>
                              <w:r>
                                <w:rPr>
                                  <w:spacing w:val="-35"/>
                                  <w:sz w:val="15"/>
                                </w:rPr>
                                <w:t xml:space="preserve"> </w:t>
                              </w:r>
                              <w:r>
                                <w:rPr>
                                  <w:position w:val="2"/>
                                  <w:sz w:val="15"/>
                                </w:rPr>
                                <w:t>N</w:t>
                              </w:r>
                              <w:r>
                                <w:rPr>
                                  <w:sz w:val="9"/>
                                </w:rPr>
                                <w:t>u</w:t>
                              </w:r>
                              <w:r>
                                <w:rPr>
                                  <w:position w:val="2"/>
                                  <w:sz w:val="15"/>
                                </w:rPr>
                                <w:t>≤ØN</w:t>
                              </w:r>
                              <w:r>
                                <w:rPr>
                                  <w:sz w:val="9"/>
                                </w:rPr>
                                <w:t>n</w:t>
                              </w:r>
                            </w:p>
                          </w:txbxContent>
                        </wps:txbx>
                        <wps:bodyPr rot="0" vert="horz" wrap="square" lIns="0" tIns="0" rIns="0" bIns="0" anchor="t" anchorCtr="0" upright="1">
                          <a:noAutofit/>
                        </wps:bodyPr>
                      </wps:wsp>
                      <wps:wsp>
                        <wps:cNvPr id="1810173211" name="Text Box 91"/>
                        <wps:cNvSpPr txBox="1">
                          <a:spLocks noChangeArrowheads="1"/>
                        </wps:cNvSpPr>
                        <wps:spPr bwMode="auto">
                          <a:xfrm>
                            <a:off x="5007" y="4959"/>
                            <a:ext cx="2825" cy="5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5EDA97" w14:textId="07D37976" w:rsidR="001903ED" w:rsidRDefault="001903ED" w:rsidP="001903ED">
                              <w:pPr>
                                <w:spacing w:line="230" w:lineRule="exact"/>
                                <w:rPr>
                                  <w:rFonts w:ascii="Cambria Math" w:eastAsia="Cambria Math" w:hAnsi="Cambria Math" w:cs="Cambria Math"/>
                                  <w:sz w:val="12"/>
                                  <w:szCs w:val="12"/>
                                </w:rPr>
                              </w:pPr>
                              <w:r>
                                <w:rPr>
                                  <w:w w:val="105"/>
                                  <w:position w:val="1"/>
                                  <w:sz w:val="17"/>
                                  <w:szCs w:val="17"/>
                                </w:rPr>
                                <w:t>λ</w:t>
                              </w:r>
                              <w:r>
                                <w:rPr>
                                  <w:w w:val="105"/>
                                  <w:sz w:val="11"/>
                                  <w:szCs w:val="11"/>
                                </w:rPr>
                                <w:t>c</w:t>
                              </w:r>
                              <w:r>
                                <w:rPr>
                                  <w:spacing w:val="-4"/>
                                  <w:w w:val="105"/>
                                  <w:sz w:val="11"/>
                                  <w:szCs w:val="11"/>
                                </w:rPr>
                                <w:t xml:space="preserve"> </w:t>
                              </w:r>
                              <w:r>
                                <w:rPr>
                                  <w:w w:val="105"/>
                                  <w:position w:val="1"/>
                                  <w:sz w:val="17"/>
                                  <w:szCs w:val="17"/>
                                </w:rPr>
                                <w:t>=</w:t>
                              </w:r>
                              <w:r>
                                <w:rPr>
                                  <w:spacing w:val="-3"/>
                                  <w:w w:val="105"/>
                                  <w:position w:val="1"/>
                                  <w:sz w:val="17"/>
                                  <w:szCs w:val="17"/>
                                </w:rPr>
                                <w:t xml:space="preserve"> </w:t>
                              </w:r>
                              <w:r>
                                <w:rPr>
                                  <w:rFonts w:ascii="Cambria Math" w:eastAsia="Cambria Math" w:hAnsi="Cambria Math" w:cs="Cambria Math"/>
                                  <w:w w:val="95"/>
                                  <w:position w:val="11"/>
                                  <w:sz w:val="12"/>
                                  <w:szCs w:val="12"/>
                                </w:rPr>
                                <w:t>ఒ</w:t>
                              </w:r>
                              <w:r>
                                <w:rPr>
                                  <w:rFonts w:ascii="Cambria Math" w:eastAsia="Cambria Math" w:hAnsi="Cambria Math" w:cs="Cambria Math"/>
                                  <w:spacing w:val="8"/>
                                  <w:w w:val="95"/>
                                  <w:position w:val="11"/>
                                  <w:sz w:val="12"/>
                                  <w:szCs w:val="12"/>
                                </w:rPr>
                                <w:t xml:space="preserve"> </w:t>
                              </w:r>
                              <w:r>
                                <w:rPr>
                                  <w:rFonts w:ascii="Cambria Math" w:eastAsia="Cambria Math" w:hAnsi="Cambria Math" w:cs="Cambria Math"/>
                                  <w:w w:val="120"/>
                                  <w:position w:val="1"/>
                                  <w:sz w:val="17"/>
                                  <w:szCs w:val="17"/>
                                </w:rPr>
                                <w:t>√</w:t>
                              </w:r>
                              <w:r>
                                <w:rPr>
                                  <w:rFonts w:ascii="Cambria Math" w:eastAsia="Cambria Math" w:hAnsi="Cambria Math" w:cs="Cambria Math"/>
                                  <w:w w:val="120"/>
                                  <w:position w:val="11"/>
                                  <w:sz w:val="12"/>
                                  <w:szCs w:val="12"/>
                                </w:rPr>
                                <w:t>fy</w:t>
                              </w:r>
                              <w:r>
                                <w:rPr>
                                  <w:rFonts w:ascii="Cambria Math" w:eastAsia="Cambria Math" w:hAnsi="Cambria Math" w:cs="Cambria Math"/>
                                  <w:spacing w:val="-5"/>
                                  <w:w w:val="120"/>
                                  <w:position w:val="11"/>
                                  <w:sz w:val="12"/>
                                  <w:szCs w:val="12"/>
                                </w:rPr>
                                <w:t xml:space="preserve"> </w:t>
                              </w:r>
                              <w:r>
                                <w:rPr>
                                  <w:rFonts w:ascii="Cambria Math" w:eastAsia="Cambria Math" w:hAnsi="Cambria Math" w:cs="Cambria Math"/>
                                  <w:w w:val="105"/>
                                  <w:position w:val="1"/>
                                  <w:sz w:val="17"/>
                                  <w:szCs w:val="17"/>
                                </w:rPr>
                                <w:t>,</w:t>
                              </w:r>
                              <w:r>
                                <w:rPr>
                                  <w:w w:val="105"/>
                                  <w:position w:val="1"/>
                                  <w:sz w:val="17"/>
                                  <w:szCs w:val="17"/>
                                </w:rPr>
                                <w:t>λ</w:t>
                              </w:r>
                              <w:r>
                                <w:rPr>
                                  <w:spacing w:val="-10"/>
                                  <w:w w:val="105"/>
                                  <w:position w:val="1"/>
                                  <w:sz w:val="17"/>
                                  <w:szCs w:val="17"/>
                                </w:rPr>
                                <w:t xml:space="preserve"> </w:t>
                              </w:r>
                              <w:r>
                                <w:rPr>
                                  <w:rFonts w:ascii="Cambria Math" w:eastAsia="Cambria Math" w:hAnsi="Cambria Math" w:cs="Cambria Math"/>
                                  <w:w w:val="105"/>
                                  <w:position w:val="1"/>
                                  <w:sz w:val="17"/>
                                  <w:szCs w:val="17"/>
                                </w:rPr>
                                <w:t>=</w:t>
                              </w:r>
                              <w:r w:rsidR="00BA1C19">
                                <w:rPr>
                                  <w:rFonts w:ascii="Cambria Math" w:eastAsia="Cambria Math" w:hAnsi="Cambria Math" w:cs="Cambria Math"/>
                                  <w:w w:val="105"/>
                                  <w:position w:val="1"/>
                                  <w:sz w:val="17"/>
                                  <w:szCs w:val="17"/>
                                </w:rPr>
                                <w:t xml:space="preserve">  kl</w:t>
                              </w:r>
                              <w:r>
                                <w:rPr>
                                  <w:rFonts w:ascii="Cambria Math" w:eastAsia="Cambria Math" w:hAnsi="Cambria Math" w:cs="Cambria Math"/>
                                  <w:spacing w:val="2"/>
                                  <w:w w:val="105"/>
                                  <w:position w:val="1"/>
                                  <w:sz w:val="17"/>
                                  <w:szCs w:val="17"/>
                                </w:rPr>
                                <w:t xml:space="preserve"> </w:t>
                              </w:r>
                            </w:p>
                          </w:txbxContent>
                        </wps:txbx>
                        <wps:bodyPr rot="0" vert="horz" wrap="square" lIns="0" tIns="0" rIns="0" bIns="0" anchor="t" anchorCtr="0" upright="1">
                          <a:noAutofit/>
                        </wps:bodyPr>
                      </wps:wsp>
                      <wps:wsp>
                        <wps:cNvPr id="1810173212" name="Text Box 92"/>
                        <wps:cNvSpPr txBox="1">
                          <a:spLocks noChangeArrowheads="1"/>
                        </wps:cNvSpPr>
                        <wps:spPr bwMode="auto">
                          <a:xfrm>
                            <a:off x="5309" y="5197"/>
                            <a:ext cx="1556"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49C10" w14:textId="77777777" w:rsidR="001903ED" w:rsidRDefault="001903ED" w:rsidP="001903ED">
                              <w:pPr>
                                <w:tabs>
                                  <w:tab w:val="left" w:pos="789"/>
                                </w:tabs>
                                <w:spacing w:line="121" w:lineRule="exact"/>
                                <w:rPr>
                                  <w:rFonts w:ascii="Cambria Math" w:hAnsi="Cambria Math"/>
                                  <w:sz w:val="12"/>
                                </w:rPr>
                              </w:pPr>
                              <w:r>
                                <w:rPr>
                                  <w:rFonts w:ascii="Cambria Math" w:hAnsi="Cambria Math"/>
                                  <w:w w:val="110"/>
                                  <w:sz w:val="12"/>
                                </w:rPr>
                                <w:t xml:space="preserve">π     </w:t>
                              </w:r>
                              <w:r>
                                <w:rPr>
                                  <w:rFonts w:ascii="Cambria Math" w:hAnsi="Cambria Math"/>
                                  <w:spacing w:val="19"/>
                                  <w:w w:val="110"/>
                                  <w:sz w:val="12"/>
                                </w:rPr>
                                <w:t xml:space="preserve"> </w:t>
                              </w:r>
                              <w:r>
                                <w:rPr>
                                  <w:rFonts w:ascii="Cambria Math" w:hAnsi="Cambria Math"/>
                                  <w:w w:val="120"/>
                                  <w:sz w:val="12"/>
                                </w:rPr>
                                <w:t>E</w:t>
                              </w:r>
                              <w:r>
                                <w:rPr>
                                  <w:rFonts w:ascii="Cambria Math" w:hAnsi="Cambria Math"/>
                                  <w:w w:val="120"/>
                                  <w:sz w:val="12"/>
                                </w:rPr>
                                <w:tab/>
                                <w:t>r</w:t>
                              </w:r>
                            </w:p>
                          </w:txbxContent>
                        </wps:txbx>
                        <wps:bodyPr rot="0" vert="horz" wrap="square" lIns="0" tIns="0" rIns="0" bIns="0" anchor="t" anchorCtr="0" upright="1">
                          <a:noAutofit/>
                        </wps:bodyPr>
                      </wps:wsp>
                      <wps:wsp>
                        <wps:cNvPr id="1810173213" name="Text Box 93"/>
                        <wps:cNvSpPr txBox="1">
                          <a:spLocks noChangeArrowheads="1"/>
                        </wps:cNvSpPr>
                        <wps:spPr bwMode="auto">
                          <a:xfrm>
                            <a:off x="7881" y="5549"/>
                            <a:ext cx="734" cy="2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3D70B" w14:textId="77777777" w:rsidR="001903ED" w:rsidRPr="00116AAD" w:rsidRDefault="001903ED" w:rsidP="001903ED">
                              <w:pPr>
                                <w:spacing w:line="167" w:lineRule="exact"/>
                                <w:rPr>
                                  <w:rFonts w:ascii="Times New Roman" w:hAnsi="Times New Roman" w:cs="Times New Roman"/>
                                  <w:sz w:val="15"/>
                                </w:rPr>
                              </w:pPr>
                              <w:r w:rsidRPr="00116AAD">
                                <w:rPr>
                                  <w:rFonts w:ascii="Times New Roman" w:hAnsi="Times New Roman" w:cs="Times New Roman"/>
                                  <w:sz w:val="15"/>
                                </w:rPr>
                                <w:t>Tidak</w:t>
                              </w:r>
                            </w:p>
                          </w:txbxContent>
                        </wps:txbx>
                        <wps:bodyPr rot="0" vert="horz" wrap="square" lIns="0" tIns="0" rIns="0" bIns="0" anchor="t" anchorCtr="0" upright="1">
                          <a:noAutofit/>
                        </wps:bodyPr>
                      </wps:wsp>
                      <wps:wsp>
                        <wps:cNvPr id="1810173214" name="Text Box 94"/>
                        <wps:cNvSpPr txBox="1">
                          <a:spLocks noChangeArrowheads="1"/>
                        </wps:cNvSpPr>
                        <wps:spPr bwMode="auto">
                          <a:xfrm>
                            <a:off x="5421" y="6052"/>
                            <a:ext cx="1808" cy="2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2DBAE7" w14:textId="77777777" w:rsidR="001903ED" w:rsidRPr="00BA1C19" w:rsidRDefault="001903ED" w:rsidP="001903ED">
                              <w:pPr>
                                <w:spacing w:line="167" w:lineRule="exact"/>
                                <w:rPr>
                                  <w:rFonts w:ascii="Times New Roman" w:hAnsi="Times New Roman" w:cs="Times New Roman"/>
                                  <w:sz w:val="16"/>
                                  <w:szCs w:val="16"/>
                                </w:rPr>
                              </w:pPr>
                              <w:r w:rsidRPr="00BA1C19">
                                <w:rPr>
                                  <w:rFonts w:ascii="Times New Roman" w:hAnsi="Times New Roman" w:cs="Times New Roman"/>
                                  <w:sz w:val="16"/>
                                  <w:szCs w:val="16"/>
                                </w:rPr>
                                <w:t>Kontrol</w:t>
                              </w:r>
                              <w:r w:rsidRPr="00BA1C19">
                                <w:rPr>
                                  <w:rFonts w:ascii="Times New Roman" w:hAnsi="Times New Roman" w:cs="Times New Roman"/>
                                  <w:spacing w:val="-2"/>
                                  <w:sz w:val="16"/>
                                  <w:szCs w:val="16"/>
                                </w:rPr>
                                <w:t xml:space="preserve"> </w:t>
                              </w:r>
                              <w:r w:rsidRPr="00BA1C19">
                                <w:rPr>
                                  <w:rFonts w:ascii="Times New Roman" w:hAnsi="Times New Roman" w:cs="Times New Roman"/>
                                  <w:sz w:val="16"/>
                                  <w:szCs w:val="16"/>
                                </w:rPr>
                                <w:t>Lendutan</w:t>
                              </w:r>
                            </w:p>
                          </w:txbxContent>
                        </wps:txbx>
                        <wps:bodyPr rot="0" vert="horz" wrap="square" lIns="0" tIns="0" rIns="0" bIns="0" anchor="t" anchorCtr="0" upright="1">
                          <a:noAutofit/>
                        </wps:bodyPr>
                      </wps:wsp>
                      <wps:wsp>
                        <wps:cNvPr id="1810173216" name="Text Box 96"/>
                        <wps:cNvSpPr txBox="1">
                          <a:spLocks noChangeArrowheads="1"/>
                        </wps:cNvSpPr>
                        <wps:spPr bwMode="auto">
                          <a:xfrm>
                            <a:off x="4265" y="6236"/>
                            <a:ext cx="3414" cy="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6261A" w14:textId="77777777" w:rsidR="001903ED" w:rsidRDefault="001903ED" w:rsidP="001903ED">
                              <w:pPr>
                                <w:spacing w:before="6" w:line="239" w:lineRule="exact"/>
                                <w:ind w:right="18"/>
                                <w:jc w:val="center"/>
                                <w:rPr>
                                  <w:i/>
                                  <w:sz w:val="15"/>
                                </w:rPr>
                              </w:pPr>
                              <w:r>
                                <w:rPr>
                                  <w:rFonts w:ascii="Symbol" w:hAnsi="Symbol"/>
                                  <w:position w:val="3"/>
                                  <w:sz w:val="20"/>
                                </w:rPr>
                                <w:t></w:t>
                              </w:r>
                              <w:r>
                                <w:rPr>
                                  <w:i/>
                                  <w:sz w:val="15"/>
                                </w:rPr>
                                <w:t>=</w:t>
                              </w:r>
                              <w:r>
                                <w:rPr>
                                  <w:i/>
                                  <w:spacing w:val="64"/>
                                  <w:sz w:val="15"/>
                                  <w:u w:val="single"/>
                                </w:rPr>
                                <w:t xml:space="preserve"> </w:t>
                              </w:r>
                              <w:r>
                                <w:rPr>
                                  <w:rFonts w:ascii="Cambria Math" w:hAnsi="Cambria Math"/>
                                  <w:sz w:val="15"/>
                                  <w:u w:val="single"/>
                                  <w:vertAlign w:val="superscript"/>
                                </w:rPr>
                                <w:t>L</w:t>
                              </w:r>
                              <w:r>
                                <w:rPr>
                                  <w:rFonts w:ascii="Cambria Math" w:hAnsi="Cambria Math"/>
                                  <w:spacing w:val="62"/>
                                  <w:sz w:val="15"/>
                                </w:rPr>
                                <w:t xml:space="preserve"> </w:t>
                              </w:r>
                              <w:r>
                                <w:rPr>
                                  <w:i/>
                                  <w:sz w:val="15"/>
                                </w:rPr>
                                <w:t>&gt; ∆</w:t>
                              </w:r>
                            </w:p>
                            <w:p w14:paraId="37008891" w14:textId="77777777" w:rsidR="001903ED" w:rsidRDefault="001903ED" w:rsidP="001903ED">
                              <w:pPr>
                                <w:spacing w:line="91" w:lineRule="exact"/>
                                <w:ind w:right="2"/>
                                <w:jc w:val="center"/>
                                <w:rPr>
                                  <w:rFonts w:ascii="Cambria Math"/>
                                  <w:sz w:val="10"/>
                                </w:rPr>
                              </w:pPr>
                              <w:r>
                                <w:rPr>
                                  <w:rFonts w:ascii="Cambria Math"/>
                                  <w:w w:val="110"/>
                                  <w:sz w:val="10"/>
                                </w:rPr>
                                <w:t>360</w:t>
                              </w:r>
                            </w:p>
                            <w:p w14:paraId="20B55115" w14:textId="4ED52865" w:rsidR="001903ED" w:rsidRPr="00116AAD" w:rsidRDefault="00116AAD" w:rsidP="00116AAD">
                              <w:pPr>
                                <w:spacing w:before="83"/>
                                <w:ind w:right="27"/>
                                <w:rPr>
                                  <w:rFonts w:ascii="Times New Roman" w:hAnsi="Times New Roman" w:cs="Times New Roman"/>
                                  <w:sz w:val="16"/>
                                  <w:szCs w:val="16"/>
                                </w:rPr>
                              </w:pPr>
                              <w:r>
                                <w:rPr>
                                  <w:rFonts w:ascii="Cambria Math"/>
                                  <w:sz w:val="10"/>
                                </w:rPr>
                                <w:tab/>
                              </w:r>
                              <w:r>
                                <w:rPr>
                                  <w:rFonts w:ascii="Cambria Math"/>
                                  <w:sz w:val="10"/>
                                </w:rPr>
                                <w:tab/>
                              </w:r>
                              <w:r>
                                <w:rPr>
                                  <w:rFonts w:ascii="Cambria Math"/>
                                  <w:sz w:val="10"/>
                                </w:rPr>
                                <w:tab/>
                              </w:r>
                              <w:r w:rsidRPr="00116AAD">
                                <w:rPr>
                                  <w:rFonts w:ascii="Times New Roman" w:hAnsi="Times New Roman" w:cs="Times New Roman"/>
                                  <w:sz w:val="16"/>
                                  <w:szCs w:val="16"/>
                                </w:rPr>
                                <w:t>Ya</w:t>
                              </w:r>
                            </w:p>
                            <w:p w14:paraId="66F44940" w14:textId="77777777" w:rsidR="001903ED" w:rsidRDefault="001903ED" w:rsidP="001903ED">
                              <w:pPr>
                                <w:rPr>
                                  <w:sz w:val="16"/>
                                </w:rPr>
                              </w:pPr>
                            </w:p>
                            <w:p w14:paraId="44AB060C" w14:textId="2699FDC0" w:rsidR="001903ED" w:rsidRDefault="001903ED" w:rsidP="00116AAD">
                              <w:pPr>
                                <w:spacing w:before="105" w:line="195" w:lineRule="exact"/>
                                <w:ind w:right="76"/>
                                <w:jc w:val="center"/>
                                <w:rPr>
                                  <w:sz w:val="17"/>
                                </w:rPr>
                              </w:pPr>
                            </w:p>
                          </w:txbxContent>
                        </wps:txbx>
                        <wps:bodyPr rot="0" vert="horz" wrap="square" lIns="0" tIns="0" rIns="0" bIns="0" anchor="t" anchorCtr="0" upright="1">
                          <a:noAutofit/>
                        </wps:bodyPr>
                      </wps:wsp>
                      <wps:wsp>
                        <wps:cNvPr id="1810173217" name="Text Box 97"/>
                        <wps:cNvSpPr txBox="1">
                          <a:spLocks noChangeArrowheads="1"/>
                        </wps:cNvSpPr>
                        <wps:spPr bwMode="auto">
                          <a:xfrm>
                            <a:off x="3316" y="7821"/>
                            <a:ext cx="142" cy="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3E67A" w14:textId="5A417FA4" w:rsidR="001903ED" w:rsidRDefault="001903ED" w:rsidP="001903ED">
                              <w:pPr>
                                <w:spacing w:line="187" w:lineRule="exact"/>
                                <w:rPr>
                                  <w:sz w:val="17"/>
                                </w:rPr>
                              </w:pPr>
                              <w:r>
                                <w:rPr>
                                  <w:w w:val="99"/>
                                  <w:sz w:val="17"/>
                                </w:rPr>
                                <w:t>A</w:t>
                              </w:r>
                              <w:r w:rsidR="00116AAD" w:rsidRPr="00116AAD">
                                <w:rPr>
                                  <w:position w:val="2"/>
                                  <w:sz w:val="15"/>
                                </w:rPr>
                                <w:t xml:space="preserve"> </w:t>
                              </w:r>
                              <w:r w:rsidR="00116AAD">
                                <w:rPr>
                                  <w:position w:val="2"/>
                                  <w:sz w:val="15"/>
                                </w:rPr>
                                <w:t>N</w:t>
                              </w:r>
                              <w:r w:rsidR="00116AAD">
                                <w:rPr>
                                  <w:sz w:val="9"/>
                                </w:rPr>
                                <w:t>u</w:t>
                              </w:r>
                              <w:r w:rsidR="00116AAD">
                                <w:rPr>
                                  <w:position w:val="2"/>
                                  <w:sz w:val="15"/>
                                </w:rPr>
                                <w:t>≤ØN</w:t>
                              </w:r>
                              <w:r w:rsidR="00116AAD">
                                <w:rPr>
                                  <w:sz w:val="9"/>
                                </w:rPr>
                                <w:t>n</w:t>
                              </w:r>
                            </w:p>
                          </w:txbxContent>
                        </wps:txbx>
                        <wps:bodyPr rot="0" vert="horz" wrap="square" lIns="0" tIns="0" rIns="0" bIns="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B66DE13" id="Group 59" o:spid="_x0000_s1073" style="width:256.3pt;height:346.7pt;mso-position-horizontal-relative:char;mso-position-vertical-relative:line" coordorigin="2570,268" coordsize="6045,7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">
                <v:shape id="Freeform 61" o:spid="_x0000_s1074" style="position:absolute;left:4975;top:268;width:2201;height:466;visibility:visible;mso-wrap-style:square;v-text-anchor:top" coordsize="220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" path="m1102,l982,2,866,6,754,12,647,21,546,33,452,46,364,61,284,78,213,96r-62,20l56,160,7,208,,233r6,24l50,303r83,42l252,382r71,16l402,413r84,14l577,438r97,10l775,456r105,5l989,465r113,1l1222,465r116,-4l1449,454r107,-8l1657,435r94,-14l1838,406r80,-16l1989,371r62,-20l2145,307r50,-48l2201,233r-6,-25l2145,160r-94,-44l1989,96,1918,78,1838,61,1751,46,1657,33,1556,21,1449,12,1338,6,1222,2,1102,e" filled="f" strokeweight=".96pt">
                  <v:path arrowok="t" o:connecttype="custom" o:connectlocs="1102,268;982,270;866,274;754,280;647,289;546,301;452,314;364,329;284,346;213,364;151,384;56,428;7,476;0,501;6,525;50,571;133,613;252,650;323,666;402,681;486,695;577,706;674,716;775,724;880,729;989,733;1102,734;1222,733;1338,729;1449,722;1556,714;1657,703;1751,689;1838,674;1918,658;1989,639;2051,619;2145,575;2195,527;2201,501;2195,476;2145,428;2051,384;1989,364;1918,346;1838,329;1751,314;1657,301;1556,289;1449,280;1338,274;1222,270;1102,268" o:connectangles="0,0,0,0,0,0,0,0,0,0,0,0,0,0,0,0,0,0,0,0,0,0,0,0,0,0,0,0,0,0,0,0,0,0,0,0,0,0,0,0,0,0,0,0,0,0,0,0,0,0,0,0,0"/>
                </v:shape>
                <v:shape id="Freeform 62" o:spid="_x0000_s1075" style="position:absolute;left:2570;top:1314;width:1548;height:720;visibility:visible;mso-wrap-style:square;v-text-anchor:top" coordsize="1548,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" path="m180,l,720r1368,l1548,,180,xe" filled="f" strokeweight=".96pt">
                  <v:path arrowok="t" o:connecttype="custom" o:connectlocs="180,1315;0,2035;1368,2035;1548,1315;180,1315" o:connectangles="0,0,0,0,0"/>
                </v:shape>
                <v:line id="Line 63" o:spid="_x0000_s1076" style="position:absolute;visibility:visible;mso-wrap-style:square" from="3396,974" to="6077,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" strokeweight=".48pt"/>
                <v:shape id="Picture 64" o:spid="_x0000_s1077" type="#_x0000_t75" style="position:absolute;left:3338;top:974;width:113;height: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">
                  <v:imagedata r:id="rId24" o:title=""/>
                </v:shape>
                <v:shape id="Freeform 65" o:spid="_x0000_s1078" style="position:absolute;left:4694;top:1312;width:2820;height:720;visibility:visible;mso-wrap-style:square;v-text-anchor:top" coordsize="282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" path="m180,l,720r2640,l2820,,180,xe" filled="f" strokeweight=".96pt">
                  <v:path arrowok="t" o:connecttype="custom" o:connectlocs="180,1312;0,2032;2640,2032;2820,1312;180,1312" o:connectangles="0,0,0,0,0"/>
                </v:shape>
                <v:shape id="Picture 66" o:spid="_x0000_s1079" type="#_x0000_t75" style="position:absolute;left:6014;top:978;width:113;height: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">
                  <v:imagedata r:id="rId24" o:title=""/>
                </v:shape>
                <v:rect id="Rectangle 67" o:spid="_x0000_s1080" style="position:absolute;left:4632;top:2372;width:2883;height:1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" filled="f" strokeweight=".96pt"/>
                <v:shape id="AutoShape 68" o:spid="_x0000_s1081" style="position:absolute;left:6014;top:2032;width:764;height:587;visibility:visible;mso-wrap-style:square;v-text-anchor:top" coordsize="76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" path="m113,612r-53,l60,,51,r,612l,612,56,725r47,-93l113,612xm764,1241r-120,l644,1251r120,l764,1241xe" fillcolor="black" stroked="f">
                  <v:path arrowok="t" o:connecttype="custom" o:connectlocs="113,1164;60,1164;60,877;51,877;51,1164;0,1164;56,1217;103,1174;113,1164;764,1459;644,1459;644,1464;764,1464;764,1459" o:connectangles="0,0,0,0,0,0,0,0,0,0,0,0,0,0"/>
                </v:shape>
                <v:rect id="Rectangle 69" o:spid="_x0000_s1082" style="position:absolute;left:4368;top:3640;width:3464;height: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" filled="f" strokeweight=".96pt"/>
                <v:shape id="AutoShape 70" o:spid="_x0000_s1083" style="position:absolute;left:5891;top:3444;width:620;height:406;visibility:visible;mso-wrap-style:square;v-text-anchor:top" coordsize="62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" path="m228,317r-50,l178,,168,r,317l115,317r58,112l219,336r9,-19xm619,945l,945r,10l619,955r,-10xe" fillcolor="black" stroked="f">
                  <v:path arrowok="t" o:connecttype="custom" o:connectlocs="228,1516;178,1516;178,1381;168,1381;168,1516;115,1516;173,1563;219,1524;228,1516;619,1782;0,1782;0,1787;619,1787;619,1782" o:connectangles="0,0,0,0,0,0,0,0,0,0,0,0,0,0"/>
                </v:shape>
                <v:rect id="Rectangle 71" o:spid="_x0000_s1084" style="position:absolute;left:4900;top:4564;width:2300;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" filled="f" strokeweight=".96pt"/>
                <v:shape id="AutoShape 72" o:spid="_x0000_s1085" style="position:absolute;left:5309;top:4840;width:1070;height:348;visibility:visible;mso-wrap-style:square;v-text-anchor:top" coordsize="898,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" path="m84,207l,207r,9l84,216r,-9xm394,207r-154,l240,216r154,l394,207xm456,l240,r,12l456,12,456,xm898,207r-149,l749,216r149,l898,207xe" fillcolor="black" stroked="f">
                  <v:path arrowok="t" o:connecttype="custom" o:connectlocs="100,8410;0,8410;0,8425;100,8425;100,8410;469,8410;286,8410;286,8425;469,8425;469,8410;543,8077;286,8077;286,8096;543,8096;543,8077;1070,8410;892,8410;892,8425;1070,8425;1070,8410" o:connectangles="0,0,0,0,0,0,0,0,0,0,0,0,0,0,0,0,0,0,0,0"/>
                </v:shape>
                <v:shape id="Picture 73" o:spid="_x0000_s1086" type="#_x0000_t75" style="position:absolute;left:5988;top:4222;width:125;height: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">
                  <v:imagedata r:id="rId25" o:title=""/>
                </v:shape>
                <v:shape id="Freeform 74" o:spid="_x0000_s1087" style="position:absolute;left:4579;top:5747;width:2981;height:1208;visibility:visible;mso-wrap-style:square;v-text-anchor:top" coordsize="2981,1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" path="m1491,l,602r1491,605l2981,602,1491,xe" filled="f" strokeweight=".96pt">
                  <v:path arrowok="t" o:connecttype="custom" o:connectlocs="1491,5748;0,6350;1491,6955;2981,6350;1491,5748" o:connectangles="0,0,0,0,0"/>
                </v:shape>
                <v:line id="Line 75" o:spid="_x0000_s1088" style="position:absolute;visibility:visible;mso-wrap-style:square" from="5723,6311" to="5826,6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" strokeweight=".1236mm"/>
                <v:shape id="Freeform 76" o:spid="_x0000_s1089" style="position:absolute;left:5774;top:7142;width:560;height:533;visibility:visible;mso-wrap-style:square;v-text-anchor:top" coordsize="56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" path="m281,l207,10,140,37,83,78,39,132,11,196,,266r11,71l39,401r44,54l140,496r67,27l281,533r74,-10l422,496r56,-41l522,401r28,-64l560,266,550,196,522,132,478,78,422,37,355,10,281,e" filled="f" strokeweight=".96pt">
                  <v:path arrowok="t" o:connecttype="custom" o:connectlocs="281,7142;207,7152;140,7179;83,7220;39,7274;11,7338;0,7408;11,7479;39,7543;83,7597;140,7638;207,7665;281,7675;355,7665;422,7638;478,7597;522,7543;550,7479;560,7408;550,7338;522,7274;478,7220;422,7179;355,7152;281,7142" o:connectangles="0,0,0,0,0,0,0,0,0,0,0,0,0,0,0,0,0,0,0,0,0,0,0,0,0"/>
                </v:shape>
                <v:shape id="Picture 77" o:spid="_x0000_s1090" type="#_x0000_t75" style="position:absolute;left:6014;top:6902;width:85;height: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">
                  <v:imagedata r:id="rId26" o:title=""/>
                </v:shape>
                <v:shape id="Picture 78" o:spid="_x0000_s1091" type="#_x0000_t75" style="position:absolute;left:6029;top:5505;width:85;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">
                  <v:imagedata r:id="rId20" o:title=""/>
                </v:shape>
                <v:shape id="AutoShape 79" o:spid="_x0000_s1092" style="position:absolute;left:7219;top:4917;width:1128;height:113;visibility:visible;mso-wrap-style:square;v-text-anchor:top" coordsize="1128,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" path="m113,113l,55,113,r,51l96,51r,9l113,60r,53xm113,60r-17,l96,51r17,l113,60xm1128,60l113,60r,-9l1128,51r,9xe" fillcolor="black" stroked="f">
                  <v:path arrowok="t" o:connecttype="custom" o:connectlocs="113,5030;0,4972;113,4917;113,4968;96,4968;96,4977;113,4977;113,5030;113,4977;96,4977;96,4968;113,4968;113,4977;1128,4977;113,4977;113,4968;1128,4968;1128,4977" o:connectangles="0,0,0,0,0,0,0,0,0,0,0,0,0,0,0,0,0,0"/>
                </v:shape>
                <v:line id="Line 80" o:spid="_x0000_s1093" style="position:absolute;flip:x;visibility:visible;mso-wrap-style:square" from="6072,734" to="6077,1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" strokeweight=".48pt"/>
                <v:line id="Line 81" o:spid="_x0000_s1094" style="position:absolute;visibility:visible;mso-wrap-style:square" from="8345,4996" to="8346,6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" strokeweight=".72pt"/>
                <v:shape id="Freeform 82" o:spid="_x0000_s1095" style="position:absolute;left:3098;top:7679;width:560;height:533;visibility:visible;mso-wrap-style:square;v-text-anchor:top" coordsize="56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" path="m281,l206,9,139,36,82,77,39,131,10,195,,266r10,71l39,400r43,54l139,496r67,27l281,532r74,-9l422,496r56,-42l522,400r28,-63l560,266,550,195,522,131,478,77,422,36,355,9,281,e" filled="f" strokeweight=".96pt">
                  <v:path arrowok="t" o:connecttype="custom" o:connectlocs="281,7680;206,7689;139,7716;82,7757;39,7811;10,7875;0,7946;10,8017;39,8080;82,8134;139,8176;206,8203;281,8212;355,8203;422,8176;478,8134;522,8080;550,8017;560,7946;550,7875;522,7811;478,7757;422,7716;355,7689;281,7680" o:connectangles="0,0,0,0,0,0,0,0,0,0,0,0,0,0,0,0,0,0,0,0,0,0,0,0,0"/>
                </v:shape>
                <v:shape id="AutoShape 83" o:spid="_x0000_s1096" style="position:absolute;left:3366;top:2032;width:85;height:5647;visibility:visible;mso-wrap-style:square;v-text-anchor:top" coordsize="113,5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" path="m65,5717r-14,l51,,65,r,5717xm58,5813l,5700r51,l51,5717r54,l58,5813xm105,5717r-40,l65,5700r48,l105,5717xe" fillcolor="black" stroked="f">
                  <v:path arrowok="t" o:connecttype="custom" o:connectlocs="49,7367;38,7367;38,1814;49,1814;49,7367;44,7461;0,7351;38,7351;38,7367;79,7367;44,7461;79,7367;49,7367;49,7351;85,7351;79,7367" o:connectangles="0,0,0,0,0,0,0,0,0,0,0,0,0,0,0,0"/>
                </v:shape>
                <v:shape id="Text Box 84" o:spid="_x0000_s1097" type="#_x0000_t202" style="position:absolute;left:5875;top:401;width:651;height: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" filled="f" stroked="f">
                  <v:textbox inset="0,0,0,0">
                    <w:txbxContent>
                      <w:p w14:paraId="23A627B7" w14:textId="77777777" w:rsidR="001903ED" w:rsidRPr="0020263D" w:rsidRDefault="001903ED" w:rsidP="001903ED">
                        <w:pPr>
                          <w:spacing w:line="187" w:lineRule="exact"/>
                          <w:rPr>
                            <w:rFonts w:ascii="Times New Roman" w:hAnsi="Times New Roman" w:cs="Times New Roman"/>
                            <w:sz w:val="17"/>
                          </w:rPr>
                        </w:pPr>
                        <w:r w:rsidRPr="0020263D">
                          <w:rPr>
                            <w:rFonts w:ascii="Times New Roman" w:hAnsi="Times New Roman" w:cs="Times New Roman"/>
                            <w:sz w:val="17"/>
                          </w:rPr>
                          <w:t>Mulai</w:t>
                        </w:r>
                      </w:p>
                    </w:txbxContent>
                  </v:textbox>
                </v:shape>
                <v:shape id="Text Box 85" o:spid="_x0000_s1098" type="#_x0000_t202" style="position:absolute;left:2867;top:1541;width:1442;height: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" filled="f" stroked="f">
                  <v:textbox inset="0,0,0,0">
                    <w:txbxContent>
                      <w:p w14:paraId="384E4A35" w14:textId="77777777" w:rsidR="001903ED" w:rsidRPr="0020263D" w:rsidRDefault="001903ED" w:rsidP="001903ED">
                        <w:pPr>
                          <w:spacing w:line="187" w:lineRule="exact"/>
                          <w:rPr>
                            <w:rFonts w:ascii="Times New Roman" w:hAnsi="Times New Roman" w:cs="Times New Roman"/>
                            <w:sz w:val="17"/>
                          </w:rPr>
                        </w:pPr>
                        <w:r w:rsidRPr="0020263D">
                          <w:rPr>
                            <w:rFonts w:ascii="Times New Roman" w:hAnsi="Times New Roman" w:cs="Times New Roman"/>
                            <w:sz w:val="17"/>
                          </w:rPr>
                          <w:t>Data</w:t>
                        </w:r>
                        <w:r w:rsidRPr="0020263D">
                          <w:rPr>
                            <w:rFonts w:ascii="Times New Roman" w:hAnsi="Times New Roman" w:cs="Times New Roman"/>
                            <w:spacing w:val="-4"/>
                            <w:sz w:val="17"/>
                          </w:rPr>
                          <w:t xml:space="preserve"> </w:t>
                        </w:r>
                        <w:r w:rsidRPr="0020263D">
                          <w:rPr>
                            <w:rFonts w:ascii="Times New Roman" w:hAnsi="Times New Roman" w:cs="Times New Roman"/>
                            <w:sz w:val="17"/>
                          </w:rPr>
                          <w:t>Sondir</w:t>
                        </w:r>
                      </w:p>
                    </w:txbxContent>
                  </v:textbox>
                </v:shape>
                <v:shape id="Text Box 86" o:spid="_x0000_s1099" type="#_x0000_t202" style="position:absolute;left:5007;top:1416;width:2290;height: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" filled="f" stroked="f">
                  <v:textbox inset="0,0,0,0">
                    <w:txbxContent>
                      <w:p w14:paraId="2E81ABF8" w14:textId="77777777" w:rsidR="001903ED" w:rsidRPr="0020263D" w:rsidRDefault="001903ED" w:rsidP="001903ED">
                        <w:pPr>
                          <w:spacing w:line="237" w:lineRule="auto"/>
                          <w:ind w:left="384" w:right="14" w:hanging="384"/>
                          <w:rPr>
                            <w:rFonts w:ascii="Times New Roman" w:hAnsi="Times New Roman" w:cs="Times New Roman"/>
                            <w:sz w:val="17"/>
                          </w:rPr>
                        </w:pPr>
                        <w:r w:rsidRPr="0020263D">
                          <w:rPr>
                            <w:rFonts w:ascii="Times New Roman" w:hAnsi="Times New Roman" w:cs="Times New Roman"/>
                            <w:sz w:val="17"/>
                          </w:rPr>
                          <w:t>Data</w:t>
                        </w:r>
                        <w:r w:rsidRPr="0020263D">
                          <w:rPr>
                            <w:rFonts w:ascii="Times New Roman" w:hAnsi="Times New Roman" w:cs="Times New Roman"/>
                            <w:spacing w:val="-10"/>
                            <w:sz w:val="17"/>
                          </w:rPr>
                          <w:t xml:space="preserve"> </w:t>
                        </w:r>
                        <w:r w:rsidRPr="0020263D">
                          <w:rPr>
                            <w:rFonts w:ascii="Times New Roman" w:hAnsi="Times New Roman" w:cs="Times New Roman"/>
                            <w:sz w:val="17"/>
                          </w:rPr>
                          <w:t>Teknis</w:t>
                        </w:r>
                        <w:r w:rsidRPr="0020263D">
                          <w:rPr>
                            <w:rFonts w:ascii="Times New Roman" w:hAnsi="Times New Roman" w:cs="Times New Roman"/>
                            <w:spacing w:val="-6"/>
                            <w:sz w:val="17"/>
                          </w:rPr>
                          <w:t xml:space="preserve"> </w:t>
                        </w:r>
                        <w:r w:rsidRPr="0020263D">
                          <w:rPr>
                            <w:rFonts w:ascii="Times New Roman" w:hAnsi="Times New Roman" w:cs="Times New Roman"/>
                            <w:sz w:val="17"/>
                          </w:rPr>
                          <w:t>Perencanaan</w:t>
                        </w:r>
                        <w:r w:rsidRPr="0020263D">
                          <w:rPr>
                            <w:rFonts w:ascii="Times New Roman" w:hAnsi="Times New Roman" w:cs="Times New Roman"/>
                            <w:spacing w:val="-8"/>
                            <w:sz w:val="17"/>
                          </w:rPr>
                          <w:t xml:space="preserve"> </w:t>
                        </w:r>
                        <w:r w:rsidRPr="0020263D">
                          <w:rPr>
                            <w:rFonts w:ascii="Times New Roman" w:hAnsi="Times New Roman" w:cs="Times New Roman"/>
                            <w:sz w:val="17"/>
                          </w:rPr>
                          <w:t>&amp;</w:t>
                        </w:r>
                        <w:r w:rsidRPr="0020263D">
                          <w:rPr>
                            <w:rFonts w:ascii="Times New Roman" w:hAnsi="Times New Roman" w:cs="Times New Roman"/>
                            <w:spacing w:val="-40"/>
                            <w:sz w:val="17"/>
                          </w:rPr>
                          <w:t xml:space="preserve"> </w:t>
                        </w:r>
                        <w:r w:rsidRPr="0020263D">
                          <w:rPr>
                            <w:rFonts w:ascii="Times New Roman" w:hAnsi="Times New Roman" w:cs="Times New Roman"/>
                            <w:sz w:val="17"/>
                          </w:rPr>
                          <w:t>Lokasi</w:t>
                        </w:r>
                        <w:r w:rsidRPr="0020263D">
                          <w:rPr>
                            <w:rFonts w:ascii="Times New Roman" w:hAnsi="Times New Roman" w:cs="Times New Roman"/>
                            <w:spacing w:val="-1"/>
                            <w:sz w:val="17"/>
                          </w:rPr>
                          <w:t xml:space="preserve"> </w:t>
                        </w:r>
                        <w:r w:rsidRPr="0020263D">
                          <w:rPr>
                            <w:rFonts w:ascii="Times New Roman" w:hAnsi="Times New Roman" w:cs="Times New Roman"/>
                            <w:sz w:val="17"/>
                          </w:rPr>
                          <w:t>(</w:t>
                        </w:r>
                        <w:r w:rsidRPr="0020263D">
                          <w:rPr>
                            <w:rFonts w:ascii="Times New Roman" w:hAnsi="Times New Roman" w:cs="Times New Roman"/>
                            <w:i/>
                            <w:sz w:val="17"/>
                          </w:rPr>
                          <w:t>Lay</w:t>
                        </w:r>
                        <w:r w:rsidRPr="0020263D">
                          <w:rPr>
                            <w:rFonts w:ascii="Times New Roman" w:hAnsi="Times New Roman" w:cs="Times New Roman"/>
                            <w:i/>
                            <w:spacing w:val="-2"/>
                            <w:sz w:val="17"/>
                          </w:rPr>
                          <w:t xml:space="preserve"> </w:t>
                        </w:r>
                        <w:r w:rsidRPr="0020263D">
                          <w:rPr>
                            <w:rFonts w:ascii="Times New Roman" w:hAnsi="Times New Roman" w:cs="Times New Roman"/>
                            <w:i/>
                            <w:sz w:val="17"/>
                          </w:rPr>
                          <w:t>out</w:t>
                        </w:r>
                        <w:r w:rsidRPr="0020263D">
                          <w:rPr>
                            <w:rFonts w:ascii="Times New Roman" w:hAnsi="Times New Roman" w:cs="Times New Roman"/>
                            <w:sz w:val="17"/>
                          </w:rPr>
                          <w:t>)</w:t>
                        </w:r>
                      </w:p>
                    </w:txbxContent>
                  </v:textbox>
                </v:shape>
                <v:shape id="Text Box 87" o:spid="_x0000_s1100" type="#_x0000_t202" style="position:absolute;left:4678;top:2450;width:2882;height:1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" filled="f" stroked="f">
                  <v:textbox inset="0,0,0,0">
                    <w:txbxContent>
                      <w:p w14:paraId="3FAF2555" w14:textId="77777777" w:rsidR="001903ED" w:rsidRPr="0020263D" w:rsidRDefault="001903ED" w:rsidP="001903ED">
                        <w:pPr>
                          <w:ind w:left="496" w:right="258" w:firstLine="31"/>
                          <w:rPr>
                            <w:rFonts w:ascii="Times New Roman" w:hAnsi="Times New Roman" w:cs="Times New Roman"/>
                            <w:sz w:val="15"/>
                          </w:rPr>
                        </w:pPr>
                        <w:r w:rsidRPr="0020263D">
                          <w:rPr>
                            <w:rFonts w:ascii="Times New Roman" w:hAnsi="Times New Roman" w:cs="Times New Roman"/>
                            <w:sz w:val="15"/>
                          </w:rPr>
                          <w:t>Perhitungan Pembebanan</w:t>
                        </w:r>
                        <w:r w:rsidRPr="0020263D">
                          <w:rPr>
                            <w:rFonts w:ascii="Times New Roman" w:hAnsi="Times New Roman" w:cs="Times New Roman"/>
                            <w:spacing w:val="1"/>
                            <w:sz w:val="15"/>
                          </w:rPr>
                          <w:t xml:space="preserve"> </w:t>
                        </w:r>
                        <w:r w:rsidRPr="0020263D">
                          <w:rPr>
                            <w:rFonts w:ascii="Times New Roman" w:hAnsi="Times New Roman" w:cs="Times New Roman"/>
                            <w:sz w:val="15"/>
                          </w:rPr>
                          <w:t>Jika L ≤</w:t>
                        </w:r>
                        <w:r w:rsidRPr="0020263D">
                          <w:rPr>
                            <w:rFonts w:ascii="Times New Roman" w:hAnsi="Times New Roman" w:cs="Times New Roman"/>
                            <w:spacing w:val="-2"/>
                            <w:sz w:val="15"/>
                          </w:rPr>
                          <w:t xml:space="preserve"> </w:t>
                        </w:r>
                        <w:r w:rsidRPr="0020263D">
                          <w:rPr>
                            <w:rFonts w:ascii="Times New Roman" w:hAnsi="Times New Roman" w:cs="Times New Roman"/>
                            <w:sz w:val="15"/>
                          </w:rPr>
                          <w:t>30</w:t>
                        </w:r>
                        <w:r w:rsidRPr="0020263D">
                          <w:rPr>
                            <w:rFonts w:ascii="Times New Roman" w:hAnsi="Times New Roman" w:cs="Times New Roman"/>
                            <w:spacing w:val="1"/>
                            <w:sz w:val="15"/>
                          </w:rPr>
                          <w:t xml:space="preserve"> </w:t>
                        </w:r>
                        <w:r w:rsidRPr="0020263D">
                          <w:rPr>
                            <w:rFonts w:ascii="Times New Roman" w:hAnsi="Times New Roman" w:cs="Times New Roman"/>
                            <w:sz w:val="15"/>
                          </w:rPr>
                          <w:t>m</w:t>
                        </w:r>
                        <w:r w:rsidRPr="0020263D">
                          <w:rPr>
                            <w:rFonts w:ascii="Times New Roman" w:hAnsi="Times New Roman" w:cs="Times New Roman"/>
                            <w:spacing w:val="-2"/>
                            <w:sz w:val="15"/>
                          </w:rPr>
                          <w:t xml:space="preserve"> </w:t>
                        </w:r>
                        <w:r w:rsidRPr="0020263D">
                          <w:rPr>
                            <w:rFonts w:ascii="Times New Roman" w:hAnsi="Times New Roman" w:cs="Times New Roman"/>
                            <w:sz w:val="15"/>
                          </w:rPr>
                          <w:t>:</w:t>
                        </w:r>
                        <w:r w:rsidRPr="0020263D">
                          <w:rPr>
                            <w:rFonts w:ascii="Times New Roman" w:hAnsi="Times New Roman" w:cs="Times New Roman"/>
                            <w:spacing w:val="-2"/>
                            <w:sz w:val="15"/>
                          </w:rPr>
                          <w:t xml:space="preserve"> </w:t>
                        </w:r>
                        <w:r w:rsidRPr="0020263D">
                          <w:rPr>
                            <w:rFonts w:ascii="Times New Roman" w:hAnsi="Times New Roman" w:cs="Times New Roman"/>
                            <w:sz w:val="15"/>
                          </w:rPr>
                          <w:t>q=</w:t>
                        </w:r>
                        <w:r w:rsidRPr="0020263D">
                          <w:rPr>
                            <w:rFonts w:ascii="Times New Roman" w:hAnsi="Times New Roman" w:cs="Times New Roman"/>
                            <w:spacing w:val="1"/>
                            <w:sz w:val="15"/>
                          </w:rPr>
                          <w:t xml:space="preserve"> </w:t>
                        </w:r>
                        <w:r w:rsidRPr="0020263D">
                          <w:rPr>
                            <w:rFonts w:ascii="Times New Roman" w:hAnsi="Times New Roman" w:cs="Times New Roman"/>
                            <w:sz w:val="15"/>
                          </w:rPr>
                          <w:t>9,0 kPa</w:t>
                        </w:r>
                      </w:p>
                      <w:p w14:paraId="3D37F85C" w14:textId="070EB725" w:rsidR="001903ED" w:rsidRPr="0020263D" w:rsidRDefault="0020263D" w:rsidP="001903ED">
                        <w:pPr>
                          <w:spacing w:line="187" w:lineRule="exact"/>
                          <w:rPr>
                            <w:rFonts w:ascii="Times New Roman" w:hAnsi="Times New Roman" w:cs="Times New Roman"/>
                            <w:sz w:val="15"/>
                          </w:rPr>
                        </w:pPr>
                        <w:r>
                          <w:rPr>
                            <w:rFonts w:ascii="Times New Roman" w:hAnsi="Times New Roman" w:cs="Times New Roman"/>
                            <w:sz w:val="15"/>
                          </w:rPr>
                          <w:t>Ji</w:t>
                        </w:r>
                        <w:r w:rsidR="001903ED" w:rsidRPr="0020263D">
                          <w:rPr>
                            <w:rFonts w:ascii="Times New Roman" w:hAnsi="Times New Roman" w:cs="Times New Roman"/>
                            <w:sz w:val="15"/>
                          </w:rPr>
                          <w:t>ka</w:t>
                        </w:r>
                        <w:r w:rsidR="001903ED" w:rsidRPr="0020263D">
                          <w:rPr>
                            <w:rFonts w:ascii="Times New Roman" w:hAnsi="Times New Roman" w:cs="Times New Roman"/>
                            <w:spacing w:val="4"/>
                            <w:sz w:val="15"/>
                          </w:rPr>
                          <w:t xml:space="preserve"> </w:t>
                        </w:r>
                        <w:r w:rsidR="001903ED" w:rsidRPr="0020263D">
                          <w:rPr>
                            <w:rFonts w:ascii="Times New Roman" w:hAnsi="Times New Roman" w:cs="Times New Roman"/>
                            <w:sz w:val="15"/>
                          </w:rPr>
                          <w:t>L</w:t>
                        </w:r>
                        <w:r w:rsidR="001903ED" w:rsidRPr="0020263D">
                          <w:rPr>
                            <w:rFonts w:ascii="Times New Roman" w:hAnsi="Times New Roman" w:cs="Times New Roman"/>
                            <w:spacing w:val="-2"/>
                            <w:sz w:val="15"/>
                          </w:rPr>
                          <w:t xml:space="preserve"> </w:t>
                        </w:r>
                        <w:r w:rsidR="001903ED" w:rsidRPr="0020263D">
                          <w:rPr>
                            <w:rFonts w:ascii="Times New Roman" w:hAnsi="Times New Roman" w:cs="Times New Roman"/>
                            <w:sz w:val="15"/>
                          </w:rPr>
                          <w:t>≤</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30</w:t>
                        </w:r>
                        <w:r w:rsidR="001903ED" w:rsidRPr="0020263D">
                          <w:rPr>
                            <w:rFonts w:ascii="Times New Roman" w:hAnsi="Times New Roman" w:cs="Times New Roman"/>
                            <w:spacing w:val="2"/>
                            <w:sz w:val="15"/>
                          </w:rPr>
                          <w:t xml:space="preserve"> </w:t>
                        </w:r>
                        <w:r w:rsidR="001903ED" w:rsidRPr="0020263D">
                          <w:rPr>
                            <w:rFonts w:ascii="Times New Roman" w:hAnsi="Times New Roman" w:cs="Times New Roman"/>
                            <w:sz w:val="15"/>
                          </w:rPr>
                          <w:t>m</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 q=</w:t>
                        </w:r>
                        <w:r w:rsidR="001903ED" w:rsidRPr="0020263D">
                          <w:rPr>
                            <w:rFonts w:ascii="Times New Roman" w:hAnsi="Times New Roman" w:cs="Times New Roman"/>
                            <w:spacing w:val="-2"/>
                            <w:sz w:val="15"/>
                          </w:rPr>
                          <w:t xml:space="preserve"> </w:t>
                        </w:r>
                        <w:r w:rsidR="001903ED" w:rsidRPr="0020263D">
                          <w:rPr>
                            <w:rFonts w:ascii="Times New Roman" w:hAnsi="Times New Roman" w:cs="Times New Roman"/>
                            <w:sz w:val="15"/>
                          </w:rPr>
                          <w:t>9,0 (</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0,5</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w:t>
                        </w:r>
                        <w:r w:rsidR="001903ED" w:rsidRPr="0020263D">
                          <w:rPr>
                            <w:rFonts w:ascii="Times New Roman" w:hAnsi="Times New Roman" w:cs="Times New Roman"/>
                            <w:spacing w:val="32"/>
                            <w:sz w:val="15"/>
                          </w:rPr>
                          <w:t xml:space="preserve"> </w:t>
                        </w:r>
                        <w:r w:rsidR="001903ED" w:rsidRPr="0020263D">
                          <w:rPr>
                            <w:rFonts w:ascii="Times New Roman" w:hAnsi="Times New Roman" w:cs="Times New Roman"/>
                            <w:position w:val="9"/>
                            <w:sz w:val="10"/>
                          </w:rPr>
                          <w:t>15</w:t>
                        </w:r>
                        <w:r w:rsidR="001903ED" w:rsidRPr="0020263D">
                          <w:rPr>
                            <w:rFonts w:ascii="Times New Roman" w:hAnsi="Times New Roman" w:cs="Times New Roman"/>
                            <w:spacing w:val="12"/>
                            <w:position w:val="9"/>
                            <w:sz w:val="10"/>
                          </w:rPr>
                          <w:t xml:space="preserve"> </w:t>
                        </w:r>
                        <w:r w:rsidR="001903ED" w:rsidRPr="0020263D">
                          <w:rPr>
                            <w:rFonts w:ascii="Times New Roman" w:hAnsi="Times New Roman" w:cs="Times New Roman"/>
                            <w:sz w:val="15"/>
                          </w:rPr>
                          <w:t>)</w:t>
                        </w:r>
                        <w:r w:rsidR="001903ED" w:rsidRPr="0020263D">
                          <w:rPr>
                            <w:rFonts w:ascii="Times New Roman" w:hAnsi="Times New Roman" w:cs="Times New Roman"/>
                            <w:spacing w:val="1"/>
                            <w:sz w:val="15"/>
                          </w:rPr>
                          <w:t xml:space="preserve"> </w:t>
                        </w:r>
                        <w:r w:rsidR="001903ED" w:rsidRPr="0020263D">
                          <w:rPr>
                            <w:rFonts w:ascii="Times New Roman" w:hAnsi="Times New Roman" w:cs="Times New Roman"/>
                            <w:sz w:val="15"/>
                          </w:rPr>
                          <w:t>kPa</w:t>
                        </w:r>
                      </w:p>
                      <w:p w14:paraId="273FAA07" w14:textId="447AF677" w:rsidR="001903ED" w:rsidRPr="0020263D" w:rsidRDefault="001903ED" w:rsidP="001903ED">
                        <w:pPr>
                          <w:spacing w:line="91" w:lineRule="exact"/>
                          <w:ind w:right="394"/>
                          <w:jc w:val="right"/>
                          <w:rPr>
                            <w:rFonts w:ascii="Times New Roman" w:hAnsi="Times New Roman" w:cs="Times New Roman"/>
                            <w:sz w:val="10"/>
                          </w:rPr>
                        </w:pPr>
                      </w:p>
                    </w:txbxContent>
                  </v:textbox>
                </v:shape>
                <v:shape id="Text Box 88" o:spid="_x0000_s1101" type="#_x0000_t202" style="position:absolute;left:4515;top:3691;width:343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" filled="f" stroked="f">
                  <v:textbox inset="0,0,0,0">
                    <w:txbxContent>
                      <w:p w14:paraId="506AA8C2" w14:textId="77777777" w:rsidR="001903ED" w:rsidRPr="0092140F" w:rsidRDefault="001903ED" w:rsidP="001903ED">
                        <w:pPr>
                          <w:ind w:left="79" w:right="5" w:hanging="80"/>
                          <w:rPr>
                            <w:rFonts w:ascii="Times New Roman" w:hAnsi="Times New Roman" w:cs="Times New Roman"/>
                            <w:sz w:val="15"/>
                          </w:rPr>
                        </w:pPr>
                        <w:r w:rsidRPr="0092140F">
                          <w:rPr>
                            <w:rFonts w:ascii="Times New Roman" w:hAnsi="Times New Roman" w:cs="Times New Roman"/>
                            <w:sz w:val="15"/>
                          </w:rPr>
                          <w:t>Perhitungan Plat Lantai,</w:t>
                        </w:r>
                        <w:r w:rsidRPr="0092140F">
                          <w:rPr>
                            <w:rFonts w:ascii="Times New Roman" w:hAnsi="Times New Roman" w:cs="Times New Roman"/>
                            <w:spacing w:val="-35"/>
                            <w:sz w:val="15"/>
                          </w:rPr>
                          <w:t xml:space="preserve"> </w:t>
                        </w:r>
                        <w:r w:rsidRPr="0092140F">
                          <w:rPr>
                            <w:rFonts w:ascii="Times New Roman" w:hAnsi="Times New Roman" w:cs="Times New Roman"/>
                            <w:sz w:val="15"/>
                          </w:rPr>
                          <w:t>Trotoar</w:t>
                        </w:r>
                        <w:r w:rsidRPr="0092140F">
                          <w:rPr>
                            <w:rFonts w:ascii="Times New Roman" w:hAnsi="Times New Roman" w:cs="Times New Roman"/>
                            <w:spacing w:val="-3"/>
                            <w:sz w:val="15"/>
                          </w:rPr>
                          <w:t xml:space="preserve"> </w:t>
                        </w:r>
                        <w:r w:rsidRPr="0092140F">
                          <w:rPr>
                            <w:rFonts w:ascii="Times New Roman" w:hAnsi="Times New Roman" w:cs="Times New Roman"/>
                            <w:sz w:val="15"/>
                          </w:rPr>
                          <w:t>dan Sandaran</w:t>
                        </w:r>
                      </w:p>
                    </w:txbxContent>
                  </v:textbox>
                </v:shape>
                <v:shape id="Text Box 89" o:spid="_x0000_s1102" type="#_x0000_t202" style="position:absolute;left:5452;top:3946;width:1413;height: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" filled="f" stroked="f">
                  <v:textbox inset="0,0,0,0">
                    <w:txbxContent>
                      <w:p w14:paraId="26D8E8A1" w14:textId="77777777" w:rsidR="001903ED" w:rsidRPr="0092140F" w:rsidRDefault="001903ED" w:rsidP="001903ED">
                        <w:pPr>
                          <w:spacing w:before="3" w:line="136" w:lineRule="auto"/>
                          <w:rPr>
                            <w:rFonts w:ascii="Times New Roman" w:hAnsi="Times New Roman" w:cs="Times New Roman"/>
                            <w:sz w:val="10"/>
                          </w:rPr>
                        </w:pPr>
                        <w:r w:rsidRPr="0092140F">
                          <w:rPr>
                            <w:rFonts w:ascii="Times New Roman" w:hAnsi="Times New Roman" w:cs="Times New Roman"/>
                            <w:w w:val="110"/>
                            <w:position w:val="-8"/>
                            <w:sz w:val="15"/>
                          </w:rPr>
                          <w:t>H</w:t>
                        </w:r>
                        <w:r w:rsidRPr="0092140F">
                          <w:rPr>
                            <w:rFonts w:ascii="Times New Roman" w:hAnsi="Times New Roman" w:cs="Times New Roman"/>
                            <w:w w:val="110"/>
                            <w:position w:val="-10"/>
                            <w:sz w:val="9"/>
                          </w:rPr>
                          <w:t>s</w:t>
                        </w:r>
                        <w:r w:rsidRPr="0092140F">
                          <w:rPr>
                            <w:rFonts w:ascii="Times New Roman" w:hAnsi="Times New Roman" w:cs="Times New Roman"/>
                            <w:w w:val="110"/>
                            <w:position w:val="-8"/>
                            <w:sz w:val="15"/>
                          </w:rPr>
                          <w:t>=</w:t>
                        </w:r>
                        <w:r w:rsidRPr="0092140F">
                          <w:rPr>
                            <w:rFonts w:ascii="Times New Roman" w:hAnsi="Times New Roman" w:cs="Times New Roman"/>
                            <w:spacing w:val="4"/>
                            <w:w w:val="110"/>
                            <w:position w:val="-8"/>
                            <w:sz w:val="15"/>
                          </w:rPr>
                          <w:t xml:space="preserve"> </w:t>
                        </w:r>
                        <w:r w:rsidRPr="0092140F">
                          <w:rPr>
                            <w:rFonts w:ascii="Times New Roman" w:hAnsi="Times New Roman" w:cs="Times New Roman"/>
                            <w:w w:val="110"/>
                            <w:sz w:val="10"/>
                            <w:u w:val="single"/>
                          </w:rPr>
                          <w:t>3.hrmask.σs</w:t>
                        </w:r>
                      </w:p>
                    </w:txbxContent>
                  </v:textbox>
                </v:shape>
                <v:shape id="Text Box 90" o:spid="_x0000_s1103" type="#_x0000_t202" style="position:absolute;left:5934;top:4061;width:1404;height: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" filled="f" stroked="f">
                  <v:textbox inset="0,0,0,0">
                    <w:txbxContent>
                      <w:p w14:paraId="6A612D45" w14:textId="0A807052" w:rsidR="001903ED" w:rsidRDefault="0020263D" w:rsidP="0020263D">
                        <w:pPr>
                          <w:spacing w:line="103" w:lineRule="exact"/>
                          <w:ind w:right="692"/>
                          <w:rPr>
                            <w:rFonts w:ascii="Cambria Math"/>
                            <w:sz w:val="10"/>
                          </w:rPr>
                        </w:pPr>
                        <w:r>
                          <w:rPr>
                            <w:rFonts w:ascii="Cambria Math"/>
                            <w:w w:val="170"/>
                            <w:sz w:val="10"/>
                          </w:rPr>
                          <w:t>f</w:t>
                        </w:r>
                        <w:r w:rsidR="001903ED">
                          <w:rPr>
                            <w:rFonts w:ascii="Cambria Math"/>
                            <w:w w:val="170"/>
                            <w:sz w:val="10"/>
                          </w:rPr>
                          <w:t>y</w:t>
                        </w:r>
                      </w:p>
                      <w:p w14:paraId="2D12A688" w14:textId="77777777" w:rsidR="001903ED" w:rsidRDefault="001903ED" w:rsidP="001903ED">
                        <w:pPr>
                          <w:rPr>
                            <w:rFonts w:ascii="Cambria Math"/>
                            <w:sz w:val="10"/>
                          </w:rPr>
                        </w:pPr>
                      </w:p>
                      <w:p w14:paraId="3F8B698D" w14:textId="77777777" w:rsidR="001903ED" w:rsidRDefault="001903ED" w:rsidP="001903ED">
                        <w:pPr>
                          <w:rPr>
                            <w:rFonts w:ascii="Cambria Math"/>
                            <w:sz w:val="10"/>
                          </w:rPr>
                        </w:pPr>
                      </w:p>
                      <w:p w14:paraId="625D1E43" w14:textId="77777777" w:rsidR="001903ED" w:rsidRDefault="001903ED" w:rsidP="001903ED">
                        <w:pPr>
                          <w:spacing w:before="68" w:line="237" w:lineRule="auto"/>
                          <w:ind w:left="660" w:right="8" w:hanging="660"/>
                          <w:rPr>
                            <w:sz w:val="9"/>
                          </w:rPr>
                        </w:pPr>
                        <w:r>
                          <w:rPr>
                            <w:sz w:val="15"/>
                          </w:rPr>
                          <w:t>Perencanaan Dimensi Gelagar</w:t>
                        </w:r>
                        <w:r>
                          <w:rPr>
                            <w:spacing w:val="-35"/>
                            <w:sz w:val="15"/>
                          </w:rPr>
                          <w:t xml:space="preserve"> </w:t>
                        </w:r>
                        <w:r>
                          <w:rPr>
                            <w:position w:val="2"/>
                            <w:sz w:val="15"/>
                          </w:rPr>
                          <w:t>N</w:t>
                        </w:r>
                        <w:r>
                          <w:rPr>
                            <w:sz w:val="9"/>
                          </w:rPr>
                          <w:t>u</w:t>
                        </w:r>
                        <w:r>
                          <w:rPr>
                            <w:position w:val="2"/>
                            <w:sz w:val="15"/>
                          </w:rPr>
                          <w:t>≤ØN</w:t>
                        </w:r>
                        <w:r>
                          <w:rPr>
                            <w:sz w:val="9"/>
                          </w:rPr>
                          <w:t>n</w:t>
                        </w:r>
                      </w:p>
                    </w:txbxContent>
                  </v:textbox>
                </v:shape>
                <v:shape id="Text Box 91" o:spid="_x0000_s1104" type="#_x0000_t202" style="position:absolute;left:5007;top:4959;width:2825;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" filled="f" stroked="f">
                  <v:textbox inset="0,0,0,0">
                    <w:txbxContent>
                      <w:p w14:paraId="295EDA97" w14:textId="07D37976" w:rsidR="001903ED" w:rsidRDefault="001903ED" w:rsidP="001903ED">
                        <w:pPr>
                          <w:spacing w:line="230" w:lineRule="exact"/>
                          <w:rPr>
                            <w:rFonts w:ascii="Cambria Math" w:eastAsia="Cambria Math" w:hAnsi="Cambria Math" w:cs="Cambria Math"/>
                            <w:sz w:val="12"/>
                            <w:szCs w:val="12"/>
                          </w:rPr>
                        </w:pPr>
                        <w:r>
                          <w:rPr>
                            <w:w w:val="105"/>
                            <w:position w:val="1"/>
                            <w:sz w:val="17"/>
                            <w:szCs w:val="17"/>
                          </w:rPr>
                          <w:t>λ</w:t>
                        </w:r>
                        <w:r>
                          <w:rPr>
                            <w:w w:val="105"/>
                            <w:sz w:val="11"/>
                            <w:szCs w:val="11"/>
                          </w:rPr>
                          <w:t>c</w:t>
                        </w:r>
                        <w:r>
                          <w:rPr>
                            <w:spacing w:val="-4"/>
                            <w:w w:val="105"/>
                            <w:sz w:val="11"/>
                            <w:szCs w:val="11"/>
                          </w:rPr>
                          <w:t xml:space="preserve"> </w:t>
                        </w:r>
                        <w:r>
                          <w:rPr>
                            <w:w w:val="105"/>
                            <w:position w:val="1"/>
                            <w:sz w:val="17"/>
                            <w:szCs w:val="17"/>
                          </w:rPr>
                          <w:t>=</w:t>
                        </w:r>
                        <w:r>
                          <w:rPr>
                            <w:spacing w:val="-3"/>
                            <w:w w:val="105"/>
                            <w:position w:val="1"/>
                            <w:sz w:val="17"/>
                            <w:szCs w:val="17"/>
                          </w:rPr>
                          <w:t xml:space="preserve"> </w:t>
                        </w:r>
                        <w:r>
                          <w:rPr>
                            <w:rFonts w:ascii="Cambria Math" w:eastAsia="Cambria Math" w:hAnsi="Cambria Math" w:cs="Cambria Math"/>
                            <w:w w:val="95"/>
                            <w:position w:val="11"/>
                            <w:sz w:val="12"/>
                            <w:szCs w:val="12"/>
                          </w:rPr>
                          <w:t>ఒ</w:t>
                        </w:r>
                        <w:r>
                          <w:rPr>
                            <w:rFonts w:ascii="Cambria Math" w:eastAsia="Cambria Math" w:hAnsi="Cambria Math" w:cs="Cambria Math"/>
                            <w:spacing w:val="8"/>
                            <w:w w:val="95"/>
                            <w:position w:val="11"/>
                            <w:sz w:val="12"/>
                            <w:szCs w:val="12"/>
                          </w:rPr>
                          <w:t xml:space="preserve"> </w:t>
                        </w:r>
                        <w:r>
                          <w:rPr>
                            <w:rFonts w:ascii="Cambria Math" w:eastAsia="Cambria Math" w:hAnsi="Cambria Math" w:cs="Cambria Math"/>
                            <w:w w:val="120"/>
                            <w:position w:val="1"/>
                            <w:sz w:val="17"/>
                            <w:szCs w:val="17"/>
                          </w:rPr>
                          <w:t>√</w:t>
                        </w:r>
                        <w:r>
                          <w:rPr>
                            <w:rFonts w:ascii="Cambria Math" w:eastAsia="Cambria Math" w:hAnsi="Cambria Math" w:cs="Cambria Math"/>
                            <w:w w:val="120"/>
                            <w:position w:val="11"/>
                            <w:sz w:val="12"/>
                            <w:szCs w:val="12"/>
                          </w:rPr>
                          <w:t>fy</w:t>
                        </w:r>
                        <w:r>
                          <w:rPr>
                            <w:rFonts w:ascii="Cambria Math" w:eastAsia="Cambria Math" w:hAnsi="Cambria Math" w:cs="Cambria Math"/>
                            <w:spacing w:val="-5"/>
                            <w:w w:val="120"/>
                            <w:position w:val="11"/>
                            <w:sz w:val="12"/>
                            <w:szCs w:val="12"/>
                          </w:rPr>
                          <w:t xml:space="preserve"> </w:t>
                        </w:r>
                        <w:r>
                          <w:rPr>
                            <w:rFonts w:ascii="Cambria Math" w:eastAsia="Cambria Math" w:hAnsi="Cambria Math" w:cs="Cambria Math"/>
                            <w:w w:val="105"/>
                            <w:position w:val="1"/>
                            <w:sz w:val="17"/>
                            <w:szCs w:val="17"/>
                          </w:rPr>
                          <w:t>,</w:t>
                        </w:r>
                        <w:r>
                          <w:rPr>
                            <w:w w:val="105"/>
                            <w:position w:val="1"/>
                            <w:sz w:val="17"/>
                            <w:szCs w:val="17"/>
                          </w:rPr>
                          <w:t>λ</w:t>
                        </w:r>
                        <w:r>
                          <w:rPr>
                            <w:spacing w:val="-10"/>
                            <w:w w:val="105"/>
                            <w:position w:val="1"/>
                            <w:sz w:val="17"/>
                            <w:szCs w:val="17"/>
                          </w:rPr>
                          <w:t xml:space="preserve"> </w:t>
                        </w:r>
                        <w:r>
                          <w:rPr>
                            <w:rFonts w:ascii="Cambria Math" w:eastAsia="Cambria Math" w:hAnsi="Cambria Math" w:cs="Cambria Math"/>
                            <w:w w:val="105"/>
                            <w:position w:val="1"/>
                            <w:sz w:val="17"/>
                            <w:szCs w:val="17"/>
                          </w:rPr>
                          <w:t>=</w:t>
                        </w:r>
                        <w:r w:rsidR="00BA1C19">
                          <w:rPr>
                            <w:rFonts w:ascii="Cambria Math" w:eastAsia="Cambria Math" w:hAnsi="Cambria Math" w:cs="Cambria Math"/>
                            <w:w w:val="105"/>
                            <w:position w:val="1"/>
                            <w:sz w:val="17"/>
                            <w:szCs w:val="17"/>
                          </w:rPr>
                          <w:t xml:space="preserve">  kl</w:t>
                        </w:r>
                        <w:r>
                          <w:rPr>
                            <w:rFonts w:ascii="Cambria Math" w:eastAsia="Cambria Math" w:hAnsi="Cambria Math" w:cs="Cambria Math"/>
                            <w:spacing w:val="2"/>
                            <w:w w:val="105"/>
                            <w:position w:val="1"/>
                            <w:sz w:val="17"/>
                            <w:szCs w:val="17"/>
                          </w:rPr>
                          <w:t xml:space="preserve"> </w:t>
                        </w:r>
                      </w:p>
                    </w:txbxContent>
                  </v:textbox>
                </v:shape>
                <v:shape id="Text Box 92" o:spid="_x0000_s1105" type="#_x0000_t202" style="position:absolute;left:5309;top:5197;width:1556;height: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" filled="f" stroked="f">
                  <v:textbox inset="0,0,0,0">
                    <w:txbxContent>
                      <w:p w14:paraId="36F49C10" w14:textId="77777777" w:rsidR="001903ED" w:rsidRDefault="001903ED" w:rsidP="001903ED">
                        <w:pPr>
                          <w:tabs>
                            <w:tab w:val="left" w:pos="789"/>
                          </w:tabs>
                          <w:spacing w:line="121" w:lineRule="exact"/>
                          <w:rPr>
                            <w:rFonts w:ascii="Cambria Math" w:hAnsi="Cambria Math"/>
                            <w:sz w:val="12"/>
                          </w:rPr>
                        </w:pPr>
                        <w:r>
                          <w:rPr>
                            <w:rFonts w:ascii="Cambria Math" w:hAnsi="Cambria Math"/>
                            <w:w w:val="110"/>
                            <w:sz w:val="12"/>
                          </w:rPr>
                          <w:t xml:space="preserve">π     </w:t>
                        </w:r>
                        <w:r>
                          <w:rPr>
                            <w:rFonts w:ascii="Cambria Math" w:hAnsi="Cambria Math"/>
                            <w:spacing w:val="19"/>
                            <w:w w:val="110"/>
                            <w:sz w:val="12"/>
                          </w:rPr>
                          <w:t xml:space="preserve"> </w:t>
                        </w:r>
                        <w:r>
                          <w:rPr>
                            <w:rFonts w:ascii="Cambria Math" w:hAnsi="Cambria Math"/>
                            <w:w w:val="120"/>
                            <w:sz w:val="12"/>
                          </w:rPr>
                          <w:t>E</w:t>
                        </w:r>
                        <w:r>
                          <w:rPr>
                            <w:rFonts w:ascii="Cambria Math" w:hAnsi="Cambria Math"/>
                            <w:w w:val="120"/>
                            <w:sz w:val="12"/>
                          </w:rPr>
                          <w:tab/>
                          <w:t>r</w:t>
                        </w:r>
                      </w:p>
                    </w:txbxContent>
                  </v:textbox>
                </v:shape>
                <v:shape id="Text Box 93" o:spid="_x0000_s1106" type="#_x0000_t202" style="position:absolute;left:7881;top:5549;width:734;height: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" filled="f" stroked="f">
                  <v:textbox inset="0,0,0,0">
                    <w:txbxContent>
                      <w:p w14:paraId="6113D70B" w14:textId="77777777" w:rsidR="001903ED" w:rsidRPr="00116AAD" w:rsidRDefault="001903ED" w:rsidP="001903ED">
                        <w:pPr>
                          <w:spacing w:line="167" w:lineRule="exact"/>
                          <w:rPr>
                            <w:rFonts w:ascii="Times New Roman" w:hAnsi="Times New Roman" w:cs="Times New Roman"/>
                            <w:sz w:val="15"/>
                          </w:rPr>
                        </w:pPr>
                        <w:r w:rsidRPr="00116AAD">
                          <w:rPr>
                            <w:rFonts w:ascii="Times New Roman" w:hAnsi="Times New Roman" w:cs="Times New Roman"/>
                            <w:sz w:val="15"/>
                          </w:rPr>
                          <w:t>Tidak</w:t>
                        </w:r>
                      </w:p>
                    </w:txbxContent>
                  </v:textbox>
                </v:shape>
                <v:shape id="Text Box 94" o:spid="_x0000_s1107" type="#_x0000_t202" style="position:absolute;left:5421;top:6052;width:1808;height: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" filled="f" stroked="f">
                  <v:textbox inset="0,0,0,0">
                    <w:txbxContent>
                      <w:p w14:paraId="512DBAE7" w14:textId="77777777" w:rsidR="001903ED" w:rsidRPr="00BA1C19" w:rsidRDefault="001903ED" w:rsidP="001903ED">
                        <w:pPr>
                          <w:spacing w:line="167" w:lineRule="exact"/>
                          <w:rPr>
                            <w:rFonts w:ascii="Times New Roman" w:hAnsi="Times New Roman" w:cs="Times New Roman"/>
                            <w:sz w:val="16"/>
                            <w:szCs w:val="16"/>
                          </w:rPr>
                        </w:pPr>
                        <w:r w:rsidRPr="00BA1C19">
                          <w:rPr>
                            <w:rFonts w:ascii="Times New Roman" w:hAnsi="Times New Roman" w:cs="Times New Roman"/>
                            <w:sz w:val="16"/>
                            <w:szCs w:val="16"/>
                          </w:rPr>
                          <w:t>Kontrol</w:t>
                        </w:r>
                        <w:r w:rsidRPr="00BA1C19">
                          <w:rPr>
                            <w:rFonts w:ascii="Times New Roman" w:hAnsi="Times New Roman" w:cs="Times New Roman"/>
                            <w:spacing w:val="-2"/>
                            <w:sz w:val="16"/>
                            <w:szCs w:val="16"/>
                          </w:rPr>
                          <w:t xml:space="preserve"> </w:t>
                        </w:r>
                        <w:r w:rsidRPr="00BA1C19">
                          <w:rPr>
                            <w:rFonts w:ascii="Times New Roman" w:hAnsi="Times New Roman" w:cs="Times New Roman"/>
                            <w:sz w:val="16"/>
                            <w:szCs w:val="16"/>
                          </w:rPr>
                          <w:t>Lendutan</w:t>
                        </w:r>
                      </w:p>
                    </w:txbxContent>
                  </v:textbox>
                </v:shape>
                <v:shape id="Text Box 96" o:spid="_x0000_s1108" type="#_x0000_t202" style="position:absolute;left:4265;top:6236;width:3414;height: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" filled="f" stroked="f">
                  <v:textbox inset="0,0,0,0">
                    <w:txbxContent>
                      <w:p w14:paraId="4F56261A" w14:textId="77777777" w:rsidR="001903ED" w:rsidRDefault="001903ED" w:rsidP="001903ED">
                        <w:pPr>
                          <w:spacing w:before="6" w:line="239" w:lineRule="exact"/>
                          <w:ind w:right="18"/>
                          <w:jc w:val="center"/>
                          <w:rPr>
                            <w:i/>
                            <w:sz w:val="15"/>
                          </w:rPr>
                        </w:pPr>
                        <w:r>
                          <w:rPr>
                            <w:rFonts w:ascii="Symbol" w:hAnsi="Symbol"/>
                            <w:position w:val="3"/>
                            <w:sz w:val="20"/>
                          </w:rPr>
                          <w:t></w:t>
                        </w:r>
                        <w:r>
                          <w:rPr>
                            <w:i/>
                            <w:sz w:val="15"/>
                          </w:rPr>
                          <w:t>=</w:t>
                        </w:r>
                        <w:r>
                          <w:rPr>
                            <w:i/>
                            <w:spacing w:val="64"/>
                            <w:sz w:val="15"/>
                            <w:u w:val="single"/>
                          </w:rPr>
                          <w:t xml:space="preserve"> </w:t>
                        </w:r>
                        <w:r>
                          <w:rPr>
                            <w:rFonts w:ascii="Cambria Math" w:hAnsi="Cambria Math"/>
                            <w:sz w:val="15"/>
                            <w:u w:val="single"/>
                            <w:vertAlign w:val="superscript"/>
                          </w:rPr>
                          <w:t>L</w:t>
                        </w:r>
                        <w:r>
                          <w:rPr>
                            <w:rFonts w:ascii="Cambria Math" w:hAnsi="Cambria Math"/>
                            <w:spacing w:val="62"/>
                            <w:sz w:val="15"/>
                          </w:rPr>
                          <w:t xml:space="preserve"> </w:t>
                        </w:r>
                        <w:r>
                          <w:rPr>
                            <w:i/>
                            <w:sz w:val="15"/>
                          </w:rPr>
                          <w:t>&gt; ∆</w:t>
                        </w:r>
                      </w:p>
                      <w:p w14:paraId="37008891" w14:textId="77777777" w:rsidR="001903ED" w:rsidRDefault="001903ED" w:rsidP="001903ED">
                        <w:pPr>
                          <w:spacing w:line="91" w:lineRule="exact"/>
                          <w:ind w:right="2"/>
                          <w:jc w:val="center"/>
                          <w:rPr>
                            <w:rFonts w:ascii="Cambria Math"/>
                            <w:sz w:val="10"/>
                          </w:rPr>
                        </w:pPr>
                        <w:r>
                          <w:rPr>
                            <w:rFonts w:ascii="Cambria Math"/>
                            <w:w w:val="110"/>
                            <w:sz w:val="10"/>
                          </w:rPr>
                          <w:t>360</w:t>
                        </w:r>
                      </w:p>
                      <w:p w14:paraId="20B55115" w14:textId="4ED52865" w:rsidR="001903ED" w:rsidRPr="00116AAD" w:rsidRDefault="00116AAD" w:rsidP="00116AAD">
                        <w:pPr>
                          <w:spacing w:before="83"/>
                          <w:ind w:right="27"/>
                          <w:rPr>
                            <w:rFonts w:ascii="Times New Roman" w:hAnsi="Times New Roman" w:cs="Times New Roman"/>
                            <w:sz w:val="16"/>
                            <w:szCs w:val="16"/>
                          </w:rPr>
                        </w:pPr>
                        <w:r>
                          <w:rPr>
                            <w:rFonts w:ascii="Cambria Math"/>
                            <w:sz w:val="10"/>
                          </w:rPr>
                          <w:tab/>
                        </w:r>
                        <w:r>
                          <w:rPr>
                            <w:rFonts w:ascii="Cambria Math"/>
                            <w:sz w:val="10"/>
                          </w:rPr>
                          <w:tab/>
                        </w:r>
                        <w:r>
                          <w:rPr>
                            <w:rFonts w:ascii="Cambria Math"/>
                            <w:sz w:val="10"/>
                          </w:rPr>
                          <w:tab/>
                        </w:r>
                        <w:r w:rsidRPr="00116AAD">
                          <w:rPr>
                            <w:rFonts w:ascii="Times New Roman" w:hAnsi="Times New Roman" w:cs="Times New Roman"/>
                            <w:sz w:val="16"/>
                            <w:szCs w:val="16"/>
                          </w:rPr>
                          <w:t>Ya</w:t>
                        </w:r>
                      </w:p>
                      <w:p w14:paraId="66F44940" w14:textId="77777777" w:rsidR="001903ED" w:rsidRDefault="001903ED" w:rsidP="001903ED">
                        <w:pPr>
                          <w:rPr>
                            <w:sz w:val="16"/>
                          </w:rPr>
                        </w:pPr>
                      </w:p>
                      <w:p w14:paraId="44AB060C" w14:textId="2699FDC0" w:rsidR="001903ED" w:rsidRDefault="001903ED" w:rsidP="00116AAD">
                        <w:pPr>
                          <w:spacing w:before="105" w:line="195" w:lineRule="exact"/>
                          <w:ind w:right="76"/>
                          <w:jc w:val="center"/>
                          <w:rPr>
                            <w:sz w:val="17"/>
                          </w:rPr>
                        </w:pPr>
                      </w:p>
                    </w:txbxContent>
                  </v:textbox>
                </v:shape>
                <v:shape id="Text Box 97" o:spid="_x0000_s1109" type="#_x0000_t202" style="position:absolute;left:3316;top:7821;width:142;height: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" filled="f" stroked="f">
                  <v:textbox inset="0,0,0,0">
                    <w:txbxContent>
                      <w:p w14:paraId="7013E67A" w14:textId="5A417FA4" w:rsidR="001903ED" w:rsidRDefault="001903ED" w:rsidP="001903ED">
                        <w:pPr>
                          <w:spacing w:line="187" w:lineRule="exact"/>
                          <w:rPr>
                            <w:sz w:val="17"/>
                          </w:rPr>
                        </w:pPr>
                        <w:r>
                          <w:rPr>
                            <w:w w:val="99"/>
                            <w:sz w:val="17"/>
                          </w:rPr>
                          <w:t>A</w:t>
                        </w:r>
                        <w:r w:rsidR="00116AAD" w:rsidRPr="00116AAD">
                          <w:rPr>
                            <w:position w:val="2"/>
                            <w:sz w:val="15"/>
                          </w:rPr>
                          <w:t xml:space="preserve"> </w:t>
                        </w:r>
                        <w:r w:rsidR="00116AAD">
                          <w:rPr>
                            <w:position w:val="2"/>
                            <w:sz w:val="15"/>
                          </w:rPr>
                          <w:t>N</w:t>
                        </w:r>
                        <w:r w:rsidR="00116AAD">
                          <w:rPr>
                            <w:sz w:val="9"/>
                          </w:rPr>
                          <w:t>u</w:t>
                        </w:r>
                        <w:r w:rsidR="00116AAD">
                          <w:rPr>
                            <w:position w:val="2"/>
                            <w:sz w:val="15"/>
                          </w:rPr>
                          <w:t>≤ØN</w:t>
                        </w:r>
                        <w:r w:rsidR="00116AAD">
                          <w:rPr>
                            <w:sz w:val="9"/>
                          </w:rPr>
                          <w:t>n</w:t>
                        </w:r>
                      </w:p>
                    </w:txbxContent>
                  </v:textbox>
                </v:shape>
                <w10:anchorlock/>
              </v:group>
            </w:pict>
          </mc:Fallback>
        </mc:AlternateContent>
      </w:r>
      <w:r w:rsidR="00BA1C19" w:rsidRPr="00BA1C19">
        <w:rPr>
          <w:position w:val="2"/>
          <w:sz w:val="15"/>
        </w:rPr>
        <w:t xml:space="preserve"> </w:t>
      </w:r>
      <w:r w:rsidR="00C346BA">
        <w:rPr>
          <w:position w:val="2"/>
          <w:sz w:val="15"/>
        </w:rPr>
        <w:t xml:space="preserve">   </w:t>
      </w:r>
    </w:p>
    <w:p w14:paraId="41A95911" w14:textId="0931B003" w:rsidR="00C346BA" w:rsidRDefault="00C346BA" w:rsidP="009B0272">
      <w:pPr>
        <w:spacing w:after="0" w:line="240" w:lineRule="auto"/>
        <w:jc w:val="both"/>
        <w:rPr>
          <w:position w:val="2"/>
          <w:sz w:val="15"/>
        </w:rPr>
      </w:pPr>
    </w:p>
    <w:p w14:paraId="129A2BF4" w14:textId="3F94E97C" w:rsidR="00C346BA" w:rsidRDefault="00C346BA" w:rsidP="009B0272">
      <w:pPr>
        <w:spacing w:after="0" w:line="240" w:lineRule="auto"/>
        <w:jc w:val="both"/>
        <w:rPr>
          <w:position w:val="2"/>
          <w:sz w:val="15"/>
        </w:rPr>
      </w:pPr>
    </w:p>
    <w:p w14:paraId="4ECE1C94" w14:textId="2FBFD39A" w:rsidR="00C346BA" w:rsidRDefault="00C346BA" w:rsidP="009B0272">
      <w:pPr>
        <w:spacing w:after="0" w:line="240" w:lineRule="auto"/>
        <w:jc w:val="both"/>
        <w:rPr>
          <w:position w:val="2"/>
          <w:sz w:val="15"/>
        </w:rPr>
      </w:pPr>
    </w:p>
    <w:p w14:paraId="1795BC6D" w14:textId="77FA56F4" w:rsidR="00C346BA" w:rsidRDefault="00C346BA" w:rsidP="009B0272">
      <w:pPr>
        <w:spacing w:after="0" w:line="240" w:lineRule="auto"/>
        <w:jc w:val="both"/>
        <w:rPr>
          <w:position w:val="2"/>
          <w:sz w:val="15"/>
        </w:rPr>
      </w:pPr>
    </w:p>
    <w:p w14:paraId="05D2919C" w14:textId="77777777" w:rsidR="00AD137E" w:rsidRDefault="00AD137E" w:rsidP="009B0272">
      <w:pPr>
        <w:spacing w:after="0" w:line="240" w:lineRule="auto"/>
        <w:ind w:right="-41"/>
        <w:jc w:val="center"/>
        <w:rPr>
          <w:rFonts w:ascii="Times New Roman" w:hAnsi="Times New Roman" w:cs="Times New Roman"/>
          <w:b/>
          <w:sz w:val="20"/>
          <w:szCs w:val="20"/>
        </w:rPr>
      </w:pPr>
    </w:p>
    <w:p w14:paraId="20499493" w14:textId="7A28AEF9" w:rsidR="00AD137E" w:rsidRPr="00CF3FAA" w:rsidRDefault="00AD137E" w:rsidP="009B0272">
      <w:pPr>
        <w:spacing w:after="0" w:line="240" w:lineRule="auto"/>
        <w:ind w:right="-41"/>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1</w:t>
      </w:r>
      <w:r w:rsidRPr="00CF3FAA">
        <w:rPr>
          <w:rFonts w:ascii="Times New Roman" w:hAnsi="Times New Roman" w:cs="Times New Roman"/>
          <w:b/>
          <w:spacing w:val="-7"/>
        </w:rPr>
        <w:t xml:space="preserve">. </w:t>
      </w:r>
      <w:r w:rsidRPr="00CF3FAA">
        <w:rPr>
          <w:rFonts w:ascii="Times New Roman" w:hAnsi="Times New Roman" w:cs="Times New Roman"/>
        </w:rPr>
        <w:t>Diagram</w:t>
      </w:r>
      <w:r w:rsidRPr="00CF3FAA">
        <w:rPr>
          <w:rFonts w:ascii="Times New Roman" w:hAnsi="Times New Roman" w:cs="Times New Roman"/>
          <w:spacing w:val="-7"/>
        </w:rPr>
        <w:t xml:space="preserve"> </w:t>
      </w:r>
      <w:r w:rsidRPr="00CF3FAA">
        <w:rPr>
          <w:rFonts w:ascii="Times New Roman" w:hAnsi="Times New Roman" w:cs="Times New Roman"/>
        </w:rPr>
        <w:t>Alir</w:t>
      </w:r>
      <w:r w:rsidRPr="00CF3FAA">
        <w:rPr>
          <w:rFonts w:ascii="Times New Roman" w:hAnsi="Times New Roman" w:cs="Times New Roman"/>
          <w:spacing w:val="-8"/>
        </w:rPr>
        <w:t xml:space="preserve"> </w:t>
      </w:r>
      <w:r w:rsidRPr="00CF3FAA">
        <w:rPr>
          <w:rFonts w:ascii="Times New Roman" w:hAnsi="Times New Roman" w:cs="Times New Roman"/>
        </w:rPr>
        <w:t>Penyusunan</w:t>
      </w:r>
      <w:r w:rsidRPr="00CF3FAA">
        <w:rPr>
          <w:rFonts w:ascii="Times New Roman" w:hAnsi="Times New Roman" w:cs="Times New Roman"/>
          <w:spacing w:val="-9"/>
        </w:rPr>
        <w:t xml:space="preserve"> </w:t>
      </w:r>
      <w:r w:rsidRPr="00CF3FAA">
        <w:rPr>
          <w:rFonts w:ascii="Times New Roman" w:hAnsi="Times New Roman" w:cs="Times New Roman"/>
        </w:rPr>
        <w:t>Skripsi</w:t>
      </w:r>
    </w:p>
    <w:p w14:paraId="26E79409" w14:textId="7D8A7478" w:rsidR="00C23A0B" w:rsidRPr="00CF3FAA" w:rsidRDefault="00AD137E" w:rsidP="009B0272">
      <w:pPr>
        <w:spacing w:after="0" w:line="240" w:lineRule="auto"/>
        <w:ind w:right="-41"/>
        <w:jc w:val="center"/>
        <w:rPr>
          <w:rFonts w:ascii="Times New Roman" w:hAnsi="Times New Roman" w:cs="Times New Roman"/>
        </w:rPr>
      </w:pPr>
      <w:r w:rsidRPr="00CF3FAA">
        <w:rPr>
          <w:rFonts w:ascii="Times New Roman" w:hAnsi="Times New Roman" w:cs="Times New Roman"/>
        </w:rPr>
        <w:t>Sumber: Data Pribadi, 2024</w:t>
      </w:r>
    </w:p>
    <w:p w14:paraId="2D792730" w14:textId="194E608A" w:rsidR="002A452C" w:rsidRDefault="002A452C" w:rsidP="009B02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HASIL DAN PEMBAHASAN</w:t>
      </w:r>
    </w:p>
    <w:p w14:paraId="178C3E4B" w14:textId="6A88C0CF" w:rsidR="002A452C" w:rsidRDefault="00065352"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Data Perencanaan</w:t>
      </w:r>
    </w:p>
    <w:p w14:paraId="1B59B67E" w14:textId="2CBD24E1" w:rsidR="00065352" w:rsidRPr="00CF3FAA" w:rsidRDefault="00C97DBC" w:rsidP="009B0272">
      <w:pPr>
        <w:pStyle w:val="ListParagraph"/>
        <w:numPr>
          <w:ilvl w:val="0"/>
          <w:numId w:val="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Kelas Jembatan</w:t>
      </w:r>
      <w:r w:rsidRPr="00CF3FAA">
        <w:rPr>
          <w:rFonts w:ascii="Times New Roman" w:hAnsi="Times New Roman" w:cs="Times New Roman"/>
          <w:lang w:val="en-US"/>
        </w:rPr>
        <w:tab/>
      </w:r>
      <w:r w:rsidRPr="00CF3FAA">
        <w:rPr>
          <w:rFonts w:ascii="Times New Roman" w:hAnsi="Times New Roman" w:cs="Times New Roman"/>
          <w:lang w:val="en-US"/>
        </w:rPr>
        <w:tab/>
        <w:t>: Kelas 1</w:t>
      </w:r>
    </w:p>
    <w:p w14:paraId="18EFAE66" w14:textId="3F409F49" w:rsidR="00C97DBC" w:rsidRPr="00CF3FAA" w:rsidRDefault="00C97DBC" w:rsidP="009B0272">
      <w:pPr>
        <w:pStyle w:val="ListParagraph"/>
        <w:numPr>
          <w:ilvl w:val="0"/>
          <w:numId w:val="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anjang Jembatan</w:t>
      </w:r>
      <w:r w:rsidRPr="00CF3FAA">
        <w:rPr>
          <w:rFonts w:ascii="Times New Roman" w:hAnsi="Times New Roman" w:cs="Times New Roman"/>
          <w:lang w:val="en-US"/>
        </w:rPr>
        <w:tab/>
      </w:r>
      <w:r w:rsidRPr="00CF3FAA">
        <w:rPr>
          <w:rFonts w:ascii="Times New Roman" w:hAnsi="Times New Roman" w:cs="Times New Roman"/>
          <w:lang w:val="en-US"/>
        </w:rPr>
        <w:tab/>
        <w:t>: 31 m</w:t>
      </w:r>
    </w:p>
    <w:p w14:paraId="3F5A9C6C" w14:textId="7CA2E8CF" w:rsidR="00C97DBC" w:rsidRPr="00CF3FAA" w:rsidRDefault="00C97DBC" w:rsidP="009B0272">
      <w:pPr>
        <w:pStyle w:val="ListParagraph"/>
        <w:numPr>
          <w:ilvl w:val="0"/>
          <w:numId w:val="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lastRenderedPageBreak/>
        <w:t xml:space="preserve">Lebar </w:t>
      </w:r>
      <w:r w:rsidR="00C23A0B" w:rsidRPr="00CF3FAA">
        <w:rPr>
          <w:rFonts w:ascii="Times New Roman" w:hAnsi="Times New Roman" w:cs="Times New Roman"/>
          <w:lang w:val="en-US"/>
        </w:rPr>
        <w:t xml:space="preserve">Total </w:t>
      </w:r>
      <w:r w:rsidRPr="00CF3FAA">
        <w:rPr>
          <w:rFonts w:ascii="Times New Roman" w:hAnsi="Times New Roman" w:cs="Times New Roman"/>
          <w:lang w:val="en-US"/>
        </w:rPr>
        <w:t>Jembatan</w:t>
      </w:r>
      <w:r w:rsidRPr="00CF3FAA">
        <w:rPr>
          <w:rFonts w:ascii="Times New Roman" w:hAnsi="Times New Roman" w:cs="Times New Roman"/>
          <w:lang w:val="en-US"/>
        </w:rPr>
        <w:tab/>
      </w:r>
      <w:r w:rsidRPr="00CF3FAA">
        <w:rPr>
          <w:rFonts w:ascii="Times New Roman" w:hAnsi="Times New Roman" w:cs="Times New Roman"/>
          <w:lang w:val="en-US"/>
        </w:rPr>
        <w:tab/>
        <w:t>: 14,1 m</w:t>
      </w:r>
    </w:p>
    <w:p w14:paraId="0E06DBE7" w14:textId="49124EC7" w:rsidR="00C97DBC" w:rsidRPr="00CF3FAA" w:rsidRDefault="00C97DBC" w:rsidP="009B0272">
      <w:pPr>
        <w:pStyle w:val="ListParagraph"/>
        <w:numPr>
          <w:ilvl w:val="0"/>
          <w:numId w:val="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Lebar Trotoar</w:t>
      </w:r>
      <w:r w:rsidRPr="00CF3FAA">
        <w:rPr>
          <w:rFonts w:ascii="Times New Roman" w:hAnsi="Times New Roman" w:cs="Times New Roman"/>
          <w:lang w:val="en-US"/>
        </w:rPr>
        <w:tab/>
      </w:r>
      <w:r w:rsidRPr="00CF3FAA">
        <w:rPr>
          <w:rFonts w:ascii="Times New Roman" w:hAnsi="Times New Roman" w:cs="Times New Roman"/>
          <w:lang w:val="en-US"/>
        </w:rPr>
        <w:tab/>
      </w:r>
      <w:r w:rsidRPr="00CF3FAA">
        <w:rPr>
          <w:rFonts w:ascii="Times New Roman" w:hAnsi="Times New Roman" w:cs="Times New Roman"/>
          <w:lang w:val="en-US"/>
        </w:rPr>
        <w:tab/>
        <w:t>: 1,2 m + 1,2 m</w:t>
      </w:r>
    </w:p>
    <w:p w14:paraId="462FFEA8" w14:textId="191877B0" w:rsidR="00C97DBC" w:rsidRPr="00CF3FAA" w:rsidRDefault="00C97DBC" w:rsidP="009B0272">
      <w:pPr>
        <w:pStyle w:val="ListParagraph"/>
        <w:numPr>
          <w:ilvl w:val="0"/>
          <w:numId w:val="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Lebar Plat Lantai Kendaraan</w:t>
      </w:r>
      <w:r w:rsidRPr="00CF3FAA">
        <w:rPr>
          <w:rFonts w:ascii="Times New Roman" w:hAnsi="Times New Roman" w:cs="Times New Roman"/>
          <w:lang w:val="en-US"/>
        </w:rPr>
        <w:tab/>
        <w:t>: 0,25 m</w:t>
      </w:r>
    </w:p>
    <w:p w14:paraId="24C131AD" w14:textId="26D9BB36" w:rsidR="00C97DBC" w:rsidRPr="00CF3FAA" w:rsidRDefault="00C23A0B" w:rsidP="009B0272">
      <w:pPr>
        <w:pStyle w:val="ListParagraph"/>
        <w:numPr>
          <w:ilvl w:val="0"/>
          <w:numId w:val="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Tipe Jembatan</w:t>
      </w:r>
      <w:r w:rsidRPr="00CF3FAA">
        <w:rPr>
          <w:rFonts w:ascii="Times New Roman" w:hAnsi="Times New Roman" w:cs="Times New Roman"/>
          <w:lang w:val="en-US"/>
        </w:rPr>
        <w:tab/>
      </w:r>
      <w:r w:rsidRPr="00CF3FAA">
        <w:rPr>
          <w:rFonts w:ascii="Times New Roman" w:hAnsi="Times New Roman" w:cs="Times New Roman"/>
          <w:lang w:val="en-US"/>
        </w:rPr>
        <w:tab/>
        <w:t>: Jembatan komposit</w:t>
      </w:r>
    </w:p>
    <w:p w14:paraId="67BB0CD9" w14:textId="0B0B9B26" w:rsidR="00065352" w:rsidRPr="00195591" w:rsidRDefault="000B7E11" w:rsidP="009B0272">
      <w:pPr>
        <w:pStyle w:val="ListParagraph"/>
        <w:numPr>
          <w:ilvl w:val="0"/>
          <w:numId w:val="16"/>
        </w:numPr>
        <w:spacing w:after="0" w:line="240" w:lineRule="auto"/>
        <w:ind w:left="284" w:hanging="284"/>
        <w:jc w:val="both"/>
        <w:rPr>
          <w:rFonts w:ascii="Times New Roman" w:hAnsi="Times New Roman" w:cs="Times New Roman"/>
          <w:b/>
          <w:bCs/>
          <w:lang w:val="en-US"/>
        </w:rPr>
      </w:pPr>
      <w:r w:rsidRPr="00195591">
        <w:rPr>
          <w:rFonts w:ascii="Times New Roman" w:hAnsi="Times New Roman" w:cs="Times New Roman"/>
          <w:b/>
          <w:bCs/>
          <w:lang w:val="en-US"/>
        </w:rPr>
        <w:t>Perhitungan Pembebanan</w:t>
      </w:r>
    </w:p>
    <w:p w14:paraId="282A4581" w14:textId="069AADC8" w:rsidR="00065352" w:rsidRPr="00CF3FAA" w:rsidRDefault="00E62486" w:rsidP="009B0272">
      <w:pPr>
        <w:pStyle w:val="ListParagraph"/>
        <w:numPr>
          <w:ilvl w:val="0"/>
          <w:numId w:val="10"/>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Beban Mati : </w:t>
      </w:r>
    </w:p>
    <w:p w14:paraId="7709946A" w14:textId="04D6B5A4" w:rsidR="00E62486" w:rsidRPr="00CF3FAA" w:rsidRDefault="00E62486" w:rsidP="009B0272">
      <w:pPr>
        <w:pStyle w:val="ListParagraph"/>
        <w:numPr>
          <w:ilvl w:val="0"/>
          <w:numId w:val="11"/>
        </w:numPr>
        <w:spacing w:after="0" w:line="240" w:lineRule="auto"/>
        <w:jc w:val="both"/>
        <w:rPr>
          <w:rFonts w:ascii="Times New Roman" w:hAnsi="Times New Roman" w:cs="Times New Roman"/>
          <w:lang w:val="en-US"/>
        </w:rPr>
      </w:pPr>
      <w:r w:rsidRPr="00CF3FAA">
        <w:rPr>
          <w:rFonts w:ascii="Times New Roman" w:hAnsi="Times New Roman" w:cs="Times New Roman"/>
          <w:lang w:val="en-US"/>
        </w:rPr>
        <w:t>B.s Plat beton</w:t>
      </w:r>
      <w:r w:rsidRPr="00CF3FAA">
        <w:rPr>
          <w:rFonts w:ascii="Times New Roman" w:hAnsi="Times New Roman" w:cs="Times New Roman"/>
          <w:lang w:val="en-US"/>
        </w:rPr>
        <w:tab/>
      </w:r>
      <w:r w:rsidRPr="00CF3FAA">
        <w:rPr>
          <w:rFonts w:ascii="Times New Roman" w:hAnsi="Times New Roman" w:cs="Times New Roman"/>
          <w:lang w:val="en-US"/>
        </w:rPr>
        <w:tab/>
        <w:t>= 754,048 Kg/m</w:t>
      </w:r>
    </w:p>
    <w:p w14:paraId="5B3996BE" w14:textId="044D389E" w:rsidR="00E62486" w:rsidRPr="00CF3FAA" w:rsidRDefault="00E62486" w:rsidP="009B0272">
      <w:pPr>
        <w:pStyle w:val="ListParagraph"/>
        <w:numPr>
          <w:ilvl w:val="0"/>
          <w:numId w:val="11"/>
        </w:numPr>
        <w:spacing w:after="0" w:line="240" w:lineRule="auto"/>
        <w:jc w:val="both"/>
        <w:rPr>
          <w:rFonts w:ascii="Times New Roman" w:hAnsi="Times New Roman" w:cs="Times New Roman"/>
          <w:lang w:val="en-US"/>
        </w:rPr>
      </w:pPr>
      <w:r w:rsidRPr="00CF3FAA">
        <w:rPr>
          <w:rFonts w:ascii="Times New Roman" w:hAnsi="Times New Roman" w:cs="Times New Roman"/>
          <w:lang w:val="en-US"/>
        </w:rPr>
        <w:t>Berat lapisan aspal</w:t>
      </w:r>
      <w:r w:rsidRPr="00CF3FAA">
        <w:rPr>
          <w:rFonts w:ascii="Times New Roman" w:hAnsi="Times New Roman" w:cs="Times New Roman"/>
          <w:lang w:val="en-US"/>
        </w:rPr>
        <w:tab/>
        <w:t>= 145,925 Kg/m</w:t>
      </w:r>
    </w:p>
    <w:p w14:paraId="2181ACAA" w14:textId="71B1F1EF" w:rsidR="00E62486" w:rsidRPr="00CF3FAA" w:rsidRDefault="00E62486" w:rsidP="009B0272">
      <w:pPr>
        <w:pStyle w:val="ListParagraph"/>
        <w:numPr>
          <w:ilvl w:val="0"/>
          <w:numId w:val="11"/>
        </w:numPr>
        <w:spacing w:after="0" w:line="240" w:lineRule="auto"/>
        <w:jc w:val="both"/>
        <w:rPr>
          <w:rFonts w:ascii="Times New Roman" w:hAnsi="Times New Roman" w:cs="Times New Roman"/>
          <w:lang w:val="en-US"/>
        </w:rPr>
      </w:pPr>
      <w:r w:rsidRPr="00CF3FAA">
        <w:rPr>
          <w:rFonts w:ascii="Times New Roman" w:hAnsi="Times New Roman" w:cs="Times New Roman"/>
          <w:lang w:val="en-US"/>
        </w:rPr>
        <w:t>Berat air hujan</w:t>
      </w:r>
      <w:r w:rsidRPr="00CF3FAA">
        <w:rPr>
          <w:rFonts w:ascii="Times New Roman" w:hAnsi="Times New Roman" w:cs="Times New Roman"/>
          <w:lang w:val="en-US"/>
        </w:rPr>
        <w:tab/>
      </w:r>
      <w:r w:rsidRPr="00CF3FAA">
        <w:rPr>
          <w:rFonts w:ascii="Times New Roman" w:hAnsi="Times New Roman" w:cs="Times New Roman"/>
          <w:lang w:val="en-US"/>
        </w:rPr>
        <w:tab/>
        <w:t>= 100 Kg/m</w:t>
      </w:r>
    </w:p>
    <w:p w14:paraId="529B5BA1" w14:textId="4D710B98" w:rsidR="00E62486" w:rsidRPr="00CF3FAA" w:rsidRDefault="00E62486" w:rsidP="009B0272">
      <w:pPr>
        <w:pStyle w:val="ListParagraph"/>
        <w:numPr>
          <w:ilvl w:val="0"/>
          <w:numId w:val="11"/>
        </w:numPr>
        <w:spacing w:after="0" w:line="240" w:lineRule="auto"/>
        <w:jc w:val="both"/>
        <w:rPr>
          <w:rFonts w:ascii="Times New Roman" w:hAnsi="Times New Roman" w:cs="Times New Roman"/>
          <w:lang w:val="en-US"/>
        </w:rPr>
      </w:pPr>
      <w:r w:rsidRPr="00CF3FAA">
        <w:rPr>
          <w:rFonts w:ascii="Times New Roman" w:hAnsi="Times New Roman" w:cs="Times New Roman"/>
          <w:lang w:val="en-US"/>
        </w:rPr>
        <w:t>Beban mati (ql)</w:t>
      </w:r>
      <w:r w:rsidRPr="00CF3FAA">
        <w:rPr>
          <w:rFonts w:ascii="Times New Roman" w:hAnsi="Times New Roman" w:cs="Times New Roman"/>
          <w:lang w:val="en-US"/>
        </w:rPr>
        <w:tab/>
      </w:r>
      <w:r w:rsidRPr="00CF3FAA">
        <w:rPr>
          <w:rFonts w:ascii="Times New Roman" w:hAnsi="Times New Roman" w:cs="Times New Roman"/>
          <w:lang w:val="en-US"/>
        </w:rPr>
        <w:tab/>
        <w:t>= 999,73 Kg/m</w:t>
      </w:r>
    </w:p>
    <w:p w14:paraId="5E583775" w14:textId="3C030BE0" w:rsidR="00E62486" w:rsidRPr="00CF3FAA" w:rsidRDefault="00E62486" w:rsidP="009B0272">
      <w:pPr>
        <w:pStyle w:val="ListParagraph"/>
        <w:numPr>
          <w:ilvl w:val="0"/>
          <w:numId w:val="10"/>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Beban Hidup</w:t>
      </w:r>
    </w:p>
    <w:p w14:paraId="5BEB6C29" w14:textId="209CDA47" w:rsidR="00E62486" w:rsidRPr="00CF3FAA" w:rsidRDefault="00E62486" w:rsidP="009B0272">
      <w:pPr>
        <w:pStyle w:val="ListParagraph"/>
        <w:numPr>
          <w:ilvl w:val="0"/>
          <w:numId w:val="12"/>
        </w:numPr>
        <w:spacing w:after="0" w:line="240" w:lineRule="auto"/>
        <w:jc w:val="both"/>
        <w:rPr>
          <w:rFonts w:ascii="Times New Roman" w:hAnsi="Times New Roman" w:cs="Times New Roman"/>
          <w:lang w:val="en-US"/>
        </w:rPr>
      </w:pPr>
      <w:r w:rsidRPr="00CF3FAA">
        <w:rPr>
          <w:rFonts w:ascii="Times New Roman" w:hAnsi="Times New Roman" w:cs="Times New Roman"/>
          <w:lang w:val="en-US"/>
        </w:rPr>
        <w:t>Total beban hidup P</w:t>
      </w:r>
      <w:r w:rsidRPr="00CF3FAA">
        <w:rPr>
          <w:rFonts w:ascii="Times New Roman" w:hAnsi="Times New Roman" w:cs="Times New Roman"/>
          <w:lang w:val="en-US"/>
        </w:rPr>
        <w:tab/>
        <w:t>= 14625 Kg</w:t>
      </w:r>
    </w:p>
    <w:p w14:paraId="3C6E9C61" w14:textId="10D93E90" w:rsidR="00E62486" w:rsidRPr="00CF3FAA" w:rsidRDefault="00E62486" w:rsidP="009B0272">
      <w:pPr>
        <w:pStyle w:val="ListParagraph"/>
        <w:numPr>
          <w:ilvl w:val="0"/>
          <w:numId w:val="12"/>
        </w:numPr>
        <w:spacing w:after="0" w:line="240" w:lineRule="auto"/>
        <w:jc w:val="both"/>
        <w:rPr>
          <w:rFonts w:ascii="Times New Roman" w:hAnsi="Times New Roman" w:cs="Times New Roman"/>
          <w:lang w:val="en-US"/>
        </w:rPr>
      </w:pPr>
      <w:r w:rsidRPr="00CF3FAA">
        <w:rPr>
          <w:rFonts w:ascii="Times New Roman" w:hAnsi="Times New Roman" w:cs="Times New Roman"/>
          <w:lang w:val="en-US"/>
        </w:rPr>
        <w:t>Pult atau beban T</w:t>
      </w:r>
      <w:r w:rsidRPr="00CF3FAA">
        <w:rPr>
          <w:rFonts w:ascii="Times New Roman" w:hAnsi="Times New Roman" w:cs="Times New Roman"/>
          <w:lang w:val="en-US"/>
        </w:rPr>
        <w:tab/>
        <w:t>= 26325 Kg</w:t>
      </w:r>
    </w:p>
    <w:p w14:paraId="48CF0941" w14:textId="613A1349" w:rsidR="00065352" w:rsidRPr="00195591" w:rsidRDefault="000B7E11" w:rsidP="009B0272">
      <w:pPr>
        <w:pStyle w:val="ListParagraph"/>
        <w:numPr>
          <w:ilvl w:val="0"/>
          <w:numId w:val="16"/>
        </w:numPr>
        <w:spacing w:after="0" w:line="240" w:lineRule="auto"/>
        <w:ind w:left="284" w:hanging="284"/>
        <w:jc w:val="both"/>
        <w:rPr>
          <w:rFonts w:ascii="Times New Roman" w:hAnsi="Times New Roman" w:cs="Times New Roman"/>
          <w:b/>
          <w:bCs/>
          <w:lang w:val="en-US"/>
        </w:rPr>
      </w:pPr>
      <w:r w:rsidRPr="00195591">
        <w:rPr>
          <w:rFonts w:ascii="Times New Roman" w:hAnsi="Times New Roman" w:cs="Times New Roman"/>
          <w:b/>
          <w:bCs/>
          <w:lang w:val="en-US"/>
        </w:rPr>
        <w:t>Perhitungan Plat Lantai Trotoar dan Sandaran</w:t>
      </w:r>
    </w:p>
    <w:p w14:paraId="1F950BE9" w14:textId="13B38F3C" w:rsidR="00BB1003" w:rsidRPr="00CF3FAA" w:rsidRDefault="00BB1003" w:rsidP="009B0272">
      <w:pPr>
        <w:pStyle w:val="ListParagraph"/>
        <w:numPr>
          <w:ilvl w:val="0"/>
          <w:numId w:val="1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erhitungan Plat Lantai Kendaraan</w:t>
      </w:r>
    </w:p>
    <w:p w14:paraId="74637E5B" w14:textId="7CB99C9A" w:rsidR="00065352" w:rsidRPr="00CF3FAA" w:rsidRDefault="000D5553" w:rsidP="009B0272">
      <w:pPr>
        <w:spacing w:after="0" w:line="240" w:lineRule="auto"/>
        <w:jc w:val="both"/>
        <w:rPr>
          <w:rFonts w:ascii="Times New Roman" w:eastAsiaTheme="minorEastAsia" w:hAnsi="Times New Roman" w:cs="Times New Roman"/>
          <w:bCs/>
          <w:lang w:val="en-US"/>
        </w:rPr>
      </w:pPr>
      <m:oMathPara>
        <m:oMathParaPr>
          <m:jc m:val="left"/>
        </m:oMathParaPr>
        <m:oMath>
          <m:r>
            <w:rPr>
              <w:rFonts w:ascii="Cambria Math" w:hAnsi="Cambria Math" w:cs="Times New Roman"/>
              <w:lang w:val="en-US"/>
            </w:rPr>
            <m:t>β=</m:t>
          </m:r>
          <m:r>
            <m:rPr>
              <m:sty m:val="p"/>
            </m:rPr>
            <w:rPr>
              <w:rFonts w:ascii="Cambria Math" w:eastAsia="Cambria Math"/>
              <w:spacing w:val="21"/>
              <w:w w:val="105"/>
              <w:position w:val="-12"/>
            </w:rPr>
            <m:t xml:space="preserve"> </m:t>
          </m:r>
          <m:f>
            <m:fPr>
              <m:ctrlPr>
                <w:rPr>
                  <w:rFonts w:ascii="Cambria Math" w:hAnsi="Cambria Math" w:cs="Times New Roman"/>
                  <w:bCs/>
                  <w:lang w:val="en-US"/>
                </w:rPr>
              </m:ctrlPr>
            </m:fPr>
            <m:num>
              <m:r>
                <w:rPr>
                  <w:rFonts w:ascii="Cambria Math" w:hAnsi="Cambria Math" w:cs="Times New Roman"/>
                  <w:lang w:val="en-US"/>
                </w:rPr>
                <m:t>Ln</m:t>
              </m:r>
            </m:num>
            <m:den>
              <m:r>
                <w:rPr>
                  <w:rFonts w:ascii="Cambria Math" w:hAnsi="Cambria Math" w:cs="Times New Roman"/>
                  <w:lang w:val="en-US"/>
                </w:rPr>
                <m:t>Sn</m:t>
              </m:r>
            </m:den>
          </m:f>
          <m:r>
            <w:rPr>
              <w:rFonts w:ascii="Cambria Math" w:hAnsi="Cambria Math" w:cs="Times New Roman"/>
              <w:lang w:val="en-US"/>
            </w:rPr>
            <m:t xml:space="preserve">= </m:t>
          </m:r>
          <m:f>
            <m:fPr>
              <m:ctrlPr>
                <w:rPr>
                  <w:rFonts w:ascii="Cambria Math" w:hAnsi="Cambria Math" w:cs="Times New Roman"/>
                  <w:bCs/>
                  <w:lang w:val="en-US"/>
                </w:rPr>
              </m:ctrlPr>
            </m:fPr>
            <m:num>
              <m:r>
                <w:rPr>
                  <w:rFonts w:ascii="Cambria Math" w:hAnsi="Cambria Math" w:cs="Times New Roman"/>
                  <w:lang w:val="en-US"/>
                </w:rPr>
                <m:t>Ly</m:t>
              </m:r>
            </m:num>
            <m:den>
              <m:r>
                <w:rPr>
                  <w:rFonts w:ascii="Cambria Math" w:hAnsi="Cambria Math" w:cs="Times New Roman"/>
                  <w:lang w:val="en-US"/>
                </w:rPr>
                <m:t>Lx</m:t>
              </m:r>
            </m:den>
          </m:f>
        </m:oMath>
      </m:oMathPara>
    </w:p>
    <w:p w14:paraId="77B9C397" w14:textId="1284929F" w:rsidR="000D5553" w:rsidRPr="00CF3FAA" w:rsidRDefault="000D5553" w:rsidP="009B0272">
      <w:pPr>
        <w:spacing w:after="0" w:line="240" w:lineRule="auto"/>
        <w:jc w:val="center"/>
        <w:rPr>
          <w:rFonts w:ascii="Times New Roman" w:hAnsi="Times New Roman" w:cs="Times New Roman"/>
          <w:b/>
          <w:bCs/>
          <w:lang w:val="en-US"/>
        </w:rPr>
      </w:pPr>
      <w:r w:rsidRPr="00CF3FAA">
        <w:rPr>
          <w:rFonts w:ascii="Cambria Math"/>
          <w:noProof/>
          <w:lang w:val="en-US"/>
        </w:rPr>
        <w:drawing>
          <wp:inline distT="0" distB="0" distL="0" distR="0" wp14:anchorId="51982D35" wp14:editId="2B768911">
            <wp:extent cx="2600793" cy="1980000"/>
            <wp:effectExtent l="0" t="0" r="9525" b="1270"/>
            <wp:docPr id="7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2.jpeg"/>
                    <pic:cNvPicPr/>
                  </pic:nvPicPr>
                  <pic:blipFill>
                    <a:blip r:embed="rId27" cstate="print"/>
                    <a:stretch>
                      <a:fillRect/>
                    </a:stretch>
                  </pic:blipFill>
                  <pic:spPr>
                    <a:xfrm>
                      <a:off x="0" y="0"/>
                      <a:ext cx="2600793" cy="1980000"/>
                    </a:xfrm>
                    <a:prstGeom prst="rect">
                      <a:avLst/>
                    </a:prstGeom>
                  </pic:spPr>
                </pic:pic>
              </a:graphicData>
            </a:graphic>
          </wp:inline>
        </w:drawing>
      </w:r>
    </w:p>
    <w:p w14:paraId="0290A497" w14:textId="15732B21" w:rsidR="000D5553" w:rsidRPr="00CF3FAA" w:rsidRDefault="000D5553" w:rsidP="009B0272">
      <w:pPr>
        <w:spacing w:after="0" w:line="240" w:lineRule="auto"/>
        <w:ind w:right="-41"/>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2</w:t>
      </w:r>
      <w:r w:rsidRPr="00CF3FAA">
        <w:rPr>
          <w:rFonts w:ascii="Times New Roman" w:hAnsi="Times New Roman" w:cs="Times New Roman"/>
          <w:b/>
          <w:spacing w:val="-7"/>
        </w:rPr>
        <w:t xml:space="preserve">. </w:t>
      </w:r>
      <w:r w:rsidRPr="00CF3FAA">
        <w:rPr>
          <w:rFonts w:ascii="Times New Roman" w:hAnsi="Times New Roman" w:cs="Times New Roman"/>
        </w:rPr>
        <w:t>Gelagar Melintang &amp; Memanjang</w:t>
      </w:r>
    </w:p>
    <w:p w14:paraId="0206E7E3" w14:textId="03468B9A" w:rsidR="000D5553" w:rsidRPr="00CF3FAA" w:rsidRDefault="000D5553" w:rsidP="009B0272">
      <w:pPr>
        <w:spacing w:after="0" w:line="240" w:lineRule="auto"/>
        <w:ind w:right="-41"/>
        <w:jc w:val="center"/>
        <w:rPr>
          <w:rFonts w:ascii="Times New Roman" w:hAnsi="Times New Roman" w:cs="Times New Roman"/>
        </w:rPr>
      </w:pPr>
      <w:r w:rsidRPr="00CF3FAA">
        <w:rPr>
          <w:rFonts w:ascii="Times New Roman" w:hAnsi="Times New Roman" w:cs="Times New Roman"/>
        </w:rPr>
        <w:t>Sumber: Data Perencanaan, 2024</w:t>
      </w:r>
    </w:p>
    <w:p w14:paraId="44663C15" w14:textId="33693E8F" w:rsidR="000D5553" w:rsidRPr="00CF3FAA" w:rsidRDefault="000D5553" w:rsidP="009B0272">
      <w:pPr>
        <w:spacing w:after="0" w:line="240" w:lineRule="auto"/>
        <w:ind w:right="-41"/>
        <w:jc w:val="both"/>
        <w:rPr>
          <w:rFonts w:ascii="Times New Roman" w:hAnsi="Times New Roman" w:cs="Times New Roman"/>
        </w:rPr>
      </w:pPr>
      <w:proofErr w:type="gramStart"/>
      <w:r w:rsidRPr="00CF3FAA">
        <w:rPr>
          <w:rFonts w:ascii="Times New Roman" w:hAnsi="Times New Roman" w:cs="Times New Roman"/>
        </w:rPr>
        <w:t>Maka ;</w:t>
      </w:r>
      <w:proofErr w:type="gramEnd"/>
    </w:p>
    <w:p w14:paraId="76183AA5" w14:textId="7FFA02F8" w:rsidR="000D5553" w:rsidRPr="00CF3FAA" w:rsidRDefault="000D5553" w:rsidP="009B0272">
      <w:pPr>
        <w:spacing w:after="0" w:line="240" w:lineRule="auto"/>
        <w:jc w:val="both"/>
        <w:rPr>
          <w:rFonts w:ascii="Times New Roman" w:eastAsiaTheme="minorEastAsia" w:hAnsi="Times New Roman" w:cs="Times New Roman"/>
          <w:bCs/>
          <w:iCs/>
          <w:lang w:val="en-US"/>
        </w:rPr>
      </w:pPr>
      <m:oMath>
        <m:r>
          <w:rPr>
            <w:rFonts w:ascii="Cambria Math" w:hAnsi="Cambria Math" w:cs="Times New Roman"/>
            <w:lang w:val="en-US"/>
          </w:rPr>
          <m:t>β=</m:t>
        </m:r>
        <m:r>
          <m:rPr>
            <m:sty m:val="p"/>
          </m:rPr>
          <w:rPr>
            <w:rFonts w:ascii="Cambria Math" w:eastAsia="Cambria Math" w:hAnsi="Cambria Math" w:cs="Times New Roman"/>
            <w:spacing w:val="21"/>
            <w:w w:val="105"/>
            <w:position w:val="-12"/>
          </w:rPr>
          <m:t xml:space="preserve"> </m:t>
        </m:r>
        <m:f>
          <m:fPr>
            <m:ctrlPr>
              <w:rPr>
                <w:rFonts w:ascii="Cambria Math" w:hAnsi="Cambria Math" w:cs="Times New Roman"/>
                <w:bCs/>
                <w:lang w:val="en-US"/>
              </w:rPr>
            </m:ctrlPr>
          </m:fPr>
          <m:num>
            <m:r>
              <w:rPr>
                <w:rFonts w:ascii="Cambria Math" w:hAnsi="Cambria Math" w:cs="Times New Roman"/>
                <w:lang w:val="en-US"/>
              </w:rPr>
              <m:t>Ln</m:t>
            </m:r>
          </m:num>
          <m:den>
            <m:r>
              <w:rPr>
                <w:rFonts w:ascii="Cambria Math" w:hAnsi="Cambria Math" w:cs="Times New Roman"/>
                <w:lang w:val="en-US"/>
              </w:rPr>
              <m:t>Sn</m:t>
            </m:r>
          </m:den>
        </m:f>
        <m:r>
          <w:rPr>
            <w:rFonts w:ascii="Cambria Math" w:hAnsi="Cambria Math" w:cs="Times New Roman"/>
            <w:lang w:val="en-US"/>
          </w:rPr>
          <m:t xml:space="preserve">= </m:t>
        </m:r>
        <m:f>
          <m:fPr>
            <m:ctrlPr>
              <w:rPr>
                <w:rFonts w:ascii="Cambria Math" w:hAnsi="Cambria Math" w:cs="Times New Roman"/>
                <w:bCs/>
                <w:lang w:val="en-US"/>
              </w:rPr>
            </m:ctrlPr>
          </m:fPr>
          <m:num>
            <m:r>
              <w:rPr>
                <w:rFonts w:ascii="Cambria Math" w:hAnsi="Cambria Math" w:cs="Times New Roman"/>
                <w:lang w:val="en-US"/>
              </w:rPr>
              <m:t>Ly</m:t>
            </m:r>
          </m:num>
          <m:den>
            <m:r>
              <w:rPr>
                <w:rFonts w:ascii="Cambria Math" w:hAnsi="Cambria Math" w:cs="Times New Roman"/>
                <w:lang w:val="en-US"/>
              </w:rPr>
              <m:t>Lx</m:t>
            </m:r>
          </m:den>
        </m:f>
      </m:oMath>
      <w:r w:rsidRPr="00CF3FAA">
        <w:rPr>
          <w:rFonts w:ascii="Times New Roman" w:eastAsiaTheme="minorEastAsia" w:hAnsi="Times New Roman" w:cs="Times New Roman"/>
          <w:bCs/>
          <w:lang w:val="en-US"/>
        </w:rPr>
        <w:t xml:space="preserve"> = </w:t>
      </w:r>
      <w:r w:rsidRPr="00CF3FAA">
        <w:rPr>
          <w:rFonts w:ascii="Times New Roman" w:hAnsi="Times New Roman" w:cs="Times New Roman"/>
          <w:bCs/>
          <w:i/>
          <w:iCs/>
          <w:lang w:val="en-US"/>
        </w:rPr>
        <w:br/>
      </w:r>
      <m:oMath>
        <m:r>
          <w:rPr>
            <w:rFonts w:ascii="Cambria Math" w:hAnsi="Cambria Math" w:cs="Times New Roman"/>
            <w:lang w:val="en-US"/>
          </w:rPr>
          <m:t>β=</m:t>
        </m:r>
        <m:r>
          <m:rPr>
            <m:sty m:val="p"/>
          </m:rPr>
          <w:rPr>
            <w:rFonts w:ascii="Cambria Math" w:eastAsia="Cambria Math" w:hAnsi="Cambria Math" w:cs="Times New Roman"/>
            <w:spacing w:val="21"/>
            <w:w w:val="105"/>
            <w:position w:val="-12"/>
          </w:rPr>
          <m:t xml:space="preserve"> </m:t>
        </m:r>
        <m:f>
          <m:fPr>
            <m:ctrlPr>
              <w:rPr>
                <w:rFonts w:ascii="Cambria Math" w:hAnsi="Cambria Math" w:cs="Times New Roman"/>
                <w:bCs/>
                <w:lang w:val="en-US"/>
              </w:rPr>
            </m:ctrlPr>
          </m:fPr>
          <m:num>
            <m:r>
              <w:rPr>
                <w:rFonts w:ascii="Cambria Math" w:hAnsi="Cambria Math" w:cs="Times New Roman"/>
                <w:lang w:val="en-US"/>
              </w:rPr>
              <m:t>360</m:t>
            </m:r>
          </m:num>
          <m:den>
            <m:r>
              <w:rPr>
                <w:rFonts w:ascii="Cambria Math" w:hAnsi="Cambria Math" w:cs="Times New Roman"/>
                <w:lang w:val="en-US"/>
              </w:rPr>
              <m:t>175</m:t>
            </m:r>
          </m:den>
        </m:f>
        <m:r>
          <w:rPr>
            <w:rFonts w:ascii="Cambria Math" w:hAnsi="Cambria Math" w:cs="Times New Roman"/>
            <w:lang w:val="en-US"/>
          </w:rPr>
          <m:t xml:space="preserve">= </m:t>
        </m:r>
        <m:r>
          <m:rPr>
            <m:sty m:val="p"/>
          </m:rPr>
          <w:rPr>
            <w:rFonts w:ascii="Cambria Math" w:hAnsi="Cambria Math" w:cs="Times New Roman"/>
            <w:lang w:val="en-US"/>
          </w:rPr>
          <m:t>2,06</m:t>
        </m:r>
      </m:oMath>
      <w:r w:rsidRPr="00CF3FAA">
        <w:rPr>
          <w:rFonts w:ascii="Times New Roman" w:eastAsiaTheme="minorEastAsia" w:hAnsi="Times New Roman" w:cs="Times New Roman"/>
          <w:bCs/>
          <w:iCs/>
          <w:lang w:val="en-US"/>
        </w:rPr>
        <w:t xml:space="preserve">  &gt; 2 (pelat satu arah)</w:t>
      </w:r>
    </w:p>
    <w:p w14:paraId="40BE95C3" w14:textId="1A8EBAC3" w:rsidR="000D5553" w:rsidRPr="00CF3FAA" w:rsidRDefault="000D5553" w:rsidP="009B0272">
      <w:pPr>
        <w:spacing w:after="0" w:line="240" w:lineRule="auto"/>
        <w:jc w:val="both"/>
        <w:rPr>
          <w:rFonts w:ascii="Times New Roman" w:eastAsiaTheme="minorEastAsia" w:hAnsi="Times New Roman" w:cs="Times New Roman"/>
          <w:bCs/>
          <w:lang w:val="en-US"/>
        </w:rPr>
      </w:pPr>
    </w:p>
    <w:p w14:paraId="02F98F98" w14:textId="6F3CF62A" w:rsidR="000D5553" w:rsidRPr="00CF3FAA" w:rsidRDefault="00F220E1" w:rsidP="009B0272">
      <w:pPr>
        <w:spacing w:after="0" w:line="240" w:lineRule="auto"/>
        <w:jc w:val="both"/>
        <w:rPr>
          <w:rFonts w:ascii="Times New Roman" w:eastAsiaTheme="minorEastAsia" w:hAnsi="Times New Roman" w:cs="Times New Roman"/>
          <w:lang w:val="en-US"/>
        </w:rPr>
      </w:pPr>
      <w:r w:rsidRPr="00CF3FAA">
        <w:rPr>
          <w:rFonts w:ascii="Times New Roman" w:hAnsi="Times New Roman" w:cs="Times New Roman"/>
          <w:lang w:val="en-US"/>
        </w:rPr>
        <w:t xml:space="preserve">d = h – ½ </w:t>
      </w:r>
      <m:oMath>
        <m:r>
          <w:rPr>
            <w:rFonts w:ascii="Cambria Math" w:hAnsi="Cambria Math" w:cs="Times New Roman"/>
            <w:lang w:val="en-US"/>
          </w:rPr>
          <m:t>∅</m:t>
        </m:r>
      </m:oMath>
      <w:r w:rsidRPr="00CF3FAA">
        <w:rPr>
          <w:rFonts w:ascii="Times New Roman" w:eastAsiaTheme="minorEastAsia" w:hAnsi="Times New Roman" w:cs="Times New Roman"/>
          <w:lang w:val="en-US"/>
        </w:rPr>
        <w:t xml:space="preserve"> - tebal selimut beton</w:t>
      </w:r>
    </w:p>
    <w:p w14:paraId="24DA7ABB" w14:textId="401FF994" w:rsidR="00F220E1" w:rsidRPr="00CF3FAA" w:rsidRDefault="00F220E1" w:rsidP="009B0272">
      <w:pPr>
        <w:spacing w:after="0" w:line="240" w:lineRule="auto"/>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   = 200 – </w:t>
      </w:r>
      <w:proofErr w:type="gramStart"/>
      <w:r w:rsidRPr="00CF3FAA">
        <w:rPr>
          <w:rFonts w:ascii="Times New Roman" w:eastAsiaTheme="minorEastAsia" w:hAnsi="Times New Roman" w:cs="Times New Roman"/>
          <w:lang w:val="en-US"/>
        </w:rPr>
        <w:t>( ½</w:t>
      </w:r>
      <w:proofErr w:type="gramEnd"/>
      <w:r w:rsidRPr="00CF3FAA">
        <w:rPr>
          <w:rFonts w:ascii="Times New Roman" w:eastAsiaTheme="minorEastAsia" w:hAnsi="Times New Roman" w:cs="Times New Roman"/>
          <w:lang w:val="en-US"/>
        </w:rPr>
        <w:t xml:space="preserve"> . 16) – 30 = 162 mm</w:t>
      </w:r>
    </w:p>
    <w:p w14:paraId="25B6812D" w14:textId="7C58466C" w:rsidR="000B7E11" w:rsidRPr="00CF3FAA" w:rsidRDefault="000B7E11" w:rsidP="009B0272">
      <w:pPr>
        <w:pStyle w:val="ListParagraph"/>
        <w:numPr>
          <w:ilvl w:val="0"/>
          <w:numId w:val="15"/>
        </w:numPr>
        <w:spacing w:after="0" w:line="240" w:lineRule="auto"/>
        <w:ind w:left="284" w:hanging="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Penulangan Plat Lantai </w:t>
      </w:r>
      <w:r w:rsidR="00BB1003" w:rsidRPr="00CF3FAA">
        <w:rPr>
          <w:rFonts w:ascii="Times New Roman" w:eastAsiaTheme="minorEastAsia" w:hAnsi="Times New Roman" w:cs="Times New Roman"/>
          <w:lang w:val="en-US"/>
        </w:rPr>
        <w:t xml:space="preserve">Arah </w:t>
      </w:r>
      <w:r w:rsidRPr="00CF3FAA">
        <w:rPr>
          <w:rFonts w:ascii="Times New Roman" w:eastAsiaTheme="minorEastAsia" w:hAnsi="Times New Roman" w:cs="Times New Roman"/>
          <w:lang w:val="en-US"/>
        </w:rPr>
        <w:t>Melintang</w:t>
      </w:r>
    </w:p>
    <w:p w14:paraId="61929D36" w14:textId="605DA0F9" w:rsidR="00697C82" w:rsidRPr="00CF3FAA" w:rsidRDefault="00697C82"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Tumpuan</w:t>
      </w:r>
    </w:p>
    <w:p w14:paraId="5F036398" w14:textId="24407966" w:rsidR="00BB1003" w:rsidRPr="00CF3FAA" w:rsidRDefault="00BB1003"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Mu</w:t>
      </w:r>
      <w:r w:rsidRPr="00CF3FAA">
        <w:rPr>
          <w:rFonts w:ascii="Times New Roman" w:eastAsiaTheme="minorEastAsia" w:hAnsi="Times New Roman" w:cs="Times New Roman"/>
          <w:lang w:val="en-US"/>
        </w:rPr>
        <w:tab/>
        <w:t>= 306,242 Kg.m + 3685,5 Kg.m = 3991,742 Kg.m</w:t>
      </w:r>
    </w:p>
    <w:p w14:paraId="7A8F1732" w14:textId="04A83142" w:rsidR="00BB1003" w:rsidRPr="00CF3FAA" w:rsidRDefault="00BB1003" w:rsidP="009B0272">
      <w:pPr>
        <w:spacing w:after="0" w:line="240" w:lineRule="auto"/>
        <w:ind w:firstLine="284"/>
        <w:jc w:val="both"/>
        <w:rPr>
          <w:rFonts w:ascii="Times New Roman" w:eastAsiaTheme="minorEastAsia" w:hAnsi="Times New Roman" w:cs="Times New Roman"/>
          <w:bCs/>
          <w:lang w:val="en-US"/>
        </w:rPr>
      </w:pPr>
      <w:r w:rsidRPr="00CF3FAA">
        <w:rPr>
          <w:rFonts w:ascii="Times New Roman" w:hAnsi="Times New Roman" w:cs="Times New Roman"/>
        </w:rPr>
        <w:t>Mn</w:t>
      </w:r>
      <w:r w:rsidRPr="00CF3FAA">
        <w:rPr>
          <w:rFonts w:ascii="Times New Roman" w:hAnsi="Times New Roman" w:cs="Times New Roman"/>
        </w:rPr>
        <w:tab/>
        <w:t xml:space="preserve">= </w:t>
      </w:r>
      <m:oMath>
        <m:f>
          <m:fPr>
            <m:ctrlPr>
              <w:rPr>
                <w:rFonts w:ascii="Cambria Math" w:hAnsi="Cambria Math" w:cs="Times New Roman"/>
                <w:bCs/>
                <w:lang w:val="en-US"/>
              </w:rPr>
            </m:ctrlPr>
          </m:fPr>
          <m:num>
            <m:r>
              <w:rPr>
                <w:rFonts w:ascii="Cambria Math" w:hAnsi="Cambria Math" w:cs="Times New Roman"/>
                <w:lang w:val="en-US"/>
              </w:rPr>
              <m:t>3991,742</m:t>
            </m:r>
          </m:num>
          <m:den>
            <m:r>
              <w:rPr>
                <w:rFonts w:ascii="Cambria Math" w:hAnsi="Cambria Math" w:cs="Times New Roman"/>
                <w:lang w:val="en-US"/>
              </w:rPr>
              <m:t>0,8</m:t>
            </m:r>
          </m:den>
        </m:f>
      </m:oMath>
      <w:r w:rsidRPr="00CF3FAA">
        <w:rPr>
          <w:rFonts w:ascii="Times New Roman" w:eastAsiaTheme="minorEastAsia" w:hAnsi="Times New Roman" w:cs="Times New Roman"/>
          <w:bCs/>
          <w:lang w:val="en-US"/>
        </w:rPr>
        <w:t xml:space="preserve"> = </w:t>
      </w:r>
      <w:r w:rsidR="00697C82" w:rsidRPr="00CF3FAA">
        <w:rPr>
          <w:rFonts w:ascii="Times New Roman" w:eastAsiaTheme="minorEastAsia" w:hAnsi="Times New Roman" w:cs="Times New Roman"/>
          <w:bCs/>
          <w:lang w:val="en-US"/>
        </w:rPr>
        <w:t>4989,677 Kg.m</w:t>
      </w:r>
    </w:p>
    <w:p w14:paraId="437652EB" w14:textId="2F96FEA7" w:rsidR="00697C82" w:rsidRPr="00CF3FAA" w:rsidRDefault="00697C82" w:rsidP="009B0272">
      <w:pPr>
        <w:spacing w:after="0" w:line="240" w:lineRule="auto"/>
        <w:ind w:firstLine="284"/>
        <w:jc w:val="both"/>
        <w:rPr>
          <w:rFonts w:ascii="Times New Roman" w:eastAsiaTheme="minorEastAsia" w:hAnsi="Times New Roman" w:cs="Times New Roman"/>
          <w:bCs/>
          <w:lang w:val="en-US"/>
        </w:rPr>
      </w:pPr>
      <w:r w:rsidRPr="00CF3FAA">
        <w:rPr>
          <w:rFonts w:ascii="Times New Roman" w:eastAsiaTheme="minorEastAsia" w:hAnsi="Times New Roman" w:cs="Times New Roman"/>
          <w:bCs/>
          <w:lang w:val="en-US"/>
        </w:rPr>
        <w:t xml:space="preserve">As Perlu = </w:t>
      </w:r>
      <m:oMath>
        <m:r>
          <w:rPr>
            <w:rFonts w:ascii="Cambria Math" w:eastAsiaTheme="minorEastAsia" w:hAnsi="Cambria Math" w:cs="Times New Roman"/>
            <w:lang w:val="en-US"/>
          </w:rPr>
          <m:t>ρ</m:t>
        </m:r>
      </m:oMath>
      <w:r w:rsidRPr="00CF3FAA">
        <w:rPr>
          <w:rFonts w:ascii="Times New Roman" w:eastAsiaTheme="minorEastAsia" w:hAnsi="Times New Roman" w:cs="Times New Roman"/>
          <w:bCs/>
          <w:lang w:val="en-US"/>
        </w:rPr>
        <w:t xml:space="preserve"> x b x d = 0</w:t>
      </w:r>
      <w:proofErr w:type="gramStart"/>
      <w:r w:rsidRPr="00CF3FAA">
        <w:rPr>
          <w:rFonts w:ascii="Times New Roman" w:eastAsiaTheme="minorEastAsia" w:hAnsi="Times New Roman" w:cs="Times New Roman"/>
          <w:bCs/>
          <w:lang w:val="en-US"/>
        </w:rPr>
        <w:t>,00333</w:t>
      </w:r>
      <w:proofErr w:type="gramEnd"/>
      <w:r w:rsidRPr="00CF3FAA">
        <w:rPr>
          <w:rFonts w:ascii="Times New Roman" w:eastAsiaTheme="minorEastAsia" w:hAnsi="Times New Roman" w:cs="Times New Roman"/>
          <w:bCs/>
          <w:lang w:val="en-US"/>
        </w:rPr>
        <w:t xml:space="preserve"> . </w:t>
      </w:r>
      <w:proofErr w:type="gramStart"/>
      <w:r w:rsidRPr="00CF3FAA">
        <w:rPr>
          <w:rFonts w:ascii="Times New Roman" w:eastAsiaTheme="minorEastAsia" w:hAnsi="Times New Roman" w:cs="Times New Roman"/>
          <w:bCs/>
          <w:lang w:val="en-US"/>
        </w:rPr>
        <w:t>1000 .</w:t>
      </w:r>
      <w:proofErr w:type="gramEnd"/>
      <w:r w:rsidRPr="00CF3FAA">
        <w:rPr>
          <w:rFonts w:ascii="Times New Roman" w:eastAsiaTheme="minorEastAsia" w:hAnsi="Times New Roman" w:cs="Times New Roman"/>
          <w:bCs/>
          <w:lang w:val="en-US"/>
        </w:rPr>
        <w:t xml:space="preserve"> 212 = 705,96 mm</w:t>
      </w:r>
      <w:r w:rsidRPr="00CF3FAA">
        <w:rPr>
          <w:rFonts w:ascii="Times New Roman" w:eastAsiaTheme="minorEastAsia" w:hAnsi="Times New Roman" w:cs="Times New Roman"/>
          <w:bCs/>
          <w:vertAlign w:val="superscript"/>
          <w:lang w:val="en-US"/>
        </w:rPr>
        <w:t>2</w:t>
      </w:r>
    </w:p>
    <w:p w14:paraId="1459D98C" w14:textId="1969FA94" w:rsidR="00BB1003" w:rsidRPr="00CF3FAA" w:rsidRDefault="00697C82" w:rsidP="009B0272">
      <w:pPr>
        <w:spacing w:after="0" w:line="240" w:lineRule="auto"/>
        <w:ind w:firstLine="284"/>
        <w:jc w:val="both"/>
        <w:rPr>
          <w:rFonts w:ascii="Times New Roman" w:hAnsi="Times New Roman" w:cs="Times New Roman"/>
        </w:rPr>
      </w:pPr>
      <w:r w:rsidRPr="00CF3FAA">
        <w:rPr>
          <w:rFonts w:ascii="Times New Roman" w:hAnsi="Times New Roman" w:cs="Times New Roman"/>
        </w:rPr>
        <w:t>Dipakai tulangan rangkap D13 – 150 = 885 mm</w:t>
      </w:r>
      <w:r w:rsidRPr="00CF3FAA">
        <w:rPr>
          <w:rFonts w:ascii="Times New Roman" w:hAnsi="Times New Roman" w:cs="Times New Roman"/>
          <w:vertAlign w:val="superscript"/>
        </w:rPr>
        <w:t>2</w:t>
      </w:r>
      <w:r w:rsidRPr="00CF3FAA">
        <w:rPr>
          <w:rFonts w:ascii="Times New Roman" w:hAnsi="Times New Roman" w:cs="Times New Roman"/>
        </w:rPr>
        <w:t xml:space="preserve"> &gt; As Perlu</w:t>
      </w:r>
    </w:p>
    <w:p w14:paraId="48835D94" w14:textId="11BEADDA" w:rsidR="000B7E11" w:rsidRPr="00CF3FAA" w:rsidRDefault="00BB1003" w:rsidP="009B0272">
      <w:pPr>
        <w:pStyle w:val="ListParagraph"/>
        <w:numPr>
          <w:ilvl w:val="0"/>
          <w:numId w:val="15"/>
        </w:numPr>
        <w:spacing w:after="0" w:line="240" w:lineRule="auto"/>
        <w:ind w:left="284" w:hanging="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Penulangan Plat Lantai Arah Memanjang </w:t>
      </w:r>
    </w:p>
    <w:p w14:paraId="5B202C81" w14:textId="64B1B5DB" w:rsidR="00697C82" w:rsidRPr="00CF3FAA" w:rsidRDefault="00195591"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Asmin = 0,0020 Asbruto</w:t>
      </w:r>
      <w:r w:rsidRPr="00CF3FAA">
        <w:rPr>
          <w:rFonts w:ascii="Times New Roman" w:eastAsiaTheme="minorEastAsia" w:hAnsi="Times New Roman" w:cs="Times New Roman"/>
          <w:lang w:val="en-US"/>
        </w:rPr>
        <w:tab/>
        <w:t>(Tulangan Deform / ulir mutu 300)</w:t>
      </w:r>
    </w:p>
    <w:p w14:paraId="109A771E" w14:textId="50000BBD" w:rsidR="00195591" w:rsidRPr="00CF3FAA" w:rsidRDefault="00195591"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Asmin = 0,0018 Asbruto</w:t>
      </w:r>
      <w:r w:rsidRPr="00CF3FAA">
        <w:rPr>
          <w:rFonts w:ascii="Times New Roman" w:eastAsiaTheme="minorEastAsia" w:hAnsi="Times New Roman" w:cs="Times New Roman"/>
          <w:lang w:val="en-US"/>
        </w:rPr>
        <w:tab/>
        <w:t>(Tulangan deform / ulir butu 400)</w:t>
      </w:r>
    </w:p>
    <w:p w14:paraId="2CCF3E9B" w14:textId="7D7B1CBF" w:rsidR="00195591" w:rsidRPr="00CF3FAA" w:rsidRDefault="00195591"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Dipakai tulangan pokok </w:t>
      </w:r>
      <m:oMath>
        <m:r>
          <w:rPr>
            <w:rFonts w:ascii="Cambria Math" w:hAnsi="Cambria Math" w:cs="Times New Roman"/>
            <w:lang w:val="en-US"/>
          </w:rPr>
          <m:t>∅</m:t>
        </m:r>
      </m:oMath>
      <w:r w:rsidRPr="00CF3FAA">
        <w:rPr>
          <w:rFonts w:ascii="Times New Roman" w:eastAsiaTheme="minorEastAsia" w:hAnsi="Times New Roman" w:cs="Times New Roman"/>
          <w:lang w:val="en-US"/>
        </w:rPr>
        <w:t>12mm</w:t>
      </w:r>
    </w:p>
    <w:p w14:paraId="770ABB54" w14:textId="0A95DEF0" w:rsidR="00195591" w:rsidRPr="00CF3FAA" w:rsidRDefault="00195591" w:rsidP="009B0272">
      <w:pPr>
        <w:pStyle w:val="ListParagraph"/>
        <w:spacing w:after="0" w:line="240" w:lineRule="auto"/>
        <w:ind w:left="284"/>
        <w:jc w:val="both"/>
        <w:rPr>
          <w:rFonts w:ascii="Times New Roman" w:eastAsiaTheme="minorEastAsia" w:hAnsi="Times New Roman" w:cs="Times New Roman"/>
          <w:vertAlign w:val="superscript"/>
        </w:rPr>
      </w:pPr>
      <w:r w:rsidRPr="00CF3FAA">
        <w:rPr>
          <w:rFonts w:ascii="Times New Roman" w:eastAsiaTheme="minorEastAsia" w:hAnsi="Times New Roman" w:cs="Times New Roman"/>
          <w:lang w:val="en-US"/>
        </w:rPr>
        <w:t xml:space="preserve">As = </w:t>
      </w:r>
      <w:r w:rsidRPr="00CF3FAA">
        <w:t xml:space="preserve"> </w:t>
      </w:r>
      <m:oMath>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x π x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x 3,14 x </m:t>
        </m:r>
        <m:sSup>
          <m:sSupPr>
            <m:ctrlPr>
              <w:rPr>
                <w:rFonts w:ascii="Cambria Math" w:hAnsi="Cambria Math"/>
                <w:i/>
              </w:rPr>
            </m:ctrlPr>
          </m:sSupPr>
          <m:e>
            <m:r>
              <w:rPr>
                <w:rFonts w:ascii="Cambria Math" w:hAnsi="Cambria Math"/>
              </w:rPr>
              <m:t>12</m:t>
            </m:r>
          </m:e>
          <m:sup>
            <m:r>
              <w:rPr>
                <w:rFonts w:ascii="Cambria Math" w:hAnsi="Cambria Math"/>
              </w:rPr>
              <m:t>2</m:t>
            </m:r>
          </m:sup>
        </m:sSup>
      </m:oMath>
      <w:r w:rsidR="00900380" w:rsidRPr="00CF3FAA">
        <w:rPr>
          <w:rFonts w:eastAsiaTheme="minorEastAsia"/>
        </w:rPr>
        <w:tab/>
      </w:r>
      <w:r w:rsidRPr="00CF3FAA">
        <w:rPr>
          <w:rFonts w:ascii="Times New Roman" w:eastAsiaTheme="minorEastAsia" w:hAnsi="Times New Roman" w:cs="Times New Roman"/>
        </w:rPr>
        <w:t>= 113,04 mm</w:t>
      </w:r>
      <w:r w:rsidRPr="00CF3FAA">
        <w:rPr>
          <w:rFonts w:ascii="Times New Roman" w:eastAsiaTheme="minorEastAsia" w:hAnsi="Times New Roman" w:cs="Times New Roman"/>
          <w:vertAlign w:val="superscript"/>
        </w:rPr>
        <w:t>2</w:t>
      </w:r>
    </w:p>
    <w:p w14:paraId="5B867813" w14:textId="2698869D" w:rsidR="00195591" w:rsidRPr="00CF3FAA" w:rsidRDefault="00900380" w:rsidP="009B0272">
      <w:pPr>
        <w:pStyle w:val="ListParagraph"/>
        <w:spacing w:after="0" w:line="240" w:lineRule="auto"/>
        <w:ind w:left="284"/>
        <w:jc w:val="both"/>
        <w:rPr>
          <w:rFonts w:ascii="Times New Roman" w:eastAsiaTheme="minorEastAsia" w:hAnsi="Times New Roman" w:cs="Times New Roman"/>
        </w:rPr>
      </w:pPr>
      <w:r w:rsidRPr="00CF3FAA">
        <w:rPr>
          <w:rFonts w:ascii="Times New Roman" w:eastAsiaTheme="minorEastAsia" w:hAnsi="Times New Roman" w:cs="Times New Roman"/>
        </w:rPr>
        <w:t>Jarak maksimum antar tulangan</w:t>
      </w:r>
      <w:r w:rsidRPr="00CF3FAA">
        <w:rPr>
          <w:rFonts w:ascii="Times New Roman" w:eastAsiaTheme="minorEastAsia" w:hAnsi="Times New Roman" w:cs="Times New Roman"/>
        </w:rPr>
        <w:tab/>
      </w:r>
      <w:r w:rsidRPr="00CF3FAA">
        <w:rPr>
          <w:rFonts w:ascii="Times New Roman" w:eastAsiaTheme="minorEastAsia" w:hAnsi="Times New Roman" w:cs="Times New Roman"/>
        </w:rPr>
        <w:tab/>
        <w:t xml:space="preserve">= </w:t>
      </w:r>
      <m:oMath>
        <m:f>
          <m:fPr>
            <m:ctrlPr>
              <w:rPr>
                <w:rFonts w:ascii="Cambria Math" w:hAnsi="Cambria Math"/>
                <w:i/>
              </w:rPr>
            </m:ctrlPr>
          </m:fPr>
          <m:num>
            <m:r>
              <w:rPr>
                <w:rFonts w:ascii="Cambria Math" w:hAnsi="Cambria Math"/>
              </w:rPr>
              <m:t>113,04</m:t>
            </m:r>
          </m:num>
          <m:den>
            <m:r>
              <w:rPr>
                <w:rFonts w:ascii="Cambria Math" w:hAnsi="Cambria Math"/>
              </w:rPr>
              <m:t>293,4</m:t>
            </m:r>
          </m:den>
        </m:f>
        <m:r>
          <w:rPr>
            <w:rFonts w:ascii="Cambria Math" w:hAnsi="Cambria Math"/>
          </w:rPr>
          <m:t xml:space="preserve"> </m:t>
        </m:r>
      </m:oMath>
      <w:r w:rsidRPr="00CF3FAA">
        <w:rPr>
          <w:rFonts w:ascii="Times New Roman" w:eastAsiaTheme="minorEastAsia" w:hAnsi="Times New Roman" w:cs="Times New Roman"/>
        </w:rPr>
        <w:t>x 1000 = 385,276 mm</w:t>
      </w:r>
    </w:p>
    <w:p w14:paraId="5D0F9E61" w14:textId="524A9722" w:rsidR="00900380" w:rsidRPr="00CF3FAA" w:rsidRDefault="00900380"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Dipakai tulangan pokok </w:t>
      </w:r>
      <m:oMath>
        <m:r>
          <w:rPr>
            <w:rFonts w:ascii="Cambria Math" w:hAnsi="Cambria Math" w:cs="Times New Roman"/>
            <w:lang w:val="en-US"/>
          </w:rPr>
          <m:t>∅</m:t>
        </m:r>
      </m:oMath>
      <w:r w:rsidRPr="00CF3FAA">
        <w:rPr>
          <w:rFonts w:ascii="Times New Roman" w:eastAsiaTheme="minorEastAsia" w:hAnsi="Times New Roman" w:cs="Times New Roman"/>
          <w:lang w:val="en-US"/>
        </w:rPr>
        <w:t xml:space="preserve">12 – </w:t>
      </w:r>
      <w:proofErr w:type="gramStart"/>
      <w:r w:rsidRPr="00CF3FAA">
        <w:rPr>
          <w:rFonts w:ascii="Times New Roman" w:eastAsiaTheme="minorEastAsia" w:hAnsi="Times New Roman" w:cs="Times New Roman"/>
          <w:lang w:val="en-US"/>
        </w:rPr>
        <w:t>200 ;</w:t>
      </w:r>
      <w:proofErr w:type="gramEnd"/>
      <w:r w:rsidRPr="00CF3FAA">
        <w:rPr>
          <w:rFonts w:ascii="Times New Roman" w:eastAsiaTheme="minorEastAsia" w:hAnsi="Times New Roman" w:cs="Times New Roman"/>
          <w:lang w:val="en-US"/>
        </w:rPr>
        <w:t xml:space="preserve"> As</w:t>
      </w:r>
      <w:r w:rsidRPr="00CF3FAA">
        <w:rPr>
          <w:rFonts w:ascii="Times New Roman" w:eastAsiaTheme="minorEastAsia" w:hAnsi="Times New Roman" w:cs="Times New Roman"/>
          <w:lang w:val="en-US"/>
        </w:rPr>
        <w:tab/>
        <w:t>= 503 mm</w:t>
      </w:r>
      <w:r w:rsidRPr="00CF3FAA">
        <w:rPr>
          <w:rFonts w:ascii="Times New Roman" w:eastAsiaTheme="minorEastAsia" w:hAnsi="Times New Roman" w:cs="Times New Roman"/>
          <w:vertAlign w:val="superscript"/>
          <w:lang w:val="en-US"/>
        </w:rPr>
        <w:t>2</w:t>
      </w:r>
    </w:p>
    <w:p w14:paraId="4470EC55" w14:textId="4236425A" w:rsidR="00900380" w:rsidRPr="00CF3FAA" w:rsidRDefault="00900380" w:rsidP="009B0272">
      <w:pPr>
        <w:pStyle w:val="ListParagraph"/>
        <w:spacing w:after="0" w:line="240" w:lineRule="auto"/>
        <w:ind w:left="284"/>
        <w:jc w:val="both"/>
        <w:rPr>
          <w:rFonts w:ascii="Times New Roman" w:eastAsiaTheme="minorEastAsia" w:hAnsi="Times New Roman" w:cs="Times New Roman"/>
          <w:lang w:val="en-US"/>
        </w:rPr>
      </w:pPr>
    </w:p>
    <w:p w14:paraId="369C5781" w14:textId="26D5BD6A" w:rsidR="00900380" w:rsidRPr="00CF3FAA" w:rsidRDefault="00900380" w:rsidP="009B0272">
      <w:pPr>
        <w:pStyle w:val="ListParagraph"/>
        <w:spacing w:after="0" w:line="240" w:lineRule="auto"/>
        <w:ind w:left="284"/>
        <w:jc w:val="both"/>
        <w:rPr>
          <w:rFonts w:ascii="Times New Roman" w:eastAsiaTheme="minorEastAsia" w:hAnsi="Times New Roman" w:cs="Times New Roman"/>
          <w:lang w:val="en-US"/>
        </w:rPr>
      </w:pPr>
    </w:p>
    <w:p w14:paraId="70D06545" w14:textId="2F7054B0" w:rsidR="00900380" w:rsidRPr="00CF3FAA" w:rsidRDefault="00900380" w:rsidP="009B0272">
      <w:pPr>
        <w:pStyle w:val="ListParagraph"/>
        <w:spacing w:after="0" w:line="240" w:lineRule="auto"/>
        <w:ind w:left="284"/>
        <w:jc w:val="center"/>
        <w:rPr>
          <w:rFonts w:ascii="Times New Roman" w:eastAsiaTheme="minorEastAsia" w:hAnsi="Times New Roman" w:cs="Times New Roman"/>
          <w:lang w:val="en-US"/>
        </w:rPr>
      </w:pPr>
      <w:r w:rsidRPr="00CF3FAA">
        <w:rPr>
          <w:noProof/>
          <w:lang w:val="en-US"/>
        </w:rPr>
        <w:lastRenderedPageBreak/>
        <w:drawing>
          <wp:inline distT="0" distB="0" distL="0" distR="0" wp14:anchorId="30676AF0" wp14:editId="4CB4D5CD">
            <wp:extent cx="3027680" cy="1728375"/>
            <wp:effectExtent l="0" t="0" r="127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cstate="print">
                      <a:extLst>
                        <a:ext uri="{28A0092B-C50C-407E-A947-70E740481C1C}">
                          <a14:useLocalDpi xmlns:a14="http://schemas.microsoft.com/office/drawing/2010/main" val="0"/>
                        </a:ext>
                      </a:extLst>
                    </a:blip>
                    <a:srcRect t="7073" b="7073"/>
                    <a:stretch>
                      <a:fillRect/>
                    </a:stretch>
                  </pic:blipFill>
                  <pic:spPr bwMode="auto">
                    <a:xfrm>
                      <a:off x="0" y="0"/>
                      <a:ext cx="3034779" cy="1732427"/>
                    </a:xfrm>
                    <a:prstGeom prst="rect">
                      <a:avLst/>
                    </a:prstGeom>
                    <a:ln>
                      <a:noFill/>
                    </a:ln>
                    <a:extLst>
                      <a:ext uri="{53640926-AAD7-44D8-BBD7-CCE9431645EC}">
                        <a14:shadowObscured xmlns:a14="http://schemas.microsoft.com/office/drawing/2010/main"/>
                      </a:ext>
                    </a:extLst>
                  </pic:spPr>
                </pic:pic>
              </a:graphicData>
            </a:graphic>
          </wp:inline>
        </w:drawing>
      </w:r>
    </w:p>
    <w:p w14:paraId="7AAFA24E" w14:textId="179D5019" w:rsidR="00900380" w:rsidRPr="00CF3FAA" w:rsidRDefault="00900380" w:rsidP="009B0272">
      <w:pPr>
        <w:spacing w:after="0" w:line="240" w:lineRule="auto"/>
        <w:ind w:right="-41"/>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3</w:t>
      </w:r>
      <w:r w:rsidRPr="00CF3FAA">
        <w:rPr>
          <w:rFonts w:ascii="Times New Roman" w:hAnsi="Times New Roman" w:cs="Times New Roman"/>
          <w:b/>
          <w:spacing w:val="-7"/>
        </w:rPr>
        <w:t xml:space="preserve">. </w:t>
      </w:r>
      <w:r w:rsidRPr="00CF3FAA">
        <w:rPr>
          <w:rFonts w:ascii="Times New Roman" w:hAnsi="Times New Roman" w:cs="Times New Roman"/>
        </w:rPr>
        <w:t>Penulangan Plat Lantai Kendaraan</w:t>
      </w:r>
    </w:p>
    <w:p w14:paraId="3EF2933B" w14:textId="77777777" w:rsidR="00900380" w:rsidRPr="00CF3FAA" w:rsidRDefault="00900380" w:rsidP="009B0272">
      <w:pPr>
        <w:spacing w:after="0" w:line="240" w:lineRule="auto"/>
        <w:ind w:right="-41"/>
        <w:jc w:val="center"/>
        <w:rPr>
          <w:rFonts w:ascii="Times New Roman" w:hAnsi="Times New Roman" w:cs="Times New Roman"/>
        </w:rPr>
      </w:pPr>
      <w:r w:rsidRPr="00CF3FAA">
        <w:rPr>
          <w:rFonts w:ascii="Times New Roman" w:hAnsi="Times New Roman" w:cs="Times New Roman"/>
        </w:rPr>
        <w:t>Sumber: Data Perencanaan, 2024</w:t>
      </w:r>
    </w:p>
    <w:p w14:paraId="036DA235" w14:textId="77777777" w:rsidR="00900380" w:rsidRPr="00195591" w:rsidRDefault="00900380" w:rsidP="009B0272">
      <w:pPr>
        <w:pStyle w:val="ListParagraph"/>
        <w:spacing w:after="0" w:line="240" w:lineRule="auto"/>
        <w:ind w:left="284"/>
        <w:jc w:val="center"/>
        <w:rPr>
          <w:rFonts w:ascii="Times New Roman" w:eastAsiaTheme="minorEastAsia" w:hAnsi="Times New Roman" w:cs="Times New Roman"/>
          <w:sz w:val="18"/>
          <w:szCs w:val="18"/>
          <w:lang w:val="en-US"/>
        </w:rPr>
      </w:pPr>
    </w:p>
    <w:p w14:paraId="1C8F53D8" w14:textId="26545398" w:rsidR="00900380" w:rsidRPr="00CF6286" w:rsidRDefault="00900380" w:rsidP="009B0272">
      <w:pPr>
        <w:pStyle w:val="ListParagraph"/>
        <w:numPr>
          <w:ilvl w:val="0"/>
          <w:numId w:val="16"/>
        </w:numPr>
        <w:spacing w:after="0" w:line="240" w:lineRule="auto"/>
        <w:ind w:left="284" w:hanging="284"/>
        <w:jc w:val="both"/>
        <w:rPr>
          <w:rFonts w:ascii="Times New Roman" w:hAnsi="Times New Roman" w:cs="Times New Roman"/>
          <w:b/>
          <w:bCs/>
          <w:i/>
          <w:iCs/>
          <w:lang w:val="en-US"/>
        </w:rPr>
      </w:pPr>
      <w:r>
        <w:rPr>
          <w:rFonts w:ascii="Times New Roman" w:hAnsi="Times New Roman" w:cs="Times New Roman"/>
          <w:b/>
          <w:bCs/>
          <w:lang w:val="en-US"/>
        </w:rPr>
        <w:t>Perencanaan Gelagar</w:t>
      </w:r>
      <w:r w:rsidR="00855C3B">
        <w:rPr>
          <w:rFonts w:ascii="Times New Roman" w:hAnsi="Times New Roman" w:cs="Times New Roman"/>
          <w:b/>
          <w:bCs/>
          <w:lang w:val="en-US"/>
        </w:rPr>
        <w:t xml:space="preserve"> Induk (</w:t>
      </w:r>
      <w:r w:rsidR="00855C3B">
        <w:rPr>
          <w:rFonts w:ascii="Times New Roman" w:hAnsi="Times New Roman" w:cs="Times New Roman"/>
          <w:b/>
          <w:bCs/>
          <w:i/>
          <w:iCs/>
          <w:lang w:val="en-US"/>
        </w:rPr>
        <w:t>Plate Girder</w:t>
      </w:r>
      <w:r w:rsidR="00855C3B">
        <w:rPr>
          <w:rFonts w:ascii="Times New Roman" w:hAnsi="Times New Roman" w:cs="Times New Roman"/>
          <w:b/>
          <w:bCs/>
          <w:lang w:val="en-US"/>
        </w:rPr>
        <w:t>)</w:t>
      </w:r>
    </w:p>
    <w:p w14:paraId="2C377688" w14:textId="77777777" w:rsidR="00CF6286" w:rsidRPr="00CF3FAA" w:rsidRDefault="00CF6286"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Jarak gelagar induk </w:t>
      </w:r>
      <w:r w:rsidRPr="00CF3FAA">
        <w:rPr>
          <w:rFonts w:ascii="Times New Roman" w:eastAsiaTheme="minorEastAsia" w:hAnsi="Times New Roman" w:cs="Times New Roman"/>
          <w:lang w:val="en-US"/>
        </w:rPr>
        <w:tab/>
      </w:r>
      <w:r w:rsidRPr="00CF3FAA">
        <w:rPr>
          <w:rFonts w:ascii="Times New Roman" w:eastAsiaTheme="minorEastAsia" w:hAnsi="Times New Roman" w:cs="Times New Roman"/>
          <w:lang w:val="en-US"/>
        </w:rPr>
        <w:tab/>
        <w:t>= 1,75 m</w:t>
      </w:r>
    </w:p>
    <w:p w14:paraId="2A56831C" w14:textId="2590FE0F" w:rsidR="00CF6286" w:rsidRPr="00CF3FAA" w:rsidRDefault="00CF6286"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Mutu baja kontruksi BJ 50</w:t>
      </w:r>
      <w:r w:rsidR="00855C3B" w:rsidRPr="00CF3FAA">
        <w:rPr>
          <w:rFonts w:ascii="Times New Roman" w:eastAsiaTheme="minorEastAsia" w:hAnsi="Times New Roman" w:cs="Times New Roman"/>
          <w:lang w:val="en-US"/>
        </w:rPr>
        <w:tab/>
      </w:r>
      <w:r w:rsidRPr="00CF3FAA">
        <w:rPr>
          <w:rFonts w:ascii="Times New Roman" w:eastAsiaTheme="minorEastAsia" w:hAnsi="Times New Roman" w:cs="Times New Roman"/>
          <w:lang w:val="en-US"/>
        </w:rPr>
        <w:t>= 290 Mpa</w:t>
      </w:r>
      <w:r w:rsidRPr="00CF3FAA">
        <w:rPr>
          <w:rFonts w:ascii="Times New Roman" w:eastAsiaTheme="minorEastAsia" w:hAnsi="Times New Roman" w:cs="Times New Roman"/>
          <w:lang w:val="en-US"/>
        </w:rPr>
        <w:tab/>
        <w:t>= 2900 kg/cm2</w:t>
      </w:r>
    </w:p>
    <w:p w14:paraId="413BB07F" w14:textId="6B4D520D" w:rsidR="00CF6286" w:rsidRPr="00CF3FAA" w:rsidRDefault="00CF6286" w:rsidP="009B0272">
      <w:pPr>
        <w:pStyle w:val="ListParagraph"/>
        <w:spacing w:after="0" w:line="240" w:lineRule="auto"/>
        <w:ind w:left="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Modulus elastisitas baja</w:t>
      </w:r>
      <w:r w:rsidR="00855C3B" w:rsidRPr="00CF3FAA">
        <w:rPr>
          <w:rFonts w:ascii="Times New Roman" w:eastAsiaTheme="minorEastAsia" w:hAnsi="Times New Roman" w:cs="Times New Roman"/>
          <w:lang w:val="en-US"/>
        </w:rPr>
        <w:tab/>
      </w:r>
      <w:r w:rsidRPr="00CF3FAA">
        <w:rPr>
          <w:rFonts w:ascii="Times New Roman" w:eastAsiaTheme="minorEastAsia" w:hAnsi="Times New Roman" w:cs="Times New Roman"/>
          <w:lang w:val="en-US"/>
        </w:rPr>
        <w:t>= 200000 Mpa</w:t>
      </w:r>
    </w:p>
    <w:p w14:paraId="3A2DCB22" w14:textId="77777777" w:rsidR="00855C3B" w:rsidRPr="00CF3FAA" w:rsidRDefault="00CF6286" w:rsidP="009B0272">
      <w:pPr>
        <w:pStyle w:val="ListParagraph"/>
        <w:spacing w:after="0" w:line="240" w:lineRule="auto"/>
        <w:ind w:left="284"/>
        <w:jc w:val="center"/>
        <w:rPr>
          <w:rFonts w:ascii="Times New Roman" w:hAnsi="Times New Roman" w:cs="Times New Roman"/>
          <w:b/>
        </w:rPr>
      </w:pPr>
      <w:r w:rsidRPr="00CF3FAA">
        <w:rPr>
          <w:noProof/>
          <w:lang w:val="en-US"/>
        </w:rPr>
        <w:drawing>
          <wp:inline distT="0" distB="0" distL="0" distR="0" wp14:anchorId="5B55BAE5" wp14:editId="1B9D5C53">
            <wp:extent cx="3829030" cy="1273817"/>
            <wp:effectExtent l="0" t="0" r="63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9" cstate="print">
                      <a:extLst>
                        <a:ext uri="{28A0092B-C50C-407E-A947-70E740481C1C}">
                          <a14:useLocalDpi xmlns:a14="http://schemas.microsoft.com/office/drawing/2010/main" val="0"/>
                        </a:ext>
                      </a:extLst>
                    </a:blip>
                    <a:srcRect t="38309" b="36160"/>
                    <a:stretch/>
                  </pic:blipFill>
                  <pic:spPr bwMode="auto">
                    <a:xfrm>
                      <a:off x="0" y="0"/>
                      <a:ext cx="3918357" cy="1303534"/>
                    </a:xfrm>
                    <a:prstGeom prst="rect">
                      <a:avLst/>
                    </a:prstGeom>
                    <a:ln>
                      <a:noFill/>
                    </a:ln>
                    <a:extLst>
                      <a:ext uri="{53640926-AAD7-44D8-BBD7-CCE9431645EC}">
                        <a14:shadowObscured xmlns:a14="http://schemas.microsoft.com/office/drawing/2010/main"/>
                      </a:ext>
                    </a:extLst>
                  </pic:spPr>
                </pic:pic>
              </a:graphicData>
            </a:graphic>
          </wp:inline>
        </w:drawing>
      </w:r>
    </w:p>
    <w:p w14:paraId="2F54AE31" w14:textId="4551D1E7" w:rsidR="00855C3B" w:rsidRPr="00CF3FAA" w:rsidRDefault="00855C3B" w:rsidP="009B0272">
      <w:pPr>
        <w:pStyle w:val="ListParagraph"/>
        <w:spacing w:after="0" w:line="240" w:lineRule="auto"/>
        <w:ind w:left="284"/>
        <w:jc w:val="center"/>
        <w:rPr>
          <w:rFonts w:ascii="Times New Roman" w:hAnsi="Times New Roman" w:cs="Times New Roman"/>
          <w:b/>
          <w:bCs/>
          <w:lang w:val="en-US"/>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4</w:t>
      </w:r>
      <w:r w:rsidRPr="00CF3FAA">
        <w:rPr>
          <w:rFonts w:ascii="Times New Roman" w:hAnsi="Times New Roman" w:cs="Times New Roman"/>
          <w:b/>
          <w:spacing w:val="-7"/>
        </w:rPr>
        <w:t xml:space="preserve">. </w:t>
      </w:r>
      <w:r w:rsidRPr="00CF3FAA">
        <w:rPr>
          <w:rFonts w:ascii="Times New Roman" w:hAnsi="Times New Roman" w:cs="Times New Roman"/>
        </w:rPr>
        <w:t>Potongan Melintang Jembatan</w:t>
      </w:r>
    </w:p>
    <w:p w14:paraId="5EAB5368" w14:textId="77777777" w:rsidR="00855C3B" w:rsidRPr="00CF3FAA" w:rsidRDefault="00855C3B" w:rsidP="009B0272">
      <w:pPr>
        <w:spacing w:after="0" w:line="240" w:lineRule="auto"/>
        <w:ind w:right="-41"/>
        <w:jc w:val="center"/>
        <w:rPr>
          <w:rFonts w:ascii="Times New Roman" w:hAnsi="Times New Roman" w:cs="Times New Roman"/>
        </w:rPr>
      </w:pPr>
      <w:r w:rsidRPr="00CF3FAA">
        <w:rPr>
          <w:rFonts w:ascii="Times New Roman" w:hAnsi="Times New Roman" w:cs="Times New Roman"/>
        </w:rPr>
        <w:t>Sumber: Data Perencanaan, 2024</w:t>
      </w:r>
    </w:p>
    <w:p w14:paraId="29FDF0B5" w14:textId="1DC3C6BE" w:rsidR="00855C3B" w:rsidRDefault="00855C3B" w:rsidP="009B0272">
      <w:pPr>
        <w:pStyle w:val="ListParagraph"/>
        <w:numPr>
          <w:ilvl w:val="0"/>
          <w:numId w:val="18"/>
        </w:numPr>
        <w:tabs>
          <w:tab w:val="left" w:pos="426"/>
          <w:tab w:val="left" w:pos="506"/>
          <w:tab w:val="left" w:pos="1276"/>
          <w:tab w:val="center" w:pos="3968"/>
        </w:tabs>
        <w:spacing w:line="240" w:lineRule="auto"/>
        <w:ind w:left="284" w:hanging="284"/>
        <w:rPr>
          <w:rFonts w:ascii="Times New Roman" w:hAnsi="Times New Roman" w:cs="Times New Roman"/>
        </w:rPr>
      </w:pPr>
      <w:bookmarkStart w:id="0" w:name="_Toc150457446"/>
      <w:r w:rsidRPr="00CF3FAA">
        <w:rPr>
          <w:rFonts w:ascii="Times New Roman" w:hAnsi="Times New Roman" w:cs="Times New Roman"/>
        </w:rPr>
        <w:t>Perhitungan penampang setelah komposit</w:t>
      </w:r>
      <w:bookmarkEnd w:id="0"/>
    </w:p>
    <w:p w14:paraId="378A6850" w14:textId="77777777" w:rsidR="00834F60" w:rsidRPr="00CF3FAA" w:rsidRDefault="00834F60" w:rsidP="00834F60">
      <w:pPr>
        <w:pStyle w:val="ListParagraph"/>
        <w:spacing w:after="0" w:line="240" w:lineRule="auto"/>
        <w:jc w:val="center"/>
        <w:rPr>
          <w:rFonts w:ascii="Times New Roman" w:hAnsi="Times New Roman" w:cs="Times New Roman"/>
          <w:lang w:val="en-US"/>
        </w:rPr>
      </w:pPr>
      <w:r w:rsidRPr="00CF3FAA">
        <w:rPr>
          <w:rFonts w:ascii="Times New Roman" w:hAnsi="Times New Roman" w:cs="Times New Roman"/>
          <w:b/>
          <w:bCs/>
          <w:lang w:val="en-US"/>
        </w:rPr>
        <w:t>Tabel 1.</w:t>
      </w:r>
      <w:r w:rsidRPr="00CF3FAA">
        <w:rPr>
          <w:rFonts w:ascii="Times New Roman" w:hAnsi="Times New Roman" w:cs="Times New Roman"/>
          <w:lang w:val="en-US"/>
        </w:rPr>
        <w:t xml:space="preserve"> Perhitungan penampang setelah komposit</w:t>
      </w:r>
    </w:p>
    <w:p w14:paraId="781457D5" w14:textId="381406EB" w:rsidR="00834F60" w:rsidRPr="00834F60" w:rsidRDefault="00834F60" w:rsidP="00834F60">
      <w:pPr>
        <w:pStyle w:val="ListParagraph"/>
        <w:spacing w:after="0" w:line="240" w:lineRule="auto"/>
        <w:jc w:val="center"/>
        <w:rPr>
          <w:rFonts w:ascii="Times New Roman" w:hAnsi="Times New Roman" w:cs="Times New Roman"/>
          <w:lang w:val="en-US"/>
        </w:rPr>
      </w:pPr>
    </w:p>
    <w:tbl>
      <w:tblPr>
        <w:tblStyle w:val="ListTable6Colorful"/>
        <w:tblW w:w="0" w:type="auto"/>
        <w:jc w:val="center"/>
        <w:shd w:val="clear" w:color="auto" w:fill="FFFFFF" w:themeFill="background1"/>
        <w:tblLook w:val="04A0" w:firstRow="1" w:lastRow="0" w:firstColumn="1" w:lastColumn="0" w:noHBand="0" w:noVBand="1"/>
      </w:tblPr>
      <w:tblGrid>
        <w:gridCol w:w="1656"/>
        <w:gridCol w:w="1985"/>
        <w:gridCol w:w="1701"/>
        <w:gridCol w:w="1843"/>
      </w:tblGrid>
      <w:tr w:rsidR="00855C3B" w:rsidRPr="00CF3FAA" w14:paraId="7413C8C5" w14:textId="77777777" w:rsidTr="008F1B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0E082074"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Bagian Plat</w:t>
            </w:r>
          </w:p>
        </w:tc>
        <w:tc>
          <w:tcPr>
            <w:tcW w:w="1985" w:type="dxa"/>
            <w:shd w:val="clear" w:color="auto" w:fill="FFFFFF" w:themeFill="background1"/>
          </w:tcPr>
          <w:p w14:paraId="68D1CDAB" w14:textId="77777777" w:rsidR="00855C3B" w:rsidRPr="00CF3FAA" w:rsidRDefault="00855C3B" w:rsidP="009B0272">
            <w:pPr>
              <w:pStyle w:val="ListParagraph"/>
              <w:tabs>
                <w:tab w:val="left" w:pos="506"/>
                <w:tab w:val="left" w:pos="709"/>
                <w:tab w:val="left" w:pos="1276"/>
                <w:tab w:val="center" w:pos="3968"/>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Luas (A) cm</w:t>
            </w:r>
            <w:r w:rsidRPr="00CF3FAA">
              <w:rPr>
                <w:rFonts w:ascii="Times New Roman" w:hAnsi="Times New Roman" w:cs="Times New Roman"/>
                <w:vertAlign w:val="superscript"/>
              </w:rPr>
              <w:t>2</w:t>
            </w:r>
          </w:p>
        </w:tc>
        <w:tc>
          <w:tcPr>
            <w:tcW w:w="1701" w:type="dxa"/>
            <w:shd w:val="clear" w:color="auto" w:fill="FFFFFF" w:themeFill="background1"/>
          </w:tcPr>
          <w:p w14:paraId="53CBF68E" w14:textId="77777777" w:rsidR="00855C3B" w:rsidRPr="00CF3FAA" w:rsidRDefault="00855C3B" w:rsidP="009B0272">
            <w:pPr>
              <w:pStyle w:val="ListParagraph"/>
              <w:tabs>
                <w:tab w:val="left" w:pos="506"/>
                <w:tab w:val="left" w:pos="709"/>
                <w:tab w:val="left" w:pos="1276"/>
                <w:tab w:val="center" w:pos="3968"/>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Jarak (d) cm</w:t>
            </w:r>
          </w:p>
        </w:tc>
        <w:tc>
          <w:tcPr>
            <w:tcW w:w="1843" w:type="dxa"/>
            <w:shd w:val="clear" w:color="auto" w:fill="FFFFFF" w:themeFill="background1"/>
          </w:tcPr>
          <w:p w14:paraId="52BE92D5" w14:textId="77777777" w:rsidR="00855C3B" w:rsidRPr="00CF3FAA" w:rsidRDefault="00855C3B" w:rsidP="009B0272">
            <w:pPr>
              <w:pStyle w:val="ListParagraph"/>
              <w:tabs>
                <w:tab w:val="left" w:pos="506"/>
                <w:tab w:val="left" w:pos="709"/>
                <w:tab w:val="left" w:pos="1276"/>
                <w:tab w:val="center" w:pos="3968"/>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A.d (cm</w:t>
            </w:r>
            <w:r w:rsidRPr="00CF3FAA">
              <w:rPr>
                <w:rFonts w:ascii="Times New Roman" w:hAnsi="Times New Roman" w:cs="Times New Roman"/>
                <w:vertAlign w:val="superscript"/>
              </w:rPr>
              <w:t>2</w:t>
            </w:r>
            <w:r w:rsidRPr="00CF3FAA">
              <w:rPr>
                <w:rFonts w:ascii="Times New Roman" w:hAnsi="Times New Roman" w:cs="Times New Roman"/>
              </w:rPr>
              <w:t>)</w:t>
            </w:r>
          </w:p>
        </w:tc>
      </w:tr>
      <w:tr w:rsidR="00855C3B" w:rsidRPr="00CF3FAA" w14:paraId="1D9571E6"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360A3423"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 xml:space="preserve">Beton </w:t>
            </w:r>
          </w:p>
        </w:tc>
        <w:tc>
          <w:tcPr>
            <w:tcW w:w="1985" w:type="dxa"/>
            <w:shd w:val="clear" w:color="auto" w:fill="FFFFFF" w:themeFill="background1"/>
          </w:tcPr>
          <w:p w14:paraId="407F053F"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13</w:t>
            </w:r>
          </w:p>
        </w:tc>
        <w:tc>
          <w:tcPr>
            <w:tcW w:w="1701" w:type="dxa"/>
            <w:shd w:val="clear" w:color="auto" w:fill="FFFFFF" w:themeFill="background1"/>
          </w:tcPr>
          <w:p w14:paraId="63F91641"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2,5</w:t>
            </w:r>
          </w:p>
        </w:tc>
        <w:tc>
          <w:tcPr>
            <w:tcW w:w="1843" w:type="dxa"/>
            <w:shd w:val="clear" w:color="auto" w:fill="FFFFFF" w:themeFill="background1"/>
          </w:tcPr>
          <w:p w14:paraId="65D7A9AE"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912</w:t>
            </w:r>
          </w:p>
        </w:tc>
      </w:tr>
      <w:tr w:rsidR="00855C3B" w:rsidRPr="00CF3FAA" w14:paraId="2C758A47"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093F376F"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I</w:t>
            </w:r>
          </w:p>
        </w:tc>
        <w:tc>
          <w:tcPr>
            <w:tcW w:w="1985" w:type="dxa"/>
            <w:shd w:val="clear" w:color="auto" w:fill="FFFFFF" w:themeFill="background1"/>
          </w:tcPr>
          <w:p w14:paraId="593E5D9D"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 xml:space="preserve"> 5,3 x 300 = 1590</w:t>
            </w:r>
          </w:p>
        </w:tc>
        <w:tc>
          <w:tcPr>
            <w:tcW w:w="1701" w:type="dxa"/>
            <w:shd w:val="clear" w:color="auto" w:fill="FFFFFF" w:themeFill="background1"/>
          </w:tcPr>
          <w:p w14:paraId="489A2408"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7,6</w:t>
            </w:r>
          </w:p>
        </w:tc>
        <w:tc>
          <w:tcPr>
            <w:tcW w:w="1843" w:type="dxa"/>
            <w:shd w:val="clear" w:color="auto" w:fill="FFFFFF" w:themeFill="background1"/>
          </w:tcPr>
          <w:p w14:paraId="5C651222"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3884</w:t>
            </w:r>
          </w:p>
        </w:tc>
      </w:tr>
      <w:tr w:rsidR="00855C3B" w:rsidRPr="00CF3FAA" w14:paraId="52BB0CC7"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34469D29"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II</w:t>
            </w:r>
          </w:p>
        </w:tc>
        <w:tc>
          <w:tcPr>
            <w:tcW w:w="1985" w:type="dxa"/>
            <w:shd w:val="clear" w:color="auto" w:fill="FFFFFF" w:themeFill="background1"/>
          </w:tcPr>
          <w:p w14:paraId="1407FFCB"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3 x 300 = 1590</w:t>
            </w:r>
          </w:p>
        </w:tc>
        <w:tc>
          <w:tcPr>
            <w:tcW w:w="1701" w:type="dxa"/>
            <w:shd w:val="clear" w:color="auto" w:fill="FFFFFF" w:themeFill="background1"/>
          </w:tcPr>
          <w:p w14:paraId="11ECD6AE"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2,9</w:t>
            </w:r>
          </w:p>
        </w:tc>
        <w:tc>
          <w:tcPr>
            <w:tcW w:w="1843" w:type="dxa"/>
            <w:shd w:val="clear" w:color="auto" w:fill="FFFFFF" w:themeFill="background1"/>
          </w:tcPr>
          <w:p w14:paraId="45F49313"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2311</w:t>
            </w:r>
          </w:p>
        </w:tc>
      </w:tr>
      <w:tr w:rsidR="00855C3B" w:rsidRPr="00CF3FAA" w14:paraId="2B831B17"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6CE61611"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III</w:t>
            </w:r>
          </w:p>
        </w:tc>
        <w:tc>
          <w:tcPr>
            <w:tcW w:w="1985" w:type="dxa"/>
            <w:shd w:val="clear" w:color="auto" w:fill="FFFFFF" w:themeFill="background1"/>
          </w:tcPr>
          <w:p w14:paraId="51E979F8"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3 x 300 = 1590</w:t>
            </w:r>
          </w:p>
        </w:tc>
        <w:tc>
          <w:tcPr>
            <w:tcW w:w="1701" w:type="dxa"/>
            <w:shd w:val="clear" w:color="auto" w:fill="FFFFFF" w:themeFill="background1"/>
          </w:tcPr>
          <w:p w14:paraId="04F8F93D"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8,2</w:t>
            </w:r>
          </w:p>
        </w:tc>
        <w:tc>
          <w:tcPr>
            <w:tcW w:w="1843" w:type="dxa"/>
            <w:shd w:val="clear" w:color="auto" w:fill="FFFFFF" w:themeFill="background1"/>
          </w:tcPr>
          <w:p w14:paraId="5E7E39FA"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60738</w:t>
            </w:r>
          </w:p>
        </w:tc>
      </w:tr>
      <w:tr w:rsidR="00855C3B" w:rsidRPr="00CF3FAA" w14:paraId="01F2CD73"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5FB31114"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IV</w:t>
            </w:r>
          </w:p>
        </w:tc>
        <w:tc>
          <w:tcPr>
            <w:tcW w:w="1985" w:type="dxa"/>
            <w:shd w:val="clear" w:color="auto" w:fill="FFFFFF" w:themeFill="background1"/>
          </w:tcPr>
          <w:p w14:paraId="73A3104B"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0 x 400 = 4000</w:t>
            </w:r>
          </w:p>
        </w:tc>
        <w:tc>
          <w:tcPr>
            <w:tcW w:w="1701" w:type="dxa"/>
            <w:shd w:val="clear" w:color="auto" w:fill="FFFFFF" w:themeFill="background1"/>
          </w:tcPr>
          <w:p w14:paraId="51B4F9E4"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40,8</w:t>
            </w:r>
          </w:p>
        </w:tc>
        <w:tc>
          <w:tcPr>
            <w:tcW w:w="1843" w:type="dxa"/>
            <w:shd w:val="clear" w:color="auto" w:fill="FFFFFF" w:themeFill="background1"/>
          </w:tcPr>
          <w:p w14:paraId="26E3885B"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963200</w:t>
            </w:r>
          </w:p>
        </w:tc>
      </w:tr>
      <w:tr w:rsidR="00855C3B" w:rsidRPr="00CF3FAA" w14:paraId="3F0FF4A7"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5AC065B4"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V</w:t>
            </w:r>
          </w:p>
        </w:tc>
        <w:tc>
          <w:tcPr>
            <w:tcW w:w="1985" w:type="dxa"/>
            <w:shd w:val="clear" w:color="auto" w:fill="FFFFFF" w:themeFill="background1"/>
          </w:tcPr>
          <w:p w14:paraId="220A9BB0"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3 x 300 = 1590</w:t>
            </w:r>
          </w:p>
        </w:tc>
        <w:tc>
          <w:tcPr>
            <w:tcW w:w="1701" w:type="dxa"/>
            <w:shd w:val="clear" w:color="auto" w:fill="FFFFFF" w:themeFill="background1"/>
          </w:tcPr>
          <w:p w14:paraId="0C036BA2"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43,5</w:t>
            </w:r>
          </w:p>
        </w:tc>
        <w:tc>
          <w:tcPr>
            <w:tcW w:w="1843" w:type="dxa"/>
            <w:shd w:val="clear" w:color="auto" w:fill="FFFFFF" w:themeFill="background1"/>
          </w:tcPr>
          <w:p w14:paraId="7A44DE45"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705165</w:t>
            </w:r>
          </w:p>
        </w:tc>
      </w:tr>
      <w:tr w:rsidR="00855C3B" w:rsidRPr="00CF3FAA" w14:paraId="2120EB84"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6229809C"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VI</w:t>
            </w:r>
          </w:p>
        </w:tc>
        <w:tc>
          <w:tcPr>
            <w:tcW w:w="1985" w:type="dxa"/>
            <w:shd w:val="clear" w:color="auto" w:fill="FFFFFF" w:themeFill="background1"/>
          </w:tcPr>
          <w:p w14:paraId="6D37C79F"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3 x 300 = 1590</w:t>
            </w:r>
          </w:p>
        </w:tc>
        <w:tc>
          <w:tcPr>
            <w:tcW w:w="1701" w:type="dxa"/>
            <w:shd w:val="clear" w:color="auto" w:fill="FFFFFF" w:themeFill="background1"/>
          </w:tcPr>
          <w:p w14:paraId="0FF20EA2"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48,8</w:t>
            </w:r>
          </w:p>
        </w:tc>
        <w:tc>
          <w:tcPr>
            <w:tcW w:w="1843" w:type="dxa"/>
            <w:shd w:val="clear" w:color="auto" w:fill="FFFFFF" w:themeFill="background1"/>
          </w:tcPr>
          <w:p w14:paraId="542817AB"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713592</w:t>
            </w:r>
          </w:p>
        </w:tc>
      </w:tr>
      <w:tr w:rsidR="00855C3B" w:rsidRPr="00CF3FAA" w14:paraId="7A994F74"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06F7EC1E" w14:textId="77777777" w:rsidR="00855C3B" w:rsidRPr="00CF3FAA" w:rsidRDefault="00855C3B" w:rsidP="009B0272">
            <w:pPr>
              <w:pStyle w:val="ListParagraph"/>
              <w:tabs>
                <w:tab w:val="left" w:pos="506"/>
                <w:tab w:val="left" w:pos="709"/>
                <w:tab w:val="left" w:pos="1276"/>
                <w:tab w:val="center" w:pos="3968"/>
              </w:tabs>
              <w:ind w:left="0"/>
              <w:jc w:val="center"/>
              <w:rPr>
                <w:rFonts w:ascii="Times New Roman" w:hAnsi="Times New Roman" w:cs="Times New Roman"/>
              </w:rPr>
            </w:pPr>
            <w:r w:rsidRPr="00CF3FAA">
              <w:rPr>
                <w:rFonts w:ascii="Times New Roman" w:hAnsi="Times New Roman" w:cs="Times New Roman"/>
              </w:rPr>
              <w:t>VII</w:t>
            </w:r>
          </w:p>
        </w:tc>
        <w:tc>
          <w:tcPr>
            <w:tcW w:w="1985" w:type="dxa"/>
            <w:shd w:val="clear" w:color="auto" w:fill="FFFFFF" w:themeFill="background1"/>
          </w:tcPr>
          <w:p w14:paraId="7029E11C"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3 x 300 = 1590</w:t>
            </w:r>
          </w:p>
        </w:tc>
        <w:tc>
          <w:tcPr>
            <w:tcW w:w="1701" w:type="dxa"/>
            <w:shd w:val="clear" w:color="auto" w:fill="FFFFFF" w:themeFill="background1"/>
          </w:tcPr>
          <w:p w14:paraId="11ADE171"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54,1</w:t>
            </w:r>
          </w:p>
        </w:tc>
        <w:tc>
          <w:tcPr>
            <w:tcW w:w="1843" w:type="dxa"/>
            <w:shd w:val="clear" w:color="auto" w:fill="FFFFFF" w:themeFill="background1"/>
          </w:tcPr>
          <w:p w14:paraId="56AE5FAD" w14:textId="77777777" w:rsidR="00855C3B" w:rsidRPr="00CF3FAA" w:rsidRDefault="00855C3B" w:rsidP="009B0272">
            <w:pPr>
              <w:pStyle w:val="ListParagraph"/>
              <w:tabs>
                <w:tab w:val="left" w:pos="506"/>
                <w:tab w:val="left" w:pos="709"/>
                <w:tab w:val="left" w:pos="1276"/>
                <w:tab w:val="center" w:pos="3968"/>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722019</w:t>
            </w:r>
          </w:p>
        </w:tc>
      </w:tr>
      <w:tr w:rsidR="00855C3B" w:rsidRPr="00CF3FAA" w14:paraId="7F10DD03"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6" w:type="dxa"/>
            <w:shd w:val="clear" w:color="auto" w:fill="FFFFFF" w:themeFill="background1"/>
          </w:tcPr>
          <w:p w14:paraId="668A0CA6" w14:textId="77777777" w:rsidR="00855C3B" w:rsidRPr="00CF3FAA" w:rsidRDefault="00855C3B" w:rsidP="009B0272">
            <w:pPr>
              <w:tabs>
                <w:tab w:val="left" w:pos="506"/>
                <w:tab w:val="left" w:pos="709"/>
                <w:tab w:val="left" w:pos="1276"/>
                <w:tab w:val="center" w:pos="3968"/>
              </w:tabs>
              <w:jc w:val="center"/>
              <w:rPr>
                <w:rFonts w:ascii="Times New Roman" w:hAnsi="Times New Roman" w:cs="Times New Roman"/>
              </w:rPr>
            </w:pPr>
            <w:r w:rsidRPr="00CF3FAA">
              <w:rPr>
                <w:rFonts w:ascii="Times New Roman" w:hAnsi="Times New Roman" w:cs="Times New Roman"/>
              </w:rPr>
              <w:t>∑</w:t>
            </w:r>
          </w:p>
        </w:tc>
        <w:tc>
          <w:tcPr>
            <w:tcW w:w="1985" w:type="dxa"/>
            <w:shd w:val="clear" w:color="auto" w:fill="FFFFFF" w:themeFill="background1"/>
          </w:tcPr>
          <w:p w14:paraId="591431B7"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 xml:space="preserve">13853 </w:t>
            </w:r>
          </w:p>
        </w:tc>
        <w:tc>
          <w:tcPr>
            <w:tcW w:w="1701" w:type="dxa"/>
            <w:shd w:val="clear" w:color="auto" w:fill="FFFFFF" w:themeFill="background1"/>
          </w:tcPr>
          <w:p w14:paraId="76C42B85"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43" w:type="dxa"/>
            <w:shd w:val="clear" w:color="auto" w:fill="FFFFFF" w:themeFill="background1"/>
          </w:tcPr>
          <w:p w14:paraId="5EC678B0" w14:textId="77777777" w:rsidR="00855C3B" w:rsidRPr="00CF3FAA" w:rsidRDefault="00855C3B" w:rsidP="009B0272">
            <w:pPr>
              <w:pStyle w:val="ListParagraph"/>
              <w:tabs>
                <w:tab w:val="left" w:pos="506"/>
                <w:tab w:val="left" w:pos="709"/>
                <w:tab w:val="left" w:pos="1276"/>
                <w:tab w:val="center" w:pos="3968"/>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264821</w:t>
            </w:r>
          </w:p>
        </w:tc>
      </w:tr>
    </w:tbl>
    <w:p w14:paraId="0E38A60A" w14:textId="29951DC6" w:rsidR="0027169A" w:rsidRPr="0027169A" w:rsidRDefault="0027169A" w:rsidP="0027169A">
      <w:pPr>
        <w:spacing w:after="0" w:line="240" w:lineRule="auto"/>
        <w:jc w:val="center"/>
        <w:rPr>
          <w:rFonts w:ascii="Times New Roman" w:hAnsi="Times New Roman" w:cs="Times New Roman"/>
          <w:sz w:val="20"/>
          <w:szCs w:val="20"/>
          <w:lang w:val="en-US"/>
        </w:rPr>
      </w:pPr>
      <w:r w:rsidRPr="0027169A">
        <w:rPr>
          <w:rFonts w:ascii="Times New Roman" w:hAnsi="Times New Roman" w:cs="Times New Roman"/>
          <w:sz w:val="20"/>
          <w:szCs w:val="20"/>
          <w:lang w:val="en-US"/>
        </w:rPr>
        <w:t>(</w:t>
      </w:r>
      <w:proofErr w:type="gramStart"/>
      <w:r w:rsidRPr="0027169A">
        <w:rPr>
          <w:rFonts w:ascii="Times New Roman" w:hAnsi="Times New Roman" w:cs="Times New Roman"/>
          <w:sz w:val="20"/>
          <w:szCs w:val="20"/>
          <w:lang w:val="en-US"/>
        </w:rPr>
        <w:t>Sumber :</w:t>
      </w:r>
      <w:proofErr w:type="gramEnd"/>
      <w:r w:rsidRPr="0027169A">
        <w:rPr>
          <w:rFonts w:ascii="Times New Roman" w:hAnsi="Times New Roman" w:cs="Times New Roman"/>
          <w:sz w:val="20"/>
          <w:szCs w:val="20"/>
          <w:lang w:val="en-US"/>
        </w:rPr>
        <w:t xml:space="preserve"> Hasil Perhitungan, 2024)</w:t>
      </w:r>
    </w:p>
    <w:p w14:paraId="7C4CCE59" w14:textId="77777777" w:rsidR="0027169A" w:rsidRPr="0027169A" w:rsidRDefault="0027169A" w:rsidP="0027169A">
      <w:pPr>
        <w:spacing w:after="0" w:line="240" w:lineRule="auto"/>
        <w:jc w:val="both"/>
        <w:rPr>
          <w:rFonts w:ascii="Times New Roman" w:hAnsi="Times New Roman" w:cs="Times New Roman"/>
          <w:lang w:val="en-US"/>
        </w:rPr>
      </w:pPr>
    </w:p>
    <w:p w14:paraId="735A3D8F" w14:textId="0E4770FF" w:rsidR="0027169A" w:rsidRPr="00CF3FAA" w:rsidRDefault="0027169A" w:rsidP="009B0272">
      <w:pPr>
        <w:pStyle w:val="ListParagraph"/>
        <w:numPr>
          <w:ilvl w:val="0"/>
          <w:numId w:val="18"/>
        </w:numPr>
        <w:spacing w:after="0" w:line="240" w:lineRule="auto"/>
        <w:ind w:left="284" w:hanging="284"/>
        <w:jc w:val="both"/>
        <w:rPr>
          <w:rFonts w:ascii="Times New Roman" w:hAnsi="Times New Roman" w:cs="Times New Roman"/>
          <w:lang w:val="en-US"/>
        </w:rPr>
      </w:pPr>
      <w:r>
        <w:rPr>
          <w:rFonts w:ascii="Times New Roman" w:hAnsi="Times New Roman" w:cs="Times New Roman"/>
          <w:lang w:val="en-US"/>
        </w:rPr>
        <w:t>Kontrol Lendutan</w:t>
      </w:r>
    </w:p>
    <w:p w14:paraId="67B82C6B" w14:textId="6DD7FA43" w:rsidR="002F20B7" w:rsidRPr="00CF3FAA" w:rsidRDefault="002F20B7" w:rsidP="009B0272">
      <w:pPr>
        <w:pStyle w:val="ListParagraph"/>
        <w:spacing w:after="0" w:line="240" w:lineRule="auto"/>
        <w:ind w:left="284"/>
        <w:jc w:val="both"/>
      </w:pPr>
      <w:r w:rsidRPr="00CF3FAA">
        <w:rPr>
          <w:rFonts w:ascii="Times New Roman" w:hAnsi="Times New Roman" w:cs="Times New Roman"/>
          <w:lang w:val="en-US"/>
        </w:rPr>
        <w:t xml:space="preserve">Sebelum </w:t>
      </w:r>
      <w:proofErr w:type="gramStart"/>
      <w:r w:rsidRPr="00CF3FAA">
        <w:rPr>
          <w:rFonts w:ascii="Times New Roman" w:hAnsi="Times New Roman" w:cs="Times New Roman"/>
          <w:lang w:val="en-US"/>
        </w:rPr>
        <w:t>komposit :</w:t>
      </w:r>
      <w:proofErr w:type="gramEnd"/>
      <w:r w:rsidRPr="00CF3FAA">
        <w:rPr>
          <w:rFonts w:ascii="Times New Roman" w:hAnsi="Times New Roman" w:cs="Times New Roman"/>
          <w:lang w:val="en-US"/>
        </w:rPr>
        <w:t xml:space="preserve"> </w:t>
      </w:r>
      <w:r w:rsidRPr="00CF3FAA">
        <w:rPr>
          <w:rFonts w:ascii="Centaur" w:hAnsi="Centaur"/>
        </w:rPr>
        <w:t>∆</w:t>
      </w:r>
      <w:r w:rsidRPr="00CF3FAA">
        <w:t xml:space="preserve"> = </w:t>
      </w:r>
      <m:oMath>
        <m:f>
          <m:fPr>
            <m:ctrlPr>
              <w:rPr>
                <w:rFonts w:ascii="Cambria Math" w:hAnsi="Cambria Math"/>
                <w:i/>
              </w:rPr>
            </m:ctrlPr>
          </m:fPr>
          <m:num>
            <m:r>
              <w:rPr>
                <w:rFonts w:ascii="Cambria Math" w:hAnsi="Cambria Math"/>
              </w:rPr>
              <m:t>1</m:t>
            </m:r>
          </m:num>
          <m:den>
            <m:r>
              <w:rPr>
                <w:rFonts w:ascii="Cambria Math" w:hAnsi="Cambria Math"/>
              </w:rPr>
              <m:t>360</m:t>
            </m:r>
          </m:den>
        </m:f>
      </m:oMath>
      <w:r w:rsidRPr="00CF3FAA">
        <w:t xml:space="preserve"> x L</w:t>
      </w:r>
    </w:p>
    <w:p w14:paraId="11A8C3D2" w14:textId="38F1E37E" w:rsidR="002F20B7" w:rsidRPr="00CF3FAA" w:rsidRDefault="002F20B7" w:rsidP="009B0272">
      <w:pPr>
        <w:pStyle w:val="ListParagraph"/>
        <w:spacing w:after="0" w:line="240" w:lineRule="auto"/>
        <w:ind w:left="284"/>
        <w:jc w:val="both"/>
        <w:rPr>
          <w:rFonts w:ascii="Times New Roman" w:eastAsiaTheme="minorEastAsia" w:hAnsi="Times New Roman" w:cs="Times New Roman"/>
        </w:rPr>
      </w:pPr>
      <w:r w:rsidRPr="00CF3FAA">
        <w:tab/>
      </w:r>
      <w:r w:rsidRPr="00CF3FAA">
        <w:tab/>
      </w:r>
      <w:r w:rsidRPr="00CF3FAA">
        <w:tab/>
        <w:t xml:space="preserve">=  </w:t>
      </w:r>
      <m:oMath>
        <m:f>
          <m:fPr>
            <m:ctrlPr>
              <w:rPr>
                <w:rFonts w:ascii="Cambria Math" w:hAnsi="Cambria Math"/>
                <w:i/>
              </w:rPr>
            </m:ctrlPr>
          </m:fPr>
          <m:num>
            <m:r>
              <w:rPr>
                <w:rFonts w:ascii="Cambria Math" w:hAnsi="Cambria Math"/>
              </w:rPr>
              <m:t>1</m:t>
            </m:r>
          </m:num>
          <m:den>
            <m:r>
              <w:rPr>
                <w:rFonts w:ascii="Cambria Math" w:hAnsi="Cambria Math"/>
              </w:rPr>
              <m:t>360</m:t>
            </m:r>
          </m:den>
        </m:f>
      </m:oMath>
      <w:r w:rsidRPr="00CF3FAA">
        <w:rPr>
          <w:rFonts w:eastAsiaTheme="minorEastAsia"/>
        </w:rPr>
        <w:t xml:space="preserve"> x </w:t>
      </w:r>
      <w:r w:rsidRPr="00CF3FAA">
        <w:rPr>
          <w:rFonts w:ascii="Times New Roman" w:eastAsiaTheme="minorEastAsia" w:hAnsi="Times New Roman" w:cs="Times New Roman"/>
        </w:rPr>
        <w:t>3100 = 8,61 cm &gt; 0,029 cm OK</w:t>
      </w:r>
    </w:p>
    <w:p w14:paraId="18C3C293" w14:textId="4B5F1B55" w:rsidR="002F20B7" w:rsidRPr="00CF3FAA" w:rsidRDefault="002F20B7" w:rsidP="009B0272">
      <w:pPr>
        <w:tabs>
          <w:tab w:val="left" w:pos="506"/>
          <w:tab w:val="left" w:pos="900"/>
          <w:tab w:val="left" w:pos="993"/>
          <w:tab w:val="left" w:pos="2694"/>
          <w:tab w:val="left" w:pos="4500"/>
        </w:tabs>
        <w:spacing w:line="240" w:lineRule="auto"/>
        <w:ind w:left="284"/>
        <w:jc w:val="both"/>
        <w:rPr>
          <w:rFonts w:ascii="Centaur" w:hAnsi="Centaur"/>
        </w:rPr>
      </w:pPr>
      <w:r w:rsidRPr="00CF3FAA">
        <w:rPr>
          <w:rFonts w:ascii="Times New Roman" w:eastAsiaTheme="minorEastAsia" w:hAnsi="Times New Roman" w:cs="Times New Roman"/>
        </w:rPr>
        <w:t xml:space="preserve">Sesudah </w:t>
      </w:r>
      <w:proofErr w:type="gramStart"/>
      <w:r w:rsidRPr="00CF3FAA">
        <w:rPr>
          <w:rFonts w:ascii="Times New Roman" w:eastAsiaTheme="minorEastAsia" w:hAnsi="Times New Roman" w:cs="Times New Roman"/>
        </w:rPr>
        <w:t>komposit :</w:t>
      </w:r>
      <w:proofErr w:type="gramEnd"/>
      <w:r w:rsidRPr="00CF3FAA">
        <w:rPr>
          <w:rFonts w:ascii="Times New Roman" w:eastAsiaTheme="minorEastAsia" w:hAnsi="Times New Roman" w:cs="Times New Roman"/>
        </w:rPr>
        <w:t xml:space="preserve"> </w:t>
      </w:r>
      <w:r w:rsidRPr="00CF3FAA">
        <w:rPr>
          <w:rFonts w:ascii="Centaur" w:hAnsi="Centaur"/>
        </w:rPr>
        <w:t xml:space="preserve">∆  = </w:t>
      </w:r>
      <m:oMath>
        <m:f>
          <m:fPr>
            <m:ctrlPr>
              <w:rPr>
                <w:rFonts w:ascii="Cambria Math" w:hAnsi="Cambria Math"/>
                <w:i/>
              </w:rPr>
            </m:ctrlPr>
          </m:fPr>
          <m:num>
            <m:r>
              <w:rPr>
                <w:rFonts w:ascii="Cambria Math" w:hAnsi="Cambria Math"/>
              </w:rPr>
              <m:t>1</m:t>
            </m:r>
          </m:num>
          <m:den>
            <m:r>
              <w:rPr>
                <w:rFonts w:ascii="Cambria Math" w:hAnsi="Cambria Math"/>
              </w:rPr>
              <m:t>360</m:t>
            </m:r>
          </m:den>
        </m:f>
        <m:r>
          <w:rPr>
            <w:rFonts w:ascii="Cambria Math" w:hAnsi="Cambria Math"/>
          </w:rPr>
          <m:t xml:space="preserve"> x </m:t>
        </m:r>
      </m:oMath>
      <w:r w:rsidRPr="00CF3FAA">
        <w:rPr>
          <w:rFonts w:ascii="Centaur" w:hAnsi="Centaur"/>
        </w:rPr>
        <w:t>L (salmon et al. 1995)</w:t>
      </w:r>
    </w:p>
    <w:p w14:paraId="6A82F8D5" w14:textId="5329952D" w:rsidR="00855C3B" w:rsidRPr="00CF3FAA" w:rsidRDefault="002F20B7" w:rsidP="009B0272">
      <w:pPr>
        <w:tabs>
          <w:tab w:val="left" w:pos="506"/>
          <w:tab w:val="left" w:pos="900"/>
          <w:tab w:val="left" w:pos="993"/>
          <w:tab w:val="left" w:pos="2694"/>
          <w:tab w:val="left" w:pos="4500"/>
        </w:tabs>
        <w:spacing w:line="240" w:lineRule="auto"/>
        <w:ind w:left="284"/>
        <w:jc w:val="both"/>
        <w:rPr>
          <w:rFonts w:ascii="Centaur" w:hAnsi="Centaur"/>
        </w:rPr>
      </w:pPr>
      <w:r w:rsidRPr="00CF3FAA">
        <w:rPr>
          <w:rFonts w:ascii="Centaur" w:hAnsi="Centaur"/>
        </w:rPr>
        <w:tab/>
      </w:r>
      <w:r w:rsidR="003A2230" w:rsidRPr="00CF3FAA">
        <w:rPr>
          <w:rFonts w:ascii="Centaur" w:hAnsi="Centaur"/>
        </w:rPr>
        <w:t xml:space="preserve">        </w:t>
      </w:r>
      <w:r w:rsidRPr="00CF3FAA">
        <w:rPr>
          <w:rFonts w:ascii="Centaur" w:hAnsi="Centaur"/>
        </w:rPr>
        <w:tab/>
        <w:t xml:space="preserve">                      = </w:t>
      </w:r>
      <m:oMath>
        <m:f>
          <m:fPr>
            <m:ctrlPr>
              <w:rPr>
                <w:rFonts w:ascii="Cambria Math" w:hAnsi="Cambria Math"/>
                <w:i/>
              </w:rPr>
            </m:ctrlPr>
          </m:fPr>
          <m:num>
            <m:r>
              <w:rPr>
                <w:rFonts w:ascii="Cambria Math" w:hAnsi="Cambria Math"/>
              </w:rPr>
              <m:t>1</m:t>
            </m:r>
          </m:num>
          <m:den>
            <m:r>
              <w:rPr>
                <w:rFonts w:ascii="Cambria Math" w:hAnsi="Cambria Math"/>
              </w:rPr>
              <m:t>360</m:t>
            </m:r>
          </m:den>
        </m:f>
      </m:oMath>
      <w:r w:rsidRPr="00CF3FAA">
        <w:t xml:space="preserve"> x </w:t>
      </w:r>
      <w:r w:rsidRPr="00CF3FAA">
        <w:rPr>
          <w:rFonts w:ascii="Times New Roman" w:hAnsi="Times New Roman" w:cs="Times New Roman"/>
        </w:rPr>
        <w:t>3100 = 8,61 cm &gt; 0,065 cm OK</w:t>
      </w:r>
    </w:p>
    <w:p w14:paraId="2B2A3633" w14:textId="7D4CBA75" w:rsidR="002A452C" w:rsidRPr="003A2230" w:rsidRDefault="00065352" w:rsidP="009B0272">
      <w:pPr>
        <w:pStyle w:val="ListParagraph"/>
        <w:numPr>
          <w:ilvl w:val="0"/>
          <w:numId w:val="16"/>
        </w:numPr>
        <w:spacing w:after="0" w:line="240" w:lineRule="auto"/>
        <w:ind w:left="284" w:hanging="284"/>
        <w:jc w:val="both"/>
        <w:rPr>
          <w:rFonts w:ascii="Times New Roman" w:hAnsi="Times New Roman" w:cs="Times New Roman"/>
          <w:b/>
          <w:bCs/>
          <w:i/>
          <w:iCs/>
          <w:lang w:val="en-US"/>
        </w:rPr>
      </w:pPr>
      <w:r w:rsidRPr="00900380">
        <w:rPr>
          <w:rFonts w:ascii="Times New Roman" w:hAnsi="Times New Roman" w:cs="Times New Roman"/>
          <w:b/>
          <w:bCs/>
          <w:lang w:val="en-US"/>
        </w:rPr>
        <w:t>Perencanaan</w:t>
      </w:r>
      <w:r w:rsidR="00CF6286">
        <w:rPr>
          <w:rFonts w:ascii="Times New Roman" w:hAnsi="Times New Roman" w:cs="Times New Roman"/>
          <w:b/>
          <w:bCs/>
          <w:i/>
          <w:iCs/>
          <w:lang w:val="en-US"/>
        </w:rPr>
        <w:t xml:space="preserve"> </w:t>
      </w:r>
      <w:r w:rsidR="00CF6286">
        <w:rPr>
          <w:rFonts w:ascii="Times New Roman" w:hAnsi="Times New Roman" w:cs="Times New Roman"/>
          <w:b/>
          <w:bCs/>
          <w:lang w:val="en-US"/>
        </w:rPr>
        <w:t>Pengaku</w:t>
      </w:r>
    </w:p>
    <w:p w14:paraId="039A15EA" w14:textId="0AA47459" w:rsidR="003A2230" w:rsidRPr="00CF3FAA" w:rsidRDefault="00A4600E" w:rsidP="009B0272">
      <w:pPr>
        <w:pStyle w:val="ListParagraph"/>
        <w:numPr>
          <w:ilvl w:val="0"/>
          <w:numId w:val="1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erencanaan pengaku vertical</w:t>
      </w:r>
    </w:p>
    <w:p w14:paraId="3162A2A3" w14:textId="77777777" w:rsidR="00CD29A1" w:rsidRPr="00CF3FAA" w:rsidRDefault="00A4600E" w:rsidP="009B0272">
      <w:pPr>
        <w:tabs>
          <w:tab w:val="left" w:pos="284"/>
          <w:tab w:val="left" w:pos="1260"/>
          <w:tab w:val="left" w:pos="1890"/>
          <w:tab w:val="left" w:pos="4500"/>
        </w:tabs>
        <w:spacing w:after="0" w:line="240" w:lineRule="auto"/>
        <w:jc w:val="both"/>
        <w:rPr>
          <w:rFonts w:ascii="Times New Roman" w:hAnsi="Times New Roman" w:cs="Times New Roman"/>
        </w:rPr>
      </w:pPr>
      <w:r w:rsidRPr="00CF3FAA">
        <w:tab/>
      </w:r>
      <w:r w:rsidRPr="00CF3FAA">
        <w:rPr>
          <w:rFonts w:ascii="Times New Roman" w:hAnsi="Times New Roman" w:cs="Times New Roman"/>
        </w:rPr>
        <w:t>Ѳ. Vn = Ѳ (0</w:t>
      </w:r>
      <w:proofErr w:type="gramStart"/>
      <w:r w:rsidRPr="00CF3FAA">
        <w:rPr>
          <w:rFonts w:ascii="Times New Roman" w:hAnsi="Times New Roman" w:cs="Times New Roman"/>
        </w:rPr>
        <w:t>,6.A</w:t>
      </w:r>
      <w:r w:rsidRPr="00CF3FAA">
        <w:rPr>
          <w:rFonts w:ascii="Times New Roman" w:hAnsi="Times New Roman" w:cs="Times New Roman"/>
          <w:vertAlign w:val="subscript"/>
        </w:rPr>
        <w:t>w</w:t>
      </w:r>
      <w:r w:rsidRPr="00CF3FAA">
        <w:rPr>
          <w:rFonts w:ascii="Times New Roman" w:hAnsi="Times New Roman" w:cs="Times New Roman"/>
        </w:rPr>
        <w:t>.f</w:t>
      </w:r>
      <w:r w:rsidRPr="00CF3FAA">
        <w:rPr>
          <w:rFonts w:ascii="Times New Roman" w:hAnsi="Times New Roman" w:cs="Times New Roman"/>
          <w:vertAlign w:val="subscript"/>
        </w:rPr>
        <w:t>yw</w:t>
      </w:r>
      <w:r w:rsidRPr="00CF3FAA">
        <w:rPr>
          <w:rFonts w:ascii="Times New Roman" w:hAnsi="Times New Roman" w:cs="Times New Roman"/>
        </w:rPr>
        <w:t>.C</w:t>
      </w:r>
      <w:r w:rsidRPr="00CF3FAA">
        <w:rPr>
          <w:rFonts w:ascii="Times New Roman" w:hAnsi="Times New Roman" w:cs="Times New Roman"/>
          <w:vertAlign w:val="subscript"/>
        </w:rPr>
        <w:t>v</w:t>
      </w:r>
      <w:proofErr w:type="gramEnd"/>
      <w:r w:rsidRPr="00CF3FAA">
        <w:rPr>
          <w:rFonts w:ascii="Times New Roman" w:hAnsi="Times New Roman" w:cs="Times New Roman"/>
        </w:rPr>
        <w:t>)</w:t>
      </w:r>
    </w:p>
    <w:p w14:paraId="2CE51217" w14:textId="77777777" w:rsidR="00CD29A1" w:rsidRPr="00CF3FAA" w:rsidRDefault="00CD29A1" w:rsidP="009B0272">
      <w:pPr>
        <w:tabs>
          <w:tab w:val="left" w:pos="284"/>
          <w:tab w:val="left" w:pos="1260"/>
          <w:tab w:val="left" w:pos="1890"/>
          <w:tab w:val="left" w:pos="4500"/>
        </w:tabs>
        <w:spacing w:after="0" w:line="240" w:lineRule="auto"/>
        <w:jc w:val="both"/>
        <w:rPr>
          <w:rFonts w:ascii="Times New Roman" w:hAnsi="Times New Roman" w:cs="Times New Roman"/>
        </w:rPr>
      </w:pPr>
      <w:r w:rsidRPr="00CF3FAA">
        <w:rPr>
          <w:rFonts w:ascii="Times New Roman" w:hAnsi="Times New Roman" w:cs="Times New Roman"/>
        </w:rPr>
        <w:tab/>
        <w:t>RA = (1/2 x Q x L) + (1/2 x P)</w:t>
      </w:r>
    </w:p>
    <w:p w14:paraId="73983281" w14:textId="0BB6F740" w:rsidR="00A4600E" w:rsidRPr="00CF3FAA" w:rsidRDefault="00CD29A1" w:rsidP="009B0272">
      <w:pPr>
        <w:tabs>
          <w:tab w:val="left" w:pos="284"/>
          <w:tab w:val="left" w:pos="1260"/>
          <w:tab w:val="left" w:pos="1890"/>
          <w:tab w:val="left" w:pos="4500"/>
        </w:tabs>
        <w:spacing w:after="0" w:line="240" w:lineRule="auto"/>
        <w:jc w:val="both"/>
        <w:rPr>
          <w:rFonts w:ascii="Times New Roman" w:hAnsi="Times New Roman" w:cs="Times New Roman"/>
        </w:rPr>
      </w:pPr>
      <w:r w:rsidRPr="00CF3FAA">
        <w:rPr>
          <w:rFonts w:ascii="Times New Roman" w:hAnsi="Times New Roman" w:cs="Times New Roman"/>
        </w:rPr>
        <w:lastRenderedPageBreak/>
        <w:tab/>
        <w:t>RA = (1/2 x 9692,524 x 31) + (1/2 x 23689,74) = 162078,992 Kg</w:t>
      </w:r>
    </w:p>
    <w:p w14:paraId="2DFB9F38" w14:textId="77777777" w:rsidR="00CD29A1" w:rsidRPr="00CF3FAA" w:rsidRDefault="00A4600E" w:rsidP="009B0272">
      <w:pPr>
        <w:pStyle w:val="ListParagraph"/>
        <w:numPr>
          <w:ilvl w:val="0"/>
          <w:numId w:val="1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Perencanaan pengaku tumpuan</w:t>
      </w:r>
    </w:p>
    <w:p w14:paraId="0526BD5D" w14:textId="33EE74CE" w:rsidR="00CD29A1" w:rsidRPr="00CF3FAA" w:rsidRDefault="00CD29A1"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2b + tw = 2(15) + 3 = 33cm &lt; lebar flens = 300 cm</w:t>
      </w:r>
    </w:p>
    <w:p w14:paraId="24DB7074" w14:textId="77777777" w:rsidR="00CD29A1" w:rsidRPr="00CF3FAA" w:rsidRDefault="00CD29A1"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lang w:val="en-US"/>
        </w:rPr>
        <w:t>Kuat tekan nominal penampang</w:t>
      </w:r>
    </w:p>
    <w:p w14:paraId="10205CFF" w14:textId="77777777" w:rsidR="00CD29A1" w:rsidRPr="00CF3FAA" w:rsidRDefault="00CD29A1"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Nn    = Ag x f</w:t>
      </w:r>
      <w:r w:rsidRPr="00CF3FAA">
        <w:rPr>
          <w:rFonts w:ascii="Times New Roman" w:hAnsi="Times New Roman" w:cs="Times New Roman"/>
          <w:vertAlign w:val="subscript"/>
        </w:rPr>
        <w:t>er</w:t>
      </w:r>
      <w:r w:rsidRPr="00CF3FAA">
        <w:rPr>
          <w:rFonts w:ascii="Times New Roman" w:hAnsi="Times New Roman" w:cs="Times New Roman"/>
        </w:rPr>
        <w:tab/>
        <w:t>= 198 cm</w:t>
      </w:r>
      <w:r w:rsidRPr="00CF3FAA">
        <w:rPr>
          <w:rFonts w:ascii="Times New Roman" w:hAnsi="Times New Roman" w:cs="Times New Roman"/>
          <w:vertAlign w:val="superscript"/>
        </w:rPr>
        <w:t>2</w:t>
      </w:r>
      <w:r w:rsidRPr="00CF3FAA">
        <w:rPr>
          <w:rFonts w:ascii="Times New Roman" w:hAnsi="Times New Roman" w:cs="Times New Roman"/>
        </w:rPr>
        <w:t xml:space="preserve"> x 2900 kg/ cm</w:t>
      </w:r>
      <w:r w:rsidRPr="00CF3FAA">
        <w:rPr>
          <w:rFonts w:ascii="Times New Roman" w:hAnsi="Times New Roman" w:cs="Times New Roman"/>
          <w:vertAlign w:val="superscript"/>
        </w:rPr>
        <w:t>2</w:t>
      </w:r>
      <w:r w:rsidRPr="00CF3FAA">
        <w:rPr>
          <w:rFonts w:ascii="Times New Roman" w:hAnsi="Times New Roman" w:cs="Times New Roman"/>
          <w:vertAlign w:val="superscript"/>
        </w:rPr>
        <w:tab/>
      </w:r>
      <w:r w:rsidRPr="00CF3FAA">
        <w:rPr>
          <w:rFonts w:ascii="Times New Roman" w:hAnsi="Times New Roman" w:cs="Times New Roman"/>
        </w:rPr>
        <w:t>= 574200 kg</w:t>
      </w:r>
    </w:p>
    <w:p w14:paraId="5431A05C" w14:textId="16CCC03D" w:rsidR="00CD29A1" w:rsidRPr="00CF3FAA" w:rsidRDefault="00CD29A1"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ѲNn = 0.85 x 574200</w:t>
      </w:r>
      <w:r w:rsidRPr="00CF3FAA">
        <w:rPr>
          <w:rFonts w:ascii="Times New Roman" w:hAnsi="Times New Roman" w:cs="Times New Roman"/>
        </w:rPr>
        <w:tab/>
        <w:t>= 488070 kg &gt; 162078,992 kg OK</w:t>
      </w:r>
    </w:p>
    <w:p w14:paraId="47F7952A" w14:textId="766AE387" w:rsidR="00CD29A1" w:rsidRPr="00CF3FAA" w:rsidRDefault="00CD29A1" w:rsidP="009B0272">
      <w:pPr>
        <w:pStyle w:val="ListParagraph"/>
        <w:spacing w:after="0" w:line="240" w:lineRule="auto"/>
        <w:ind w:left="284"/>
        <w:jc w:val="center"/>
        <w:rPr>
          <w:rFonts w:ascii="Times New Roman" w:hAnsi="Times New Roman" w:cs="Times New Roman"/>
          <w:lang w:val="en-US"/>
        </w:rPr>
      </w:pPr>
      <w:r w:rsidRPr="00CF3FAA">
        <w:rPr>
          <w:noProof/>
          <w:lang w:val="en-US"/>
        </w:rPr>
        <w:drawing>
          <wp:inline distT="0" distB="0" distL="0" distR="0" wp14:anchorId="3CB74C77" wp14:editId="4EDA1E1B">
            <wp:extent cx="3924338" cy="11892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30" cstate="print">
                      <a:extLst>
                        <a:ext uri="{28A0092B-C50C-407E-A947-70E740481C1C}">
                          <a14:useLocalDpi xmlns:a14="http://schemas.microsoft.com/office/drawing/2010/main" val="0"/>
                        </a:ext>
                      </a:extLst>
                    </a:blip>
                    <a:srcRect t="41707" b="43028"/>
                    <a:stretch/>
                  </pic:blipFill>
                  <pic:spPr bwMode="auto">
                    <a:xfrm>
                      <a:off x="0" y="0"/>
                      <a:ext cx="4064792" cy="1231812"/>
                    </a:xfrm>
                    <a:prstGeom prst="rect">
                      <a:avLst/>
                    </a:prstGeom>
                    <a:ln>
                      <a:noFill/>
                    </a:ln>
                    <a:extLst>
                      <a:ext uri="{53640926-AAD7-44D8-BBD7-CCE9431645EC}">
                        <a14:shadowObscured xmlns:a14="http://schemas.microsoft.com/office/drawing/2010/main"/>
                      </a:ext>
                    </a:extLst>
                  </pic:spPr>
                </pic:pic>
              </a:graphicData>
            </a:graphic>
          </wp:inline>
        </w:drawing>
      </w:r>
    </w:p>
    <w:p w14:paraId="5F361E16" w14:textId="77777777" w:rsidR="00CD29A1" w:rsidRPr="00CF3FAA" w:rsidRDefault="00CD29A1" w:rsidP="009B0272">
      <w:pPr>
        <w:pStyle w:val="ListParagraph"/>
        <w:spacing w:after="0" w:line="240" w:lineRule="auto"/>
        <w:ind w:left="284"/>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5</w:t>
      </w:r>
      <w:r w:rsidRPr="00CF3FAA">
        <w:rPr>
          <w:rFonts w:ascii="Times New Roman" w:hAnsi="Times New Roman" w:cs="Times New Roman"/>
          <w:b/>
          <w:spacing w:val="-7"/>
        </w:rPr>
        <w:t xml:space="preserve">. </w:t>
      </w:r>
      <w:r w:rsidRPr="00CF3FAA">
        <w:rPr>
          <w:rFonts w:ascii="Times New Roman" w:hAnsi="Times New Roman" w:cs="Times New Roman"/>
        </w:rPr>
        <w:t>Pengaku Tumpuan</w:t>
      </w:r>
    </w:p>
    <w:p w14:paraId="311F24D8" w14:textId="167D47BF" w:rsidR="00CD29A1" w:rsidRPr="00CF3FAA" w:rsidRDefault="00CD29A1" w:rsidP="009B0272">
      <w:pPr>
        <w:pStyle w:val="ListParagraph"/>
        <w:spacing w:after="0" w:line="240" w:lineRule="auto"/>
        <w:ind w:left="284"/>
        <w:jc w:val="center"/>
        <w:rPr>
          <w:rFonts w:ascii="Times New Roman" w:hAnsi="Times New Roman" w:cs="Times New Roman"/>
          <w:b/>
          <w:bCs/>
          <w:lang w:val="en-US"/>
        </w:rPr>
      </w:pPr>
      <w:r w:rsidRPr="00CF3FAA">
        <w:rPr>
          <w:rFonts w:ascii="Times New Roman" w:hAnsi="Times New Roman" w:cs="Times New Roman"/>
        </w:rPr>
        <w:t>Sumber: Data Perencanaan, 2024</w:t>
      </w:r>
    </w:p>
    <w:p w14:paraId="7DA7BBFC" w14:textId="77777777" w:rsidR="00CD29A1" w:rsidRPr="00CF3FAA" w:rsidRDefault="00CD29A1" w:rsidP="009B0272">
      <w:pPr>
        <w:pStyle w:val="ListParagraph"/>
        <w:spacing w:after="0" w:line="240" w:lineRule="auto"/>
        <w:ind w:left="284"/>
        <w:jc w:val="center"/>
        <w:rPr>
          <w:rFonts w:ascii="Times New Roman" w:hAnsi="Times New Roman" w:cs="Times New Roman"/>
          <w:lang w:val="en-US"/>
        </w:rPr>
      </w:pPr>
    </w:p>
    <w:p w14:paraId="4BF63A7B" w14:textId="77777777" w:rsidR="00CD29A1" w:rsidRPr="00CF3FAA" w:rsidRDefault="00A4600E" w:rsidP="009B0272">
      <w:pPr>
        <w:pStyle w:val="ListParagraph"/>
        <w:numPr>
          <w:ilvl w:val="0"/>
          <w:numId w:val="19"/>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Kontrol lentur dan geser gelagar</w:t>
      </w:r>
    </w:p>
    <w:p w14:paraId="702CE0C0" w14:textId="57E2815D" w:rsidR="00CD29A1" w:rsidRPr="00CF3FAA" w:rsidRDefault="00CD29A1"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Momen total</w:t>
      </w:r>
      <w:r w:rsidRPr="00CF3FAA">
        <w:rPr>
          <w:rFonts w:ascii="Times New Roman" w:hAnsi="Times New Roman" w:cs="Times New Roman"/>
        </w:rPr>
        <w:tab/>
      </w:r>
      <w:r w:rsidRPr="00CF3FAA">
        <w:rPr>
          <w:rFonts w:ascii="Times New Roman" w:hAnsi="Times New Roman" w:cs="Times New Roman"/>
        </w:rPr>
        <w:tab/>
        <w:t>= 831820,267 kg.m</w:t>
      </w:r>
    </w:p>
    <w:p w14:paraId="6F146610" w14:textId="45206478" w:rsidR="00CD29A1" w:rsidRPr="00CF3FAA" w:rsidRDefault="00CD29A1"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rPr>
        <w:t>Bidang D total</w:t>
      </w:r>
      <w:r w:rsidRPr="00CF3FAA">
        <w:rPr>
          <w:rFonts w:ascii="Times New Roman" w:hAnsi="Times New Roman" w:cs="Times New Roman"/>
        </w:rPr>
        <w:tab/>
        <w:t>= 31369,985 + 1780,02 + 271,425 + 43839 + 25091,322 = 102351,752 kg</w:t>
      </w:r>
    </w:p>
    <w:p w14:paraId="6E258FE5" w14:textId="3489F881" w:rsidR="00CF6286" w:rsidRDefault="00CF6286" w:rsidP="009B0272">
      <w:pPr>
        <w:pStyle w:val="ListParagraph"/>
        <w:numPr>
          <w:ilvl w:val="0"/>
          <w:numId w:val="16"/>
        </w:numPr>
        <w:spacing w:after="0" w:line="240" w:lineRule="auto"/>
        <w:ind w:left="284" w:hanging="284"/>
        <w:jc w:val="both"/>
        <w:rPr>
          <w:rFonts w:ascii="Times New Roman" w:hAnsi="Times New Roman" w:cs="Times New Roman"/>
          <w:b/>
          <w:bCs/>
          <w:i/>
          <w:iCs/>
          <w:lang w:val="en-US"/>
        </w:rPr>
      </w:pPr>
      <w:r>
        <w:rPr>
          <w:rFonts w:ascii="Times New Roman" w:hAnsi="Times New Roman" w:cs="Times New Roman"/>
          <w:b/>
          <w:bCs/>
          <w:lang w:val="en-US"/>
        </w:rPr>
        <w:t xml:space="preserve">Perencanaan </w:t>
      </w:r>
      <w:r>
        <w:rPr>
          <w:rFonts w:ascii="Times New Roman" w:hAnsi="Times New Roman" w:cs="Times New Roman"/>
          <w:b/>
          <w:bCs/>
          <w:i/>
          <w:iCs/>
          <w:lang w:val="en-US"/>
        </w:rPr>
        <w:t>Shear Connector</w:t>
      </w:r>
    </w:p>
    <w:p w14:paraId="2C0F4069" w14:textId="47A2673E" w:rsidR="00A4600E" w:rsidRPr="00CF3FAA" w:rsidRDefault="00A4600E" w:rsidP="00A351CE">
      <w:pPr>
        <w:pStyle w:val="ListParagraph"/>
        <w:spacing w:after="0" w:line="240" w:lineRule="auto"/>
        <w:ind w:left="284" w:firstLine="436"/>
        <w:jc w:val="both"/>
        <w:rPr>
          <w:rFonts w:ascii="Times New Roman" w:hAnsi="Times New Roman" w:cs="Times New Roman"/>
          <w:lang w:val="en-US"/>
        </w:rPr>
      </w:pPr>
      <w:r w:rsidRPr="00CF3FAA">
        <w:rPr>
          <w:rFonts w:ascii="Times New Roman" w:hAnsi="Times New Roman" w:cs="Times New Roman"/>
          <w:lang w:val="en-US"/>
        </w:rPr>
        <w:t>Dihitung menggunakan mutu las f</w:t>
      </w:r>
      <w:r w:rsidRPr="00CF3FAA">
        <w:rPr>
          <w:rFonts w:ascii="Times New Roman" w:hAnsi="Times New Roman" w:cs="Times New Roman"/>
          <w:vertAlign w:val="subscript"/>
          <w:lang w:val="en-US"/>
        </w:rPr>
        <w:t>uw</w:t>
      </w:r>
      <w:r w:rsidRPr="00CF3FAA">
        <w:rPr>
          <w:rFonts w:ascii="Times New Roman" w:hAnsi="Times New Roman" w:cs="Times New Roman"/>
          <w:lang w:val="en-US"/>
        </w:rPr>
        <w:t xml:space="preserve"> = 490 Mpa dan mutu baja kontruksi f</w:t>
      </w:r>
      <w:r w:rsidRPr="00CF3FAA">
        <w:rPr>
          <w:rFonts w:ascii="Times New Roman" w:hAnsi="Times New Roman" w:cs="Times New Roman"/>
          <w:vertAlign w:val="subscript"/>
          <w:lang w:val="en-US"/>
        </w:rPr>
        <w:t>uw</w:t>
      </w:r>
      <w:r w:rsidRPr="00CF3FAA">
        <w:rPr>
          <w:rFonts w:ascii="Times New Roman" w:hAnsi="Times New Roman" w:cs="Times New Roman"/>
          <w:lang w:val="en-US"/>
        </w:rPr>
        <w:t xml:space="preserve"> = 290 Mpa (RSNT-03-2005)</w:t>
      </w:r>
    </w:p>
    <w:p w14:paraId="24FF6224" w14:textId="77777777" w:rsidR="004D5A9D" w:rsidRPr="00CF3FAA" w:rsidRDefault="004D5A9D"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lang w:val="en-US"/>
        </w:rPr>
        <w:t xml:space="preserve">Direncanakan penghubung geser dengan data sebagai </w:t>
      </w:r>
      <w:proofErr w:type="gramStart"/>
      <w:r w:rsidRPr="00CF3FAA">
        <w:rPr>
          <w:rFonts w:ascii="Times New Roman" w:hAnsi="Times New Roman" w:cs="Times New Roman"/>
          <w:lang w:val="en-US"/>
        </w:rPr>
        <w:t>berikut :</w:t>
      </w:r>
      <w:proofErr w:type="gramEnd"/>
    </w:p>
    <w:p w14:paraId="7ACAE00D" w14:textId="77777777" w:rsidR="004D5A9D" w:rsidRPr="00CF3FAA" w:rsidRDefault="004D5A9D" w:rsidP="009B0272">
      <w:pPr>
        <w:pStyle w:val="ListParagraph"/>
        <w:spacing w:after="0" w:line="240" w:lineRule="auto"/>
        <w:ind w:left="284"/>
        <w:jc w:val="both"/>
      </w:pPr>
      <w:r w:rsidRPr="00CF3FAA">
        <w:t xml:space="preserve">Jenis penghubung </w:t>
      </w:r>
      <w:proofErr w:type="gramStart"/>
      <w:r w:rsidRPr="00CF3FAA">
        <w:t>geser :</w:t>
      </w:r>
      <w:proofErr w:type="gramEnd"/>
      <w:r w:rsidRPr="00CF3FAA">
        <w:t xml:space="preserve"> Stud kepala Ø ¾” x 3”</w:t>
      </w:r>
    </w:p>
    <w:p w14:paraId="5D78AEC7" w14:textId="416B384F" w:rsidR="004D5A9D" w:rsidRPr="00CF3FAA" w:rsidRDefault="004D5A9D"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Ds</w:t>
      </w:r>
      <w:r w:rsidRPr="00CF3FAA">
        <w:rPr>
          <w:rFonts w:ascii="Times New Roman" w:hAnsi="Times New Roman" w:cs="Times New Roman"/>
        </w:rPr>
        <w:tab/>
      </w:r>
      <w:r w:rsidRPr="00CF3FAA">
        <w:rPr>
          <w:rFonts w:ascii="Times New Roman" w:hAnsi="Times New Roman" w:cs="Times New Roman"/>
        </w:rPr>
        <w:tab/>
        <w:t>= 19 mm</w:t>
      </w:r>
    </w:p>
    <w:p w14:paraId="3F7FBA9C" w14:textId="67AFAB1C" w:rsidR="004D5A9D" w:rsidRPr="00CF3FAA" w:rsidRDefault="004D5A9D"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Hs 3”</w:t>
      </w:r>
      <w:r w:rsidRPr="00CF3FAA">
        <w:rPr>
          <w:rFonts w:ascii="Times New Roman" w:hAnsi="Times New Roman" w:cs="Times New Roman"/>
        </w:rPr>
        <w:tab/>
        <w:t>= 75 mm</w:t>
      </w:r>
    </w:p>
    <w:p w14:paraId="5E5FC542" w14:textId="77777777" w:rsidR="004D5A9D" w:rsidRPr="00CF3FAA" w:rsidRDefault="004D5A9D" w:rsidP="009B0272">
      <w:pPr>
        <w:pStyle w:val="ListParagraph"/>
        <w:spacing w:after="0" w:line="240" w:lineRule="auto"/>
        <w:ind w:left="284"/>
        <w:jc w:val="both"/>
        <w:rPr>
          <w:rFonts w:ascii="Times New Roman" w:eastAsiaTheme="minorEastAsia" w:hAnsi="Times New Roman" w:cs="Times New Roman"/>
        </w:rPr>
      </w:pPr>
      <w:r w:rsidRPr="00CF3FAA">
        <w:rPr>
          <w:rFonts w:ascii="Times New Roman" w:hAnsi="Times New Roman" w:cs="Times New Roman"/>
        </w:rPr>
        <w:t>Ec</w:t>
      </w:r>
      <w:r w:rsidRPr="00CF3FAA">
        <w:rPr>
          <w:rFonts w:ascii="Times New Roman" w:hAnsi="Times New Roman" w:cs="Times New Roman"/>
        </w:rPr>
        <w:tab/>
      </w:r>
      <w:r w:rsidRPr="00CF3FAA">
        <w:rPr>
          <w:rFonts w:ascii="Times New Roman" w:hAnsi="Times New Roman" w:cs="Times New Roman"/>
        </w:rPr>
        <w:tab/>
        <w:t>= 0,041.W</w:t>
      </w:r>
      <w:r w:rsidRPr="00CF3FAA">
        <w:rPr>
          <w:rFonts w:ascii="Times New Roman" w:hAnsi="Times New Roman" w:cs="Times New Roman"/>
          <w:vertAlign w:val="superscript"/>
        </w:rPr>
        <w:t>1.5</w:t>
      </w:r>
      <w:r w:rsidRPr="00CF3FAA">
        <w:rPr>
          <w:rFonts w:ascii="Times New Roman" w:hAnsi="Times New Roman" w:cs="Times New Roman"/>
        </w:rPr>
        <w:t xml:space="preserve"> </w:t>
      </w:r>
      <m:oMath>
        <m:rad>
          <m:radPr>
            <m:degHide m:val="1"/>
            <m:ctrlPr>
              <w:rPr>
                <w:rFonts w:ascii="Cambria Math" w:hAnsi="Cambria Math" w:cs="Times New Roman"/>
                <w:i/>
              </w:rPr>
            </m:ctrlPr>
          </m:radPr>
          <m:deg/>
          <m:e>
            <m:r>
              <w:rPr>
                <w:rFonts w:ascii="Cambria Math" w:hAnsi="Cambria Math" w:cs="Times New Roman"/>
              </w:rPr>
              <m:t>fc</m:t>
            </m:r>
          </m:e>
        </m:rad>
      </m:oMath>
    </w:p>
    <w:p w14:paraId="2CD38B46" w14:textId="77777777" w:rsidR="004D5A9D" w:rsidRPr="00CF3FAA" w:rsidRDefault="004D5A9D" w:rsidP="009B0272">
      <w:pPr>
        <w:pStyle w:val="ListParagraph"/>
        <w:spacing w:after="0" w:line="240" w:lineRule="auto"/>
        <w:ind w:left="1004" w:firstLine="436"/>
        <w:jc w:val="both"/>
        <w:rPr>
          <w:rFonts w:ascii="Times New Roman" w:eastAsiaTheme="minorEastAsia" w:hAnsi="Times New Roman" w:cs="Times New Roman"/>
        </w:rPr>
      </w:pPr>
      <w:r w:rsidRPr="00CF3FAA">
        <w:rPr>
          <w:rFonts w:ascii="Times New Roman" w:hAnsi="Times New Roman" w:cs="Times New Roman"/>
        </w:rPr>
        <w:t>= 0,041.2320,15</w:t>
      </w:r>
      <w:r w:rsidRPr="00CF3FAA">
        <w:rPr>
          <w:rFonts w:ascii="Times New Roman" w:hAnsi="Times New Roman" w:cs="Times New Roman"/>
          <w:vertAlign w:val="superscript"/>
        </w:rPr>
        <w:t>1.5</w:t>
      </w:r>
      <w:r w:rsidRPr="00CF3FAA">
        <w:rPr>
          <w:rFonts w:ascii="Times New Roman" w:hAnsi="Times New Roman" w:cs="Times New Roman"/>
        </w:rPr>
        <w:t xml:space="preserve"> x </w:t>
      </w:r>
      <m:oMath>
        <m:rad>
          <m:radPr>
            <m:degHide m:val="1"/>
            <m:ctrlPr>
              <w:rPr>
                <w:rFonts w:ascii="Cambria Math" w:hAnsi="Cambria Math" w:cs="Times New Roman"/>
                <w:i/>
              </w:rPr>
            </m:ctrlPr>
          </m:radPr>
          <m:deg/>
          <m:e>
            <m:r>
              <w:rPr>
                <w:rFonts w:ascii="Cambria Math" w:hAnsi="Cambria Math" w:cs="Times New Roman"/>
              </w:rPr>
              <m:t>30</m:t>
            </m:r>
          </m:e>
        </m:rad>
      </m:oMath>
    </w:p>
    <w:p w14:paraId="0675B25B" w14:textId="73F38B0F" w:rsidR="004D5A9D" w:rsidRPr="00CF3FAA" w:rsidRDefault="004D5A9D" w:rsidP="009B0272">
      <w:pPr>
        <w:pStyle w:val="ListParagraph"/>
        <w:spacing w:after="0" w:line="240" w:lineRule="auto"/>
        <w:ind w:left="1004" w:firstLine="436"/>
        <w:jc w:val="both"/>
        <w:rPr>
          <w:rFonts w:ascii="Times New Roman" w:hAnsi="Times New Roman" w:cs="Times New Roman"/>
        </w:rPr>
      </w:pPr>
      <w:r w:rsidRPr="00CF3FAA">
        <w:rPr>
          <w:rFonts w:ascii="Times New Roman" w:hAnsi="Times New Roman" w:cs="Times New Roman"/>
        </w:rPr>
        <w:t>= 25094.379 Mpa</w:t>
      </w:r>
    </w:p>
    <w:p w14:paraId="612AC70B" w14:textId="1C6BA312" w:rsidR="004D5A9D" w:rsidRPr="00CF3FAA" w:rsidRDefault="004D5A9D" w:rsidP="009B0272">
      <w:pPr>
        <w:pStyle w:val="ListParagraph"/>
        <w:spacing w:after="0" w:line="240" w:lineRule="auto"/>
        <w:ind w:left="0" w:firstLine="436"/>
        <w:jc w:val="center"/>
        <w:rPr>
          <w:rFonts w:ascii="Times New Roman" w:eastAsiaTheme="minorEastAsia" w:hAnsi="Times New Roman" w:cs="Times New Roman"/>
          <w:lang w:val="en-US"/>
        </w:rPr>
      </w:pPr>
      <w:r w:rsidRPr="00CF3FAA">
        <w:rPr>
          <w:noProof/>
          <w:lang w:val="en-US"/>
        </w:rPr>
        <w:drawing>
          <wp:inline distT="0" distB="0" distL="0" distR="0" wp14:anchorId="2BEC7447" wp14:editId="775ECA3B">
            <wp:extent cx="4997805" cy="202436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31" cstate="print">
                      <a:extLst>
                        <a:ext uri="{28A0092B-C50C-407E-A947-70E740481C1C}">
                          <a14:useLocalDpi xmlns:a14="http://schemas.microsoft.com/office/drawing/2010/main" val="0"/>
                        </a:ext>
                      </a:extLst>
                    </a:blip>
                    <a:srcRect t="26278" b="27140"/>
                    <a:stretch/>
                  </pic:blipFill>
                  <pic:spPr bwMode="auto">
                    <a:xfrm>
                      <a:off x="0" y="0"/>
                      <a:ext cx="5003772" cy="2026783"/>
                    </a:xfrm>
                    <a:prstGeom prst="rect">
                      <a:avLst/>
                    </a:prstGeom>
                    <a:ln>
                      <a:noFill/>
                    </a:ln>
                    <a:extLst>
                      <a:ext uri="{53640926-AAD7-44D8-BBD7-CCE9431645EC}">
                        <a14:shadowObscured xmlns:a14="http://schemas.microsoft.com/office/drawing/2010/main"/>
                      </a:ext>
                    </a:extLst>
                  </pic:spPr>
                </pic:pic>
              </a:graphicData>
            </a:graphic>
          </wp:inline>
        </w:drawing>
      </w:r>
    </w:p>
    <w:p w14:paraId="688ABB5A" w14:textId="37150F76" w:rsidR="004D5A9D" w:rsidRPr="00CF3FAA" w:rsidRDefault="004D5A9D" w:rsidP="009B0272">
      <w:pPr>
        <w:pStyle w:val="ListParagraph"/>
        <w:spacing w:after="0" w:line="240" w:lineRule="auto"/>
        <w:ind w:left="284"/>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6</w:t>
      </w:r>
      <w:r w:rsidRPr="00CF3FAA">
        <w:rPr>
          <w:rFonts w:ascii="Times New Roman" w:hAnsi="Times New Roman" w:cs="Times New Roman"/>
          <w:b/>
          <w:spacing w:val="-7"/>
        </w:rPr>
        <w:t xml:space="preserve">. </w:t>
      </w:r>
      <w:r w:rsidR="007A5CA0" w:rsidRPr="00CF3FAA">
        <w:rPr>
          <w:rFonts w:ascii="Times New Roman" w:hAnsi="Times New Roman" w:cs="Times New Roman"/>
        </w:rPr>
        <w:t>Skema Pembebanan Beban Mati dan Gaya Lintang</w:t>
      </w:r>
    </w:p>
    <w:p w14:paraId="2D426DB3" w14:textId="77777777" w:rsidR="004D5A9D" w:rsidRPr="00CF3FAA" w:rsidRDefault="004D5A9D" w:rsidP="009B0272">
      <w:pPr>
        <w:pStyle w:val="ListParagraph"/>
        <w:spacing w:after="0" w:line="240" w:lineRule="auto"/>
        <w:ind w:left="284"/>
        <w:jc w:val="center"/>
        <w:rPr>
          <w:rFonts w:ascii="Times New Roman" w:hAnsi="Times New Roman" w:cs="Times New Roman"/>
          <w:b/>
          <w:bCs/>
          <w:lang w:val="en-US"/>
        </w:rPr>
      </w:pPr>
      <w:r w:rsidRPr="00CF3FAA">
        <w:rPr>
          <w:rFonts w:ascii="Times New Roman" w:hAnsi="Times New Roman" w:cs="Times New Roman"/>
        </w:rPr>
        <w:t>Sumber: Data Perencanaan, 2024</w:t>
      </w:r>
    </w:p>
    <w:p w14:paraId="34FC9BCF" w14:textId="6F6E06B5" w:rsidR="007A5CA0" w:rsidRPr="00CF3FAA" w:rsidRDefault="007A5CA0" w:rsidP="009B0272">
      <w:pPr>
        <w:pStyle w:val="ListParagraph"/>
        <w:numPr>
          <w:ilvl w:val="0"/>
          <w:numId w:val="20"/>
        </w:numPr>
        <w:spacing w:after="0" w:line="240" w:lineRule="auto"/>
        <w:ind w:left="284" w:hanging="284"/>
        <w:jc w:val="both"/>
        <w:rPr>
          <w:rFonts w:ascii="Times New Roman" w:eastAsiaTheme="minorEastAsia" w:hAnsi="Times New Roman" w:cs="Times New Roman"/>
          <w:lang w:val="en-US"/>
        </w:rPr>
      </w:pPr>
      <w:r w:rsidRPr="00CF3FAA">
        <w:rPr>
          <w:rFonts w:ascii="Times New Roman" w:eastAsiaTheme="minorEastAsia" w:hAnsi="Times New Roman" w:cs="Times New Roman"/>
          <w:lang w:val="en-US"/>
        </w:rPr>
        <w:t xml:space="preserve">Daya dukung </w:t>
      </w:r>
      <w:r w:rsidRPr="00CF3FAA">
        <w:rPr>
          <w:rFonts w:ascii="Times New Roman" w:eastAsiaTheme="minorEastAsia" w:hAnsi="Times New Roman" w:cs="Times New Roman"/>
          <w:i/>
          <w:iCs/>
          <w:lang w:val="en-US"/>
        </w:rPr>
        <w:t xml:space="preserve">shear connector </w:t>
      </w:r>
      <w:r w:rsidRPr="00CF3FAA">
        <w:rPr>
          <w:rFonts w:ascii="Times New Roman" w:eastAsiaTheme="minorEastAsia" w:hAnsi="Times New Roman" w:cs="Times New Roman"/>
          <w:lang w:val="en-US"/>
        </w:rPr>
        <w:t>masing – masing pada tiap titik</w:t>
      </w:r>
    </w:p>
    <w:p w14:paraId="1E018E1B" w14:textId="0EC138B6" w:rsidR="007A5CA0" w:rsidRPr="00CF3FAA" w:rsidRDefault="007A5CA0" w:rsidP="009B0272">
      <w:pPr>
        <w:tabs>
          <w:tab w:val="left" w:pos="426"/>
          <w:tab w:val="left" w:pos="709"/>
          <w:tab w:val="left" w:pos="1134"/>
          <w:tab w:val="left" w:pos="1985"/>
          <w:tab w:val="left" w:pos="2694"/>
          <w:tab w:val="center" w:pos="3707"/>
        </w:tabs>
        <w:spacing w:line="240" w:lineRule="auto"/>
        <w:ind w:left="284"/>
        <w:rPr>
          <w:rFonts w:ascii="Times New Roman" w:eastAsiaTheme="minorEastAsia" w:hAnsi="Times New Roman" w:cs="Times New Roman"/>
          <w:vertAlign w:val="superscript"/>
        </w:rPr>
      </w:pPr>
      <w:r w:rsidRPr="00CF3FAA">
        <w:rPr>
          <w:rFonts w:ascii="Times New Roman" w:hAnsi="Times New Roman" w:cs="Times New Roman"/>
        </w:rPr>
        <w:t>q</w:t>
      </w:r>
      <w:r w:rsidR="00B206D7" w:rsidRPr="00CF3FAA">
        <w:rPr>
          <w:rFonts w:ascii="Times New Roman" w:hAnsi="Times New Roman" w:cs="Times New Roman"/>
        </w:rPr>
        <w:t>A</w:t>
      </w:r>
      <w:r w:rsidRPr="00CF3FAA">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DA.S</m:t>
            </m:r>
          </m:num>
          <m:den>
            <m:r>
              <w:rPr>
                <w:rFonts w:ascii="Cambria Math" w:hAnsi="Cambria Math" w:cs="Times New Roman"/>
              </w:rPr>
              <m:t>lc</m:t>
            </m:r>
          </m:den>
        </m:f>
      </m:oMath>
      <w:r w:rsidRPr="00CF3FAA">
        <w:rPr>
          <w:rFonts w:ascii="Times New Roman" w:eastAsiaTheme="minorEastAsia" w:hAnsi="Times New Roman" w:cs="Times New Roman"/>
        </w:rPr>
        <w:t xml:space="preserve"> </w:t>
      </w:r>
      <w:r w:rsidR="00B206D7" w:rsidRPr="00CF3FAA">
        <w:rPr>
          <w:rFonts w:ascii="Times New Roman" w:eastAsiaTheme="minorEastAsia" w:hAnsi="Times New Roman" w:cs="Times New Roman"/>
        </w:rPr>
        <w:t xml:space="preserve">= </w:t>
      </w:r>
      <m:oMath>
        <m:f>
          <m:fPr>
            <m:ctrlPr>
              <w:rPr>
                <w:rFonts w:ascii="Cambria Math" w:hAnsi="Cambria Math"/>
                <w:i/>
              </w:rPr>
            </m:ctrlPr>
          </m:fPr>
          <m:num>
            <m:r>
              <w:rPr>
                <w:rFonts w:ascii="Cambria Math" w:hAnsi="Cambria Math"/>
              </w:rPr>
              <m:t>118533,077 x 102225,791</m:t>
            </m:r>
          </m:num>
          <m:den>
            <m:r>
              <w:rPr>
                <w:rFonts w:ascii="Cambria Math" w:hAnsi="Cambria Math"/>
              </w:rPr>
              <m:t>441102085,151</m:t>
            </m:r>
          </m:den>
        </m:f>
      </m:oMath>
      <w:r w:rsidR="00B206D7" w:rsidRPr="00CF3FAA">
        <w:rPr>
          <w:rFonts w:ascii="Times New Roman" w:eastAsiaTheme="minorEastAsia" w:hAnsi="Times New Roman" w:cs="Times New Roman"/>
        </w:rPr>
        <w:tab/>
      </w:r>
      <w:r w:rsidR="00B206D7" w:rsidRPr="00CF3FAA">
        <w:rPr>
          <w:rFonts w:ascii="Times New Roman" w:eastAsiaTheme="minorEastAsia" w:hAnsi="Times New Roman" w:cs="Times New Roman"/>
        </w:rPr>
        <w:tab/>
        <w:t>= 27,470 kg/cm</w:t>
      </w:r>
      <w:r w:rsidR="00B206D7" w:rsidRPr="00CF3FAA">
        <w:rPr>
          <w:rFonts w:ascii="Times New Roman" w:eastAsiaTheme="minorEastAsia" w:hAnsi="Times New Roman" w:cs="Times New Roman"/>
          <w:vertAlign w:val="superscript"/>
        </w:rPr>
        <w:t>4</w:t>
      </w:r>
    </w:p>
    <w:p w14:paraId="2B80E2F8" w14:textId="7680E605" w:rsidR="00B206D7" w:rsidRPr="00CF3FAA" w:rsidRDefault="00B206D7" w:rsidP="009B0272">
      <w:pPr>
        <w:tabs>
          <w:tab w:val="left" w:pos="426"/>
          <w:tab w:val="left" w:pos="709"/>
          <w:tab w:val="left" w:pos="1134"/>
          <w:tab w:val="left" w:pos="1985"/>
          <w:tab w:val="left" w:pos="2694"/>
          <w:tab w:val="center" w:pos="3707"/>
        </w:tabs>
        <w:spacing w:line="240" w:lineRule="auto"/>
        <w:ind w:left="284"/>
        <w:rPr>
          <w:rFonts w:ascii="Times New Roman" w:eastAsiaTheme="minorEastAsia" w:hAnsi="Times New Roman" w:cs="Times New Roman"/>
          <w:vertAlign w:val="superscript"/>
        </w:rPr>
      </w:pPr>
      <w:r w:rsidRPr="00CF3FAA">
        <w:rPr>
          <w:rFonts w:ascii="Times New Roman" w:hAnsi="Times New Roman" w:cs="Times New Roman"/>
        </w:rPr>
        <w:t xml:space="preserve">qc = </w:t>
      </w:r>
      <m:oMath>
        <m:f>
          <m:fPr>
            <m:ctrlPr>
              <w:rPr>
                <w:rFonts w:ascii="Cambria Math" w:hAnsi="Cambria Math" w:cs="Times New Roman"/>
                <w:i/>
              </w:rPr>
            </m:ctrlPr>
          </m:fPr>
          <m:num>
            <m:r>
              <w:rPr>
                <w:rFonts w:ascii="Cambria Math" w:hAnsi="Cambria Math" w:cs="Times New Roman"/>
              </w:rPr>
              <m:t>Dc.S</m:t>
            </m:r>
          </m:num>
          <m:den>
            <m:r>
              <w:rPr>
                <w:rFonts w:ascii="Cambria Math" w:hAnsi="Cambria Math" w:cs="Times New Roman"/>
              </w:rPr>
              <m:t>lc</m:t>
            </m:r>
          </m:den>
        </m:f>
      </m:oMath>
      <w:r w:rsidRPr="00CF3FAA">
        <w:rPr>
          <w:rFonts w:ascii="Times New Roman" w:eastAsiaTheme="minorEastAsia" w:hAnsi="Times New Roman" w:cs="Times New Roman"/>
        </w:rPr>
        <w:t xml:space="preserve"> = </w:t>
      </w:r>
      <w:r w:rsidRPr="00CF3FAA">
        <w:t xml:space="preserve"> </w:t>
      </w:r>
      <m:oMath>
        <m:f>
          <m:fPr>
            <m:ctrlPr>
              <w:rPr>
                <w:rFonts w:ascii="Cambria Math" w:hAnsi="Cambria Math"/>
                <w:i/>
              </w:rPr>
            </m:ctrlPr>
          </m:fPr>
          <m:num>
            <m:r>
              <m:rPr>
                <m:sty m:val="p"/>
              </m:rPr>
              <w:rPr>
                <w:rFonts w:ascii="Cambria Math" w:hAnsi="Cambria Math"/>
              </w:rPr>
              <m:t>31689,851</m:t>
            </m:r>
            <m:r>
              <w:rPr>
                <w:rFonts w:ascii="Cambria Math" w:hAnsi="Cambria Math"/>
              </w:rPr>
              <m:t xml:space="preserve"> x 10225,791</m:t>
            </m:r>
          </m:num>
          <m:den>
            <m:r>
              <w:rPr>
                <w:rFonts w:ascii="Cambria Math" w:hAnsi="Cambria Math"/>
              </w:rPr>
              <m:t>441102085,151</m:t>
            </m:r>
          </m:den>
        </m:f>
      </m:oMath>
      <w:r w:rsidRPr="00CF3FAA">
        <w:rPr>
          <w:rFonts w:ascii="Times New Roman" w:eastAsiaTheme="minorEastAsia" w:hAnsi="Times New Roman" w:cs="Times New Roman"/>
        </w:rPr>
        <w:tab/>
      </w:r>
      <w:r w:rsidRPr="00CF3FAA">
        <w:rPr>
          <w:rFonts w:ascii="Times New Roman" w:eastAsiaTheme="minorEastAsia" w:hAnsi="Times New Roman" w:cs="Times New Roman"/>
        </w:rPr>
        <w:tab/>
        <w:t>= 7,344 kg/cm</w:t>
      </w:r>
      <w:r w:rsidRPr="00CF3FAA">
        <w:rPr>
          <w:rFonts w:ascii="Times New Roman" w:eastAsiaTheme="minorEastAsia" w:hAnsi="Times New Roman" w:cs="Times New Roman"/>
          <w:vertAlign w:val="superscript"/>
        </w:rPr>
        <w:t>4</w:t>
      </w:r>
    </w:p>
    <w:p w14:paraId="4CF1CFF8" w14:textId="77777777" w:rsidR="00B206D7" w:rsidRPr="00CF3FAA" w:rsidRDefault="00B206D7" w:rsidP="009B0272">
      <w:pPr>
        <w:pStyle w:val="ListParagraph"/>
        <w:numPr>
          <w:ilvl w:val="0"/>
          <w:numId w:val="20"/>
        </w:numPr>
        <w:tabs>
          <w:tab w:val="left" w:pos="284"/>
          <w:tab w:val="left" w:pos="1134"/>
          <w:tab w:val="left" w:pos="1985"/>
          <w:tab w:val="left" w:pos="2694"/>
          <w:tab w:val="center" w:pos="3707"/>
        </w:tabs>
        <w:spacing w:line="240" w:lineRule="auto"/>
        <w:ind w:hanging="796"/>
        <w:rPr>
          <w:rFonts w:ascii="Times New Roman" w:eastAsiaTheme="minorEastAsia" w:hAnsi="Times New Roman" w:cs="Times New Roman"/>
        </w:rPr>
      </w:pPr>
      <w:r w:rsidRPr="00CF3FAA">
        <w:rPr>
          <w:rFonts w:ascii="Times New Roman" w:eastAsiaTheme="minorEastAsia" w:hAnsi="Times New Roman" w:cs="Times New Roman"/>
        </w:rPr>
        <w:t xml:space="preserve">Perhitungan jarak </w:t>
      </w:r>
      <w:r w:rsidRPr="00CF3FAA">
        <w:rPr>
          <w:rFonts w:ascii="Times New Roman" w:eastAsiaTheme="minorEastAsia" w:hAnsi="Times New Roman" w:cs="Times New Roman"/>
          <w:i/>
          <w:iCs/>
        </w:rPr>
        <w:t>shear connector</w:t>
      </w:r>
    </w:p>
    <w:p w14:paraId="7662A847" w14:textId="2CDA4C62" w:rsidR="00B206D7" w:rsidRPr="00CF3FAA" w:rsidRDefault="00B206D7" w:rsidP="009B0272">
      <w:pPr>
        <w:pStyle w:val="ListParagraph"/>
        <w:tabs>
          <w:tab w:val="left" w:pos="284"/>
          <w:tab w:val="left" w:pos="1134"/>
          <w:tab w:val="left" w:pos="1985"/>
          <w:tab w:val="left" w:pos="2694"/>
          <w:tab w:val="center" w:pos="3707"/>
        </w:tabs>
        <w:spacing w:line="240" w:lineRule="auto"/>
        <w:ind w:left="284"/>
        <w:rPr>
          <w:rFonts w:ascii="Times New Roman" w:eastAsiaTheme="minorEastAsia" w:hAnsi="Times New Roman" w:cs="Times New Roman"/>
        </w:rPr>
      </w:pPr>
      <w:r w:rsidRPr="00CF3FAA">
        <w:rPr>
          <w:rFonts w:ascii="Times New Roman" w:hAnsi="Times New Roman" w:cs="Times New Roman"/>
        </w:rPr>
        <w:t xml:space="preserve">m = </w:t>
      </w:r>
      <m:oMath>
        <m:f>
          <m:fPr>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q</m:t>
            </m:r>
          </m:den>
        </m:f>
      </m:oMath>
      <w:r w:rsidRPr="00CF3FAA">
        <w:rPr>
          <w:rFonts w:ascii="Times New Roman" w:eastAsiaTheme="minorEastAsia" w:hAnsi="Times New Roman" w:cs="Times New Roman"/>
        </w:rPr>
        <w:t xml:space="preserve"> </w:t>
      </w:r>
    </w:p>
    <w:p w14:paraId="5EC1861B" w14:textId="179E577E" w:rsidR="00B206D7" w:rsidRPr="00CF3FAA" w:rsidRDefault="00B206D7" w:rsidP="009B0272">
      <w:pPr>
        <w:tabs>
          <w:tab w:val="left" w:pos="0"/>
          <w:tab w:val="left" w:pos="284"/>
          <w:tab w:val="left" w:pos="567"/>
          <w:tab w:val="left" w:pos="1134"/>
          <w:tab w:val="left" w:pos="1985"/>
          <w:tab w:val="left" w:pos="2694"/>
          <w:tab w:val="center" w:pos="3707"/>
        </w:tabs>
        <w:spacing w:line="240" w:lineRule="auto"/>
        <w:rPr>
          <w:rFonts w:ascii="Times New Roman" w:hAnsi="Times New Roman" w:cs="Times New Roman"/>
        </w:rPr>
      </w:pPr>
      <w:r w:rsidRPr="00CF3FAA">
        <w:tab/>
      </w:r>
      <w:r w:rsidRPr="00CF3FAA">
        <w:rPr>
          <w:rFonts w:ascii="Times New Roman" w:hAnsi="Times New Roman" w:cs="Times New Roman"/>
        </w:rPr>
        <w:t>m</w:t>
      </w:r>
      <w:r w:rsidRPr="00CF3FAA">
        <w:rPr>
          <w:rFonts w:ascii="Times New Roman" w:hAnsi="Times New Roman" w:cs="Times New Roman"/>
          <w:vertAlign w:val="subscript"/>
        </w:rPr>
        <w:t>A</w:t>
      </w:r>
      <w:r w:rsidRPr="00CF3FAA">
        <w:rPr>
          <w:rFonts w:ascii="Times New Roman" w:hAnsi="Times New Roman" w:cs="Times New Roman"/>
        </w:rPr>
        <w:tab/>
        <w:t xml:space="preserve">= </w:t>
      </w:r>
      <m:oMath>
        <m:f>
          <m:fPr>
            <m:ctrlPr>
              <w:rPr>
                <w:rFonts w:ascii="Cambria Math" w:hAnsi="Cambria Math" w:cs="Times New Roman"/>
                <w:i/>
              </w:rPr>
            </m:ctrlPr>
          </m:fPr>
          <m:num>
            <m:r>
              <w:rPr>
                <w:rFonts w:ascii="Cambria Math" w:hAnsi="Cambria Math" w:cs="Times New Roman"/>
              </w:rPr>
              <m:t>Q</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den>
        </m:f>
      </m:oMath>
      <w:r w:rsidRPr="00CF3FAA">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11886,042</m:t>
            </m:r>
          </m:num>
          <m:den>
            <m:r>
              <w:rPr>
                <w:rFonts w:ascii="Cambria Math" w:hAnsi="Cambria Math" w:cs="Times New Roman"/>
              </w:rPr>
              <m:t>27,470</m:t>
            </m:r>
          </m:den>
        </m:f>
      </m:oMath>
      <w:r w:rsidRPr="00CF3FAA">
        <w:rPr>
          <w:rFonts w:ascii="Times New Roman" w:hAnsi="Times New Roman" w:cs="Times New Roman"/>
        </w:rPr>
        <w:t xml:space="preserve"> = 432,691 cm = 4,5, jumlah 86 Buah</w:t>
      </w:r>
    </w:p>
    <w:p w14:paraId="5C7E5A7F" w14:textId="58C6DBE0" w:rsidR="00B206D7" w:rsidRPr="00CF3FAA" w:rsidRDefault="00B206D7" w:rsidP="009B0272">
      <w:pPr>
        <w:tabs>
          <w:tab w:val="left" w:pos="0"/>
          <w:tab w:val="left" w:pos="426"/>
          <w:tab w:val="left" w:pos="709"/>
          <w:tab w:val="left" w:pos="1134"/>
          <w:tab w:val="left" w:pos="1985"/>
          <w:tab w:val="left" w:pos="2694"/>
          <w:tab w:val="center" w:pos="3707"/>
        </w:tabs>
        <w:spacing w:line="240" w:lineRule="auto"/>
        <w:rPr>
          <w:rFonts w:ascii="Times New Roman" w:eastAsiaTheme="minorEastAsia" w:hAnsi="Times New Roman" w:cs="Times New Roman"/>
        </w:rPr>
      </w:pPr>
      <w:r w:rsidRPr="00CF3FAA">
        <w:rPr>
          <w:rFonts w:ascii="Times New Roman" w:hAnsi="Times New Roman" w:cs="Times New Roman"/>
        </w:rPr>
        <w:lastRenderedPageBreak/>
        <w:tab/>
      </w:r>
      <w:r w:rsidRPr="00CF3FAA">
        <w:rPr>
          <w:rFonts w:ascii="Times New Roman" w:hAnsi="Times New Roman" w:cs="Times New Roman"/>
        </w:rPr>
        <w:tab/>
      </w:r>
      <w:r w:rsidRPr="00CF3FAA">
        <w:rPr>
          <w:rFonts w:ascii="Times New Roman" w:hAnsi="Times New Roman" w:cs="Times New Roman"/>
        </w:rPr>
        <w:tab/>
        <w:t xml:space="preserve">= </w:t>
      </w:r>
      <m:oMath>
        <m:f>
          <m:fPr>
            <m:ctrlPr>
              <w:rPr>
                <w:rFonts w:ascii="Cambria Math" w:hAnsi="Cambria Math" w:cs="Times New Roman"/>
                <w:i/>
              </w:rPr>
            </m:ctrlPr>
          </m:fPr>
          <m:num>
            <m:r>
              <w:rPr>
                <w:rFonts w:ascii="Cambria Math" w:hAnsi="Cambria Math" w:cs="Times New Roman"/>
              </w:rPr>
              <m:t>775</m:t>
            </m:r>
          </m:num>
          <m:den>
            <m:r>
              <w:rPr>
                <w:rFonts w:ascii="Cambria Math" w:hAnsi="Cambria Math" w:cs="Times New Roman"/>
              </w:rPr>
              <m:t>4,5</m:t>
            </m:r>
          </m:den>
        </m:f>
        <m:r>
          <w:rPr>
            <w:rFonts w:ascii="Cambria Math" w:hAnsi="Cambria Math" w:cs="Times New Roman"/>
          </w:rPr>
          <m:t xml:space="preserve">= 172= </m:t>
        </m:r>
        <m:f>
          <m:fPr>
            <m:ctrlPr>
              <w:rPr>
                <w:rFonts w:ascii="Cambria Math" w:hAnsi="Cambria Math" w:cs="Times New Roman"/>
                <w:i/>
              </w:rPr>
            </m:ctrlPr>
          </m:fPr>
          <m:num>
            <m:r>
              <w:rPr>
                <w:rFonts w:ascii="Cambria Math" w:hAnsi="Cambria Math" w:cs="Times New Roman"/>
              </w:rPr>
              <m:t>172</m:t>
            </m:r>
          </m:num>
          <m:den>
            <m:r>
              <w:rPr>
                <w:rFonts w:ascii="Cambria Math" w:hAnsi="Cambria Math" w:cs="Times New Roman"/>
              </w:rPr>
              <m:t>2</m:t>
            </m:r>
          </m:den>
        </m:f>
        <m:r>
          <w:rPr>
            <w:rFonts w:ascii="Cambria Math" w:hAnsi="Cambria Math" w:cs="Times New Roman"/>
          </w:rPr>
          <m:t xml:space="preserve"> =86 Buah</m:t>
        </m:r>
      </m:oMath>
    </w:p>
    <w:p w14:paraId="1DDE55B8" w14:textId="59C664FC" w:rsidR="00ED6ABF" w:rsidRPr="00CF3FAA" w:rsidRDefault="00B206D7" w:rsidP="009B0272">
      <w:pPr>
        <w:tabs>
          <w:tab w:val="left" w:pos="0"/>
          <w:tab w:val="left" w:pos="426"/>
          <w:tab w:val="left" w:pos="709"/>
          <w:tab w:val="left" w:pos="1134"/>
          <w:tab w:val="left" w:pos="1985"/>
          <w:tab w:val="left" w:pos="2694"/>
          <w:tab w:val="center" w:pos="3707"/>
        </w:tabs>
        <w:spacing w:after="0" w:line="240" w:lineRule="auto"/>
        <w:rPr>
          <w:rFonts w:ascii="Times New Roman" w:hAnsi="Times New Roman" w:cs="Times New Roman"/>
        </w:rPr>
      </w:pPr>
      <w:r w:rsidRPr="00CF3FAA">
        <w:rPr>
          <w:rFonts w:ascii="Times New Roman" w:hAnsi="Times New Roman" w:cs="Times New Roman"/>
        </w:rPr>
        <w:t xml:space="preserve">Total shear connector yang dibutuhkan untuk setengah </w:t>
      </w:r>
      <w:proofErr w:type="gramStart"/>
      <w:r w:rsidRPr="00CF3FAA">
        <w:rPr>
          <w:rFonts w:ascii="Times New Roman" w:hAnsi="Times New Roman" w:cs="Times New Roman"/>
        </w:rPr>
        <w:t>gelagar :</w:t>
      </w:r>
      <w:proofErr w:type="gramEnd"/>
      <w:r w:rsidRPr="00CF3FAA">
        <w:rPr>
          <w:rFonts w:ascii="Times New Roman" w:hAnsi="Times New Roman" w:cs="Times New Roman"/>
        </w:rPr>
        <w:t xml:space="preserve"> (86 + 23) = 109 buah</w:t>
      </w:r>
    </w:p>
    <w:p w14:paraId="7F1BDD91" w14:textId="12BC383E" w:rsidR="00ED6ABF" w:rsidRPr="00CF3FAA" w:rsidRDefault="00B206D7" w:rsidP="009B0272">
      <w:pPr>
        <w:tabs>
          <w:tab w:val="left" w:pos="0"/>
          <w:tab w:val="left" w:pos="426"/>
          <w:tab w:val="left" w:pos="709"/>
          <w:tab w:val="left" w:pos="1134"/>
          <w:tab w:val="left" w:pos="1985"/>
          <w:tab w:val="left" w:pos="2694"/>
          <w:tab w:val="center" w:pos="3707"/>
        </w:tabs>
        <w:spacing w:after="0" w:line="240" w:lineRule="auto"/>
        <w:rPr>
          <w:rFonts w:ascii="Times New Roman" w:hAnsi="Times New Roman" w:cs="Times New Roman"/>
        </w:rPr>
      </w:pPr>
      <w:r w:rsidRPr="00CF3FAA">
        <w:rPr>
          <w:rFonts w:ascii="Times New Roman" w:hAnsi="Times New Roman" w:cs="Times New Roman"/>
        </w:rPr>
        <w:t xml:space="preserve">Karena memakai 3 stud/paku maka total paku yang digunakan </w:t>
      </w:r>
      <w:proofErr w:type="gramStart"/>
      <w:r w:rsidRPr="00CF3FAA">
        <w:rPr>
          <w:rFonts w:ascii="Times New Roman" w:hAnsi="Times New Roman" w:cs="Times New Roman"/>
        </w:rPr>
        <w:t>adalah :</w:t>
      </w:r>
      <w:proofErr w:type="gramEnd"/>
      <w:r w:rsidR="00ED6ABF" w:rsidRPr="00CF3FAA">
        <w:rPr>
          <w:rFonts w:ascii="Times New Roman" w:hAnsi="Times New Roman" w:cs="Times New Roman"/>
        </w:rPr>
        <w:t xml:space="preserve"> </w:t>
      </w:r>
      <w:r w:rsidRPr="00CF3FAA">
        <w:rPr>
          <w:rFonts w:ascii="Times New Roman" w:hAnsi="Times New Roman" w:cs="Times New Roman"/>
        </w:rPr>
        <w:t>109 x 3 = 327 buah</w:t>
      </w:r>
    </w:p>
    <w:p w14:paraId="21EDEF5A" w14:textId="5FF8E5EA" w:rsidR="00B206D7" w:rsidRPr="00CF3FAA" w:rsidRDefault="00B206D7" w:rsidP="009B0272">
      <w:pPr>
        <w:tabs>
          <w:tab w:val="left" w:pos="0"/>
          <w:tab w:val="left" w:pos="426"/>
          <w:tab w:val="left" w:pos="709"/>
          <w:tab w:val="left" w:pos="1134"/>
          <w:tab w:val="left" w:pos="1985"/>
          <w:tab w:val="left" w:pos="2694"/>
          <w:tab w:val="center" w:pos="3707"/>
        </w:tabs>
        <w:spacing w:after="0" w:line="240" w:lineRule="auto"/>
        <w:rPr>
          <w:rFonts w:ascii="Times New Roman" w:hAnsi="Times New Roman" w:cs="Times New Roman"/>
        </w:rPr>
      </w:pPr>
      <w:r w:rsidRPr="00CF3FAA">
        <w:rPr>
          <w:rFonts w:ascii="Times New Roman" w:hAnsi="Times New Roman" w:cs="Times New Roman"/>
        </w:rPr>
        <w:t xml:space="preserve">Jadi total shear connector yang dibutuhkan untuk satu gelagar </w:t>
      </w:r>
      <w:proofErr w:type="gramStart"/>
      <w:r w:rsidRPr="00CF3FAA">
        <w:rPr>
          <w:rFonts w:ascii="Times New Roman" w:hAnsi="Times New Roman" w:cs="Times New Roman"/>
        </w:rPr>
        <w:t>adalah :</w:t>
      </w:r>
      <w:proofErr w:type="gramEnd"/>
      <w:r w:rsidRPr="00CF3FAA">
        <w:rPr>
          <w:rFonts w:ascii="Times New Roman" w:hAnsi="Times New Roman" w:cs="Times New Roman"/>
        </w:rPr>
        <w:t xml:space="preserve"> 327 x 2 = 654 buah</w:t>
      </w:r>
    </w:p>
    <w:p w14:paraId="5FEDF6C5" w14:textId="77777777" w:rsidR="00B206D7" w:rsidRPr="00CF3FAA" w:rsidRDefault="00B206D7" w:rsidP="009B0272">
      <w:pPr>
        <w:tabs>
          <w:tab w:val="left" w:pos="0"/>
          <w:tab w:val="left" w:pos="426"/>
          <w:tab w:val="left" w:pos="709"/>
          <w:tab w:val="left" w:pos="1134"/>
          <w:tab w:val="left" w:pos="1985"/>
          <w:tab w:val="left" w:pos="2694"/>
          <w:tab w:val="center" w:pos="3707"/>
        </w:tabs>
        <w:spacing w:line="240" w:lineRule="auto"/>
        <w:rPr>
          <w:rFonts w:ascii="Times New Roman" w:hAnsi="Times New Roman" w:cs="Times New Roman"/>
        </w:rPr>
      </w:pPr>
    </w:p>
    <w:p w14:paraId="0A368098" w14:textId="530171ED" w:rsidR="00B206D7" w:rsidRPr="00CF3FAA" w:rsidRDefault="00ED6ABF" w:rsidP="009B0272">
      <w:pPr>
        <w:tabs>
          <w:tab w:val="left" w:pos="284"/>
          <w:tab w:val="left" w:pos="1134"/>
          <w:tab w:val="left" w:pos="1985"/>
          <w:tab w:val="left" w:pos="2694"/>
          <w:tab w:val="center" w:pos="3707"/>
        </w:tabs>
        <w:spacing w:line="240" w:lineRule="auto"/>
        <w:jc w:val="center"/>
        <w:rPr>
          <w:rFonts w:ascii="Times New Roman" w:eastAsiaTheme="minorEastAsia" w:hAnsi="Times New Roman" w:cs="Times New Roman"/>
        </w:rPr>
      </w:pPr>
      <w:r w:rsidRPr="00CF3FAA">
        <w:rPr>
          <w:noProof/>
          <w:lang w:val="en-US"/>
        </w:rPr>
        <w:drawing>
          <wp:inline distT="0" distB="0" distL="0" distR="0" wp14:anchorId="1E944101" wp14:editId="6DB1503B">
            <wp:extent cx="3884295" cy="1479953"/>
            <wp:effectExtent l="0" t="0" r="1905" b="6350"/>
            <wp:docPr id="42444816" name="Picture 4244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2">
                      <a:extLst>
                        <a:ext uri="{28A0092B-C50C-407E-A947-70E740481C1C}">
                          <a14:useLocalDpi xmlns:a14="http://schemas.microsoft.com/office/drawing/2010/main" val="0"/>
                        </a:ext>
                      </a:extLst>
                    </a:blip>
                    <a:stretch>
                      <a:fillRect/>
                    </a:stretch>
                  </pic:blipFill>
                  <pic:spPr>
                    <a:xfrm>
                      <a:off x="0" y="0"/>
                      <a:ext cx="3965659" cy="1510953"/>
                    </a:xfrm>
                    <a:prstGeom prst="rect">
                      <a:avLst/>
                    </a:prstGeom>
                  </pic:spPr>
                </pic:pic>
              </a:graphicData>
            </a:graphic>
          </wp:inline>
        </w:drawing>
      </w:r>
    </w:p>
    <w:p w14:paraId="24C06F14" w14:textId="10C24FCC" w:rsidR="00ED6ABF" w:rsidRPr="00CF3FAA" w:rsidRDefault="00ED6ABF" w:rsidP="009B0272">
      <w:pPr>
        <w:pStyle w:val="ListParagraph"/>
        <w:spacing w:after="0" w:line="240" w:lineRule="auto"/>
        <w:ind w:left="284"/>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7</w:t>
      </w:r>
      <w:r w:rsidRPr="00CF3FAA">
        <w:rPr>
          <w:rFonts w:ascii="Times New Roman" w:hAnsi="Times New Roman" w:cs="Times New Roman"/>
          <w:b/>
          <w:spacing w:val="-7"/>
        </w:rPr>
        <w:t xml:space="preserve">. </w:t>
      </w:r>
      <w:r w:rsidRPr="00CF3FAA">
        <w:rPr>
          <w:rFonts w:ascii="Times New Roman" w:hAnsi="Times New Roman" w:cs="Times New Roman"/>
        </w:rPr>
        <w:t xml:space="preserve">Letak dan Jumlah </w:t>
      </w:r>
      <w:r w:rsidRPr="00CF3FAA">
        <w:rPr>
          <w:rFonts w:ascii="Times New Roman" w:hAnsi="Times New Roman" w:cs="Times New Roman"/>
          <w:i/>
          <w:iCs/>
        </w:rPr>
        <w:t>Shear Connector</w:t>
      </w:r>
    </w:p>
    <w:p w14:paraId="6B044FFA" w14:textId="61B49491" w:rsidR="007A5CA0" w:rsidRPr="00CF3FAA" w:rsidRDefault="00ED6ABF" w:rsidP="009B0272">
      <w:pPr>
        <w:pStyle w:val="ListParagraph"/>
        <w:spacing w:after="0" w:line="240" w:lineRule="auto"/>
        <w:ind w:left="284"/>
        <w:jc w:val="center"/>
        <w:rPr>
          <w:rFonts w:ascii="Times New Roman" w:hAnsi="Times New Roman" w:cs="Times New Roman"/>
          <w:b/>
          <w:bCs/>
          <w:lang w:val="en-US"/>
        </w:rPr>
      </w:pPr>
      <w:r w:rsidRPr="00CF3FAA">
        <w:rPr>
          <w:rFonts w:ascii="Times New Roman" w:hAnsi="Times New Roman" w:cs="Times New Roman"/>
        </w:rPr>
        <w:t>Sumber: Data Perencanaan, 2024</w:t>
      </w:r>
    </w:p>
    <w:p w14:paraId="747A535D" w14:textId="67B45BA9" w:rsidR="00CF6286" w:rsidRDefault="00CF6286" w:rsidP="009B0272">
      <w:pPr>
        <w:pStyle w:val="ListParagraph"/>
        <w:numPr>
          <w:ilvl w:val="0"/>
          <w:numId w:val="16"/>
        </w:numPr>
        <w:spacing w:after="0" w:line="240" w:lineRule="auto"/>
        <w:ind w:left="284" w:hanging="284"/>
        <w:jc w:val="both"/>
        <w:rPr>
          <w:rFonts w:ascii="Times New Roman" w:hAnsi="Times New Roman" w:cs="Times New Roman"/>
          <w:b/>
          <w:bCs/>
          <w:i/>
          <w:iCs/>
          <w:lang w:val="en-US"/>
        </w:rPr>
      </w:pPr>
      <w:r>
        <w:rPr>
          <w:rFonts w:ascii="Times New Roman" w:hAnsi="Times New Roman" w:cs="Times New Roman"/>
          <w:b/>
          <w:bCs/>
          <w:lang w:val="en-US"/>
        </w:rPr>
        <w:t xml:space="preserve">Perencanaan </w:t>
      </w:r>
      <w:r w:rsidRPr="00CF6286">
        <w:rPr>
          <w:rFonts w:ascii="Times New Roman" w:hAnsi="Times New Roman" w:cs="Times New Roman"/>
          <w:b/>
          <w:bCs/>
          <w:i/>
          <w:iCs/>
          <w:lang w:val="en-US"/>
        </w:rPr>
        <w:t>Abutment</w:t>
      </w:r>
    </w:p>
    <w:p w14:paraId="0D2D4C32" w14:textId="40FF28CB" w:rsidR="00ED6ABF" w:rsidRPr="00CF3FAA" w:rsidRDefault="00ED6ABF" w:rsidP="009B0272">
      <w:pPr>
        <w:pStyle w:val="ListParagraph"/>
        <w:spacing w:after="0" w:line="240" w:lineRule="auto"/>
        <w:ind w:left="284"/>
        <w:jc w:val="center"/>
        <w:rPr>
          <w:rFonts w:ascii="Times New Roman" w:hAnsi="Times New Roman" w:cs="Times New Roman"/>
          <w:b/>
          <w:bCs/>
          <w:i/>
          <w:iCs/>
          <w:lang w:val="en-US"/>
        </w:rPr>
      </w:pPr>
      <w:r w:rsidRPr="00CF3FAA">
        <w:rPr>
          <w:noProof/>
          <w:lang w:val="en-US"/>
        </w:rPr>
        <w:drawing>
          <wp:inline distT="0" distB="0" distL="0" distR="0" wp14:anchorId="17DE49ED" wp14:editId="313EA08F">
            <wp:extent cx="2910801" cy="3155243"/>
            <wp:effectExtent l="0" t="7937" r="0" b="0"/>
            <wp:docPr id="1080294234" name="Picture 108029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3" cstate="print">
                      <a:extLst>
                        <a:ext uri="{28A0092B-C50C-407E-A947-70E740481C1C}">
                          <a14:useLocalDpi xmlns:a14="http://schemas.microsoft.com/office/drawing/2010/main" val="0"/>
                        </a:ext>
                      </a:extLst>
                    </a:blip>
                    <a:stretch>
                      <a:fillRect/>
                    </a:stretch>
                  </pic:blipFill>
                  <pic:spPr>
                    <a:xfrm rot="16200000">
                      <a:off x="0" y="0"/>
                      <a:ext cx="2960618" cy="3209244"/>
                    </a:xfrm>
                    <a:prstGeom prst="rect">
                      <a:avLst/>
                    </a:prstGeom>
                  </pic:spPr>
                </pic:pic>
              </a:graphicData>
            </a:graphic>
          </wp:inline>
        </w:drawing>
      </w:r>
    </w:p>
    <w:p w14:paraId="118C595F" w14:textId="15B5B2E5" w:rsidR="00ED6ABF" w:rsidRPr="00CF3FAA" w:rsidRDefault="00ED6ABF" w:rsidP="009B0272">
      <w:pPr>
        <w:pStyle w:val="ListParagraph"/>
        <w:spacing w:after="0" w:line="240" w:lineRule="auto"/>
        <w:ind w:left="284"/>
        <w:jc w:val="center"/>
        <w:rPr>
          <w:rFonts w:ascii="Times New Roman" w:hAnsi="Times New Roman" w:cs="Times New Roman"/>
        </w:rPr>
      </w:pPr>
      <w:r w:rsidRPr="00CF3FAA">
        <w:rPr>
          <w:rFonts w:ascii="Times New Roman" w:hAnsi="Times New Roman" w:cs="Times New Roman"/>
          <w:b/>
        </w:rPr>
        <w:t>Gambar</w:t>
      </w:r>
      <w:r w:rsidRPr="00CF3FAA">
        <w:rPr>
          <w:rFonts w:ascii="Times New Roman" w:hAnsi="Times New Roman" w:cs="Times New Roman"/>
          <w:b/>
          <w:spacing w:val="-8"/>
        </w:rPr>
        <w:t xml:space="preserve"> </w:t>
      </w:r>
      <w:r w:rsidRPr="00CF3FAA">
        <w:rPr>
          <w:rFonts w:ascii="Times New Roman" w:hAnsi="Times New Roman" w:cs="Times New Roman"/>
          <w:b/>
        </w:rPr>
        <w:t>7</w:t>
      </w:r>
      <w:r w:rsidRPr="00CF3FAA">
        <w:rPr>
          <w:rFonts w:ascii="Times New Roman" w:hAnsi="Times New Roman" w:cs="Times New Roman"/>
          <w:b/>
          <w:spacing w:val="-7"/>
        </w:rPr>
        <w:t xml:space="preserve">. </w:t>
      </w:r>
      <w:r w:rsidRPr="00CF3FAA">
        <w:rPr>
          <w:rFonts w:ascii="Times New Roman" w:hAnsi="Times New Roman" w:cs="Times New Roman"/>
        </w:rPr>
        <w:t>Grafik Data Sondir</w:t>
      </w:r>
    </w:p>
    <w:p w14:paraId="504D4AAE" w14:textId="24918353" w:rsidR="00ED6ABF" w:rsidRPr="00CF3FAA" w:rsidRDefault="00ED6ABF" w:rsidP="009B0272">
      <w:pPr>
        <w:pStyle w:val="ListParagraph"/>
        <w:spacing w:after="0" w:line="240" w:lineRule="auto"/>
        <w:ind w:left="284"/>
        <w:jc w:val="center"/>
        <w:rPr>
          <w:rFonts w:ascii="Times New Roman" w:hAnsi="Times New Roman" w:cs="Times New Roman"/>
          <w:b/>
          <w:bCs/>
          <w:lang w:val="en-US"/>
        </w:rPr>
      </w:pPr>
      <w:r w:rsidRPr="00CF3FAA">
        <w:rPr>
          <w:rFonts w:ascii="Times New Roman" w:hAnsi="Times New Roman" w:cs="Times New Roman"/>
        </w:rPr>
        <w:t>Sumber: Kementrian PUPR, 2024</w:t>
      </w:r>
    </w:p>
    <w:p w14:paraId="65E9071C" w14:textId="37C2BA9A" w:rsidR="00ED6ABF" w:rsidRPr="00CF3FAA" w:rsidRDefault="00ED6ABF" w:rsidP="009B0272">
      <w:pPr>
        <w:tabs>
          <w:tab w:val="left" w:pos="0"/>
          <w:tab w:val="left" w:pos="426"/>
          <w:tab w:val="left" w:pos="1134"/>
          <w:tab w:val="left" w:pos="1985"/>
          <w:tab w:val="left" w:pos="2694"/>
          <w:tab w:val="left" w:pos="4820"/>
          <w:tab w:val="left" w:pos="5245"/>
        </w:tabs>
        <w:spacing w:after="0" w:line="240" w:lineRule="auto"/>
        <w:jc w:val="both"/>
        <w:rPr>
          <w:rFonts w:ascii="Times New Roman" w:hAnsi="Times New Roman" w:cs="Times New Roman"/>
        </w:rPr>
      </w:pPr>
      <w:r w:rsidRPr="00CF3FAA">
        <w:rPr>
          <w:rFonts w:ascii="Times New Roman" w:hAnsi="Times New Roman" w:cs="Times New Roman"/>
        </w:rPr>
        <w:t xml:space="preserve">Dari data penyelidikan tanah sesuai dengan grafik diatas maka diperoleh data-data sebagai </w:t>
      </w:r>
      <w:proofErr w:type="gramStart"/>
      <w:r w:rsidRPr="00CF3FAA">
        <w:rPr>
          <w:rFonts w:ascii="Times New Roman" w:hAnsi="Times New Roman" w:cs="Times New Roman"/>
        </w:rPr>
        <w:t>berikut :</w:t>
      </w:r>
      <w:proofErr w:type="gramEnd"/>
    </w:p>
    <w:p w14:paraId="5755E58C" w14:textId="77777777" w:rsidR="00ED6ABF" w:rsidRPr="00CF3FAA" w:rsidRDefault="00ED6ABF" w:rsidP="009B0272">
      <w:pPr>
        <w:pStyle w:val="ListParagraph"/>
        <w:numPr>
          <w:ilvl w:val="0"/>
          <w:numId w:val="21"/>
        </w:numPr>
        <w:tabs>
          <w:tab w:val="left" w:pos="0"/>
          <w:tab w:val="left" w:pos="426"/>
          <w:tab w:val="left" w:pos="1134"/>
          <w:tab w:val="left" w:pos="1985"/>
          <w:tab w:val="left" w:pos="2694"/>
          <w:tab w:val="left" w:pos="4820"/>
          <w:tab w:val="left" w:pos="5245"/>
        </w:tabs>
        <w:spacing w:after="0" w:line="240" w:lineRule="auto"/>
        <w:ind w:left="284" w:hanging="284"/>
        <w:jc w:val="both"/>
        <w:rPr>
          <w:rFonts w:ascii="Times New Roman" w:hAnsi="Times New Roman" w:cs="Times New Roman"/>
        </w:rPr>
      </w:pPr>
      <w:r w:rsidRPr="00CF3FAA">
        <w:rPr>
          <w:rFonts w:ascii="Times New Roman" w:hAnsi="Times New Roman" w:cs="Times New Roman"/>
        </w:rPr>
        <w:t>Kedalaman</w:t>
      </w:r>
      <w:r w:rsidRPr="00CF3FAA">
        <w:rPr>
          <w:rFonts w:ascii="Times New Roman" w:hAnsi="Times New Roman" w:cs="Times New Roman"/>
        </w:rPr>
        <w:tab/>
      </w:r>
      <w:r w:rsidRPr="00CF3FAA">
        <w:rPr>
          <w:rFonts w:ascii="Times New Roman" w:hAnsi="Times New Roman" w:cs="Times New Roman"/>
        </w:rPr>
        <w:tab/>
        <w:t>= 20 m</w:t>
      </w:r>
    </w:p>
    <w:p w14:paraId="2A709C57" w14:textId="77777777" w:rsidR="00ED6ABF" w:rsidRPr="00CF3FAA" w:rsidRDefault="00ED6ABF" w:rsidP="009B0272">
      <w:pPr>
        <w:pStyle w:val="ListParagraph"/>
        <w:numPr>
          <w:ilvl w:val="0"/>
          <w:numId w:val="21"/>
        </w:numPr>
        <w:tabs>
          <w:tab w:val="left" w:pos="0"/>
          <w:tab w:val="left" w:pos="426"/>
          <w:tab w:val="left" w:pos="1134"/>
          <w:tab w:val="left" w:pos="1985"/>
          <w:tab w:val="left" w:pos="2694"/>
          <w:tab w:val="left" w:pos="4820"/>
          <w:tab w:val="left" w:pos="5245"/>
        </w:tabs>
        <w:spacing w:after="0" w:line="240" w:lineRule="auto"/>
        <w:ind w:left="284" w:hanging="284"/>
        <w:jc w:val="both"/>
        <w:rPr>
          <w:rFonts w:ascii="Times New Roman" w:hAnsi="Times New Roman" w:cs="Times New Roman"/>
        </w:rPr>
      </w:pPr>
      <w:r w:rsidRPr="00CF3FAA">
        <w:rPr>
          <w:rFonts w:ascii="Times New Roman" w:hAnsi="Times New Roman" w:cs="Times New Roman"/>
        </w:rPr>
        <w:t>Tekanan komus (qc)</w:t>
      </w:r>
      <w:r w:rsidRPr="00CF3FAA">
        <w:rPr>
          <w:rFonts w:ascii="Times New Roman" w:hAnsi="Times New Roman" w:cs="Times New Roman"/>
        </w:rPr>
        <w:tab/>
        <w:t>= 250 kg/cm</w:t>
      </w:r>
      <w:r w:rsidRPr="00CF3FAA">
        <w:rPr>
          <w:rFonts w:ascii="Times New Roman" w:hAnsi="Times New Roman" w:cs="Times New Roman"/>
          <w:vertAlign w:val="superscript"/>
        </w:rPr>
        <w:t>2</w:t>
      </w:r>
    </w:p>
    <w:p w14:paraId="4BBB1B83" w14:textId="71F04AC0" w:rsidR="00ED6ABF" w:rsidRDefault="00ED6ABF" w:rsidP="009B0272">
      <w:pPr>
        <w:pStyle w:val="ListParagraph"/>
        <w:numPr>
          <w:ilvl w:val="0"/>
          <w:numId w:val="21"/>
        </w:numPr>
        <w:tabs>
          <w:tab w:val="left" w:pos="0"/>
          <w:tab w:val="left" w:pos="426"/>
          <w:tab w:val="left" w:pos="1134"/>
          <w:tab w:val="left" w:pos="1985"/>
          <w:tab w:val="left" w:pos="2694"/>
          <w:tab w:val="left" w:pos="4820"/>
          <w:tab w:val="left" w:pos="5245"/>
        </w:tabs>
        <w:spacing w:after="0" w:line="240" w:lineRule="auto"/>
        <w:ind w:left="284" w:hanging="284"/>
        <w:jc w:val="both"/>
        <w:rPr>
          <w:rFonts w:ascii="Times New Roman" w:hAnsi="Times New Roman" w:cs="Times New Roman"/>
        </w:rPr>
      </w:pPr>
      <w:r w:rsidRPr="00CF3FAA">
        <w:rPr>
          <w:rFonts w:ascii="Times New Roman" w:hAnsi="Times New Roman" w:cs="Times New Roman"/>
        </w:rPr>
        <w:t>JPH</w:t>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t>= 1.718 kg/cm</w:t>
      </w:r>
    </w:p>
    <w:p w14:paraId="450B3FD5" w14:textId="77777777" w:rsidR="0027169A" w:rsidRDefault="0027169A" w:rsidP="0027169A">
      <w:pPr>
        <w:pStyle w:val="ListParagraph"/>
        <w:tabs>
          <w:tab w:val="left" w:pos="0"/>
          <w:tab w:val="left" w:pos="426"/>
          <w:tab w:val="left" w:pos="1134"/>
          <w:tab w:val="left" w:pos="1985"/>
          <w:tab w:val="left" w:pos="2694"/>
          <w:tab w:val="left" w:pos="4820"/>
          <w:tab w:val="left" w:pos="5245"/>
        </w:tabs>
        <w:spacing w:after="0" w:line="240" w:lineRule="auto"/>
        <w:ind w:left="284"/>
        <w:jc w:val="both"/>
        <w:rPr>
          <w:rFonts w:ascii="Times New Roman" w:hAnsi="Times New Roman" w:cs="Times New Roman"/>
        </w:rPr>
      </w:pPr>
    </w:p>
    <w:p w14:paraId="701E9573" w14:textId="50BB85DD" w:rsidR="00834F60" w:rsidRPr="0027169A" w:rsidRDefault="00834F60" w:rsidP="0027169A">
      <w:pPr>
        <w:pStyle w:val="ListParagraph"/>
        <w:spacing w:after="0" w:line="240" w:lineRule="auto"/>
        <w:jc w:val="center"/>
      </w:pPr>
      <w:r w:rsidRPr="00834F60">
        <w:rPr>
          <w:rFonts w:ascii="Times New Roman" w:hAnsi="Times New Roman" w:cs="Times New Roman"/>
          <w:b/>
          <w:bCs/>
          <w:lang w:val="en-US"/>
        </w:rPr>
        <w:t>Tabel 2.</w:t>
      </w:r>
      <w:r w:rsidRPr="00834F60">
        <w:rPr>
          <w:rFonts w:ascii="Times New Roman" w:hAnsi="Times New Roman" w:cs="Times New Roman"/>
          <w:lang w:val="en-US"/>
        </w:rPr>
        <w:t xml:space="preserve"> Hubungan antara Kepadatan, Relative Density, Nilai N, </w:t>
      </w:r>
      <w:proofErr w:type="gramStart"/>
      <w:r w:rsidRPr="00834F60">
        <w:rPr>
          <w:rFonts w:ascii="Times New Roman" w:hAnsi="Times New Roman" w:cs="Times New Roman"/>
          <w:lang w:val="en-US"/>
        </w:rPr>
        <w:t>qc</w:t>
      </w:r>
      <w:proofErr w:type="gramEnd"/>
      <w:r w:rsidRPr="00834F60">
        <w:rPr>
          <w:rFonts w:ascii="Times New Roman" w:hAnsi="Times New Roman" w:cs="Times New Roman"/>
          <w:lang w:val="en-US"/>
        </w:rPr>
        <w:t xml:space="preserve">, dan </w:t>
      </w:r>
      <w:r w:rsidRPr="00CF3FAA">
        <w:t>Ø</w:t>
      </w:r>
    </w:p>
    <w:tbl>
      <w:tblPr>
        <w:tblStyle w:val="ListTable6Colorful"/>
        <w:tblW w:w="0" w:type="auto"/>
        <w:jc w:val="center"/>
        <w:shd w:val="clear" w:color="auto" w:fill="FFFFFF" w:themeFill="background1"/>
        <w:tblLook w:val="04A0" w:firstRow="1" w:lastRow="0" w:firstColumn="1" w:lastColumn="0" w:noHBand="0" w:noVBand="1"/>
      </w:tblPr>
      <w:tblGrid>
        <w:gridCol w:w="1559"/>
        <w:gridCol w:w="1382"/>
        <w:gridCol w:w="966"/>
        <w:gridCol w:w="1984"/>
        <w:gridCol w:w="1560"/>
      </w:tblGrid>
      <w:tr w:rsidR="00F46424" w:rsidRPr="00CF3FAA" w14:paraId="763E6B20" w14:textId="77777777" w:rsidTr="008F1B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3B6B95E4" w14:textId="77777777" w:rsidR="00F46424" w:rsidRPr="00CF3FAA" w:rsidRDefault="00F46424" w:rsidP="009B0272">
            <w:pPr>
              <w:tabs>
                <w:tab w:val="left" w:pos="0"/>
                <w:tab w:val="left" w:pos="426"/>
                <w:tab w:val="left" w:pos="1134"/>
                <w:tab w:val="left" w:pos="1985"/>
                <w:tab w:val="left" w:pos="2694"/>
                <w:tab w:val="left" w:pos="4820"/>
                <w:tab w:val="left" w:pos="5245"/>
              </w:tabs>
              <w:jc w:val="center"/>
              <w:rPr>
                <w:rFonts w:ascii="Times New Roman" w:hAnsi="Times New Roman" w:cs="Times New Roman"/>
              </w:rPr>
            </w:pPr>
            <w:r w:rsidRPr="00CF3FAA">
              <w:rPr>
                <w:rFonts w:ascii="Times New Roman" w:hAnsi="Times New Roman" w:cs="Times New Roman"/>
              </w:rPr>
              <w:t>Kepadatan</w:t>
            </w:r>
          </w:p>
        </w:tc>
        <w:tc>
          <w:tcPr>
            <w:tcW w:w="1382" w:type="dxa"/>
            <w:shd w:val="clear" w:color="auto" w:fill="FFFFFF" w:themeFill="background1"/>
          </w:tcPr>
          <w:p w14:paraId="29623135"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Relativ density (Dr)</w:t>
            </w:r>
          </w:p>
        </w:tc>
        <w:tc>
          <w:tcPr>
            <w:tcW w:w="966" w:type="dxa"/>
            <w:shd w:val="clear" w:color="auto" w:fill="FFFFFF" w:themeFill="background1"/>
          </w:tcPr>
          <w:p w14:paraId="37068EE1"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Nilai N</w:t>
            </w:r>
          </w:p>
        </w:tc>
        <w:tc>
          <w:tcPr>
            <w:tcW w:w="1984" w:type="dxa"/>
            <w:shd w:val="clear" w:color="auto" w:fill="FFFFFF" w:themeFill="background1"/>
          </w:tcPr>
          <w:p w14:paraId="11A4124D"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Tekanan Konus qc (kg/cm</w:t>
            </w:r>
            <w:r w:rsidRPr="00CF3FAA">
              <w:rPr>
                <w:rFonts w:ascii="Times New Roman" w:hAnsi="Times New Roman" w:cs="Times New Roman"/>
                <w:vertAlign w:val="superscript"/>
              </w:rPr>
              <w:t>2</w:t>
            </w:r>
            <w:r w:rsidRPr="00CF3FAA">
              <w:rPr>
                <w:rFonts w:ascii="Times New Roman" w:hAnsi="Times New Roman" w:cs="Times New Roman"/>
              </w:rPr>
              <w:t>)</w:t>
            </w:r>
          </w:p>
        </w:tc>
        <w:tc>
          <w:tcPr>
            <w:tcW w:w="1560" w:type="dxa"/>
            <w:shd w:val="clear" w:color="auto" w:fill="FFFFFF" w:themeFill="background1"/>
          </w:tcPr>
          <w:p w14:paraId="5E5ECF2A"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Sudut Geser Ø</w:t>
            </w:r>
            <w:r w:rsidRPr="00CF3FAA">
              <w:rPr>
                <w:rFonts w:ascii="Times New Roman" w:hAnsi="Times New Roman" w:cs="Times New Roman"/>
                <w:vertAlign w:val="superscript"/>
              </w:rPr>
              <w:t>2</w:t>
            </w:r>
          </w:p>
        </w:tc>
      </w:tr>
      <w:tr w:rsidR="008F1B36" w:rsidRPr="00CF3FAA" w14:paraId="2F1199EC"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53A0A7E7" w14:textId="77777777" w:rsidR="00F46424" w:rsidRPr="00CF3FAA" w:rsidRDefault="00F46424" w:rsidP="009B0272">
            <w:pPr>
              <w:tabs>
                <w:tab w:val="left" w:pos="0"/>
                <w:tab w:val="left" w:pos="426"/>
                <w:tab w:val="left" w:pos="1134"/>
                <w:tab w:val="left" w:pos="1985"/>
                <w:tab w:val="left" w:pos="2694"/>
                <w:tab w:val="left" w:pos="4820"/>
                <w:tab w:val="left" w:pos="5245"/>
              </w:tabs>
              <w:jc w:val="center"/>
              <w:rPr>
                <w:rFonts w:ascii="Times New Roman" w:hAnsi="Times New Roman" w:cs="Times New Roman"/>
              </w:rPr>
            </w:pPr>
            <w:r w:rsidRPr="00CF3FAA">
              <w:rPr>
                <w:rFonts w:ascii="Times New Roman" w:hAnsi="Times New Roman" w:cs="Times New Roman"/>
              </w:rPr>
              <w:t>Very loose</w:t>
            </w:r>
          </w:p>
        </w:tc>
        <w:tc>
          <w:tcPr>
            <w:tcW w:w="1382" w:type="dxa"/>
            <w:shd w:val="clear" w:color="auto" w:fill="FFFFFF" w:themeFill="background1"/>
          </w:tcPr>
          <w:p w14:paraId="55563DBB"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lt;0,2</w:t>
            </w:r>
          </w:p>
        </w:tc>
        <w:tc>
          <w:tcPr>
            <w:tcW w:w="966" w:type="dxa"/>
            <w:shd w:val="clear" w:color="auto" w:fill="FFFFFF" w:themeFill="background1"/>
          </w:tcPr>
          <w:p w14:paraId="688B0F97"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lt;4</w:t>
            </w:r>
          </w:p>
        </w:tc>
        <w:tc>
          <w:tcPr>
            <w:tcW w:w="1984" w:type="dxa"/>
            <w:shd w:val="clear" w:color="auto" w:fill="FFFFFF" w:themeFill="background1"/>
          </w:tcPr>
          <w:p w14:paraId="39E1F9D5"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lt;20</w:t>
            </w:r>
          </w:p>
        </w:tc>
        <w:tc>
          <w:tcPr>
            <w:tcW w:w="1560" w:type="dxa"/>
            <w:shd w:val="clear" w:color="auto" w:fill="FFFFFF" w:themeFill="background1"/>
          </w:tcPr>
          <w:p w14:paraId="2D3A4263"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lt;30</w:t>
            </w:r>
          </w:p>
        </w:tc>
      </w:tr>
      <w:tr w:rsidR="00F46424" w:rsidRPr="00CF3FAA" w14:paraId="115DBC7E"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514AB0ED" w14:textId="77777777" w:rsidR="00F46424" w:rsidRPr="00CF3FAA" w:rsidRDefault="00F46424" w:rsidP="009B0272">
            <w:pPr>
              <w:tabs>
                <w:tab w:val="left" w:pos="0"/>
                <w:tab w:val="left" w:pos="426"/>
                <w:tab w:val="left" w:pos="1134"/>
                <w:tab w:val="left" w:pos="1985"/>
                <w:tab w:val="left" w:pos="2694"/>
                <w:tab w:val="left" w:pos="4820"/>
                <w:tab w:val="left" w:pos="5245"/>
              </w:tabs>
              <w:jc w:val="center"/>
              <w:rPr>
                <w:rFonts w:ascii="Times New Roman" w:hAnsi="Times New Roman" w:cs="Times New Roman"/>
              </w:rPr>
            </w:pPr>
            <w:r w:rsidRPr="00CF3FAA">
              <w:rPr>
                <w:rFonts w:ascii="Times New Roman" w:hAnsi="Times New Roman" w:cs="Times New Roman"/>
              </w:rPr>
              <w:t>Loose</w:t>
            </w:r>
          </w:p>
        </w:tc>
        <w:tc>
          <w:tcPr>
            <w:tcW w:w="1382" w:type="dxa"/>
            <w:shd w:val="clear" w:color="auto" w:fill="FFFFFF" w:themeFill="background1"/>
          </w:tcPr>
          <w:p w14:paraId="397244CC"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2-0,4</w:t>
            </w:r>
          </w:p>
        </w:tc>
        <w:tc>
          <w:tcPr>
            <w:tcW w:w="966" w:type="dxa"/>
            <w:shd w:val="clear" w:color="auto" w:fill="FFFFFF" w:themeFill="background1"/>
          </w:tcPr>
          <w:p w14:paraId="6FC611A2"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10</w:t>
            </w:r>
          </w:p>
        </w:tc>
        <w:tc>
          <w:tcPr>
            <w:tcW w:w="1984" w:type="dxa"/>
            <w:shd w:val="clear" w:color="auto" w:fill="FFFFFF" w:themeFill="background1"/>
          </w:tcPr>
          <w:p w14:paraId="1C9F77A7"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0-40</w:t>
            </w:r>
          </w:p>
        </w:tc>
        <w:tc>
          <w:tcPr>
            <w:tcW w:w="1560" w:type="dxa"/>
            <w:shd w:val="clear" w:color="auto" w:fill="FFFFFF" w:themeFill="background1"/>
          </w:tcPr>
          <w:p w14:paraId="2CBE08A0"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0-50</w:t>
            </w:r>
          </w:p>
        </w:tc>
      </w:tr>
      <w:tr w:rsidR="008F1B36" w:rsidRPr="00CF3FAA" w14:paraId="5F9D1430"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5414E37F" w14:textId="77777777" w:rsidR="00F46424" w:rsidRPr="00CF3FAA" w:rsidRDefault="00F46424" w:rsidP="009B0272">
            <w:pPr>
              <w:tabs>
                <w:tab w:val="left" w:pos="0"/>
                <w:tab w:val="left" w:pos="426"/>
                <w:tab w:val="left" w:pos="1134"/>
                <w:tab w:val="left" w:pos="1985"/>
                <w:tab w:val="left" w:pos="2694"/>
                <w:tab w:val="left" w:pos="4820"/>
                <w:tab w:val="left" w:pos="5245"/>
              </w:tabs>
              <w:jc w:val="center"/>
              <w:rPr>
                <w:rFonts w:ascii="Times New Roman" w:hAnsi="Times New Roman" w:cs="Times New Roman"/>
              </w:rPr>
            </w:pPr>
            <w:r w:rsidRPr="00CF3FAA">
              <w:rPr>
                <w:rFonts w:ascii="Times New Roman" w:hAnsi="Times New Roman" w:cs="Times New Roman"/>
              </w:rPr>
              <w:t>Medium Dense</w:t>
            </w:r>
          </w:p>
        </w:tc>
        <w:tc>
          <w:tcPr>
            <w:tcW w:w="1382" w:type="dxa"/>
            <w:shd w:val="clear" w:color="auto" w:fill="FFFFFF" w:themeFill="background1"/>
          </w:tcPr>
          <w:p w14:paraId="4068620B"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4-0,6</w:t>
            </w:r>
          </w:p>
        </w:tc>
        <w:tc>
          <w:tcPr>
            <w:tcW w:w="966" w:type="dxa"/>
            <w:shd w:val="clear" w:color="auto" w:fill="FFFFFF" w:themeFill="background1"/>
          </w:tcPr>
          <w:p w14:paraId="7F8610D7"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0-30</w:t>
            </w:r>
          </w:p>
        </w:tc>
        <w:tc>
          <w:tcPr>
            <w:tcW w:w="1984" w:type="dxa"/>
            <w:shd w:val="clear" w:color="auto" w:fill="FFFFFF" w:themeFill="background1"/>
          </w:tcPr>
          <w:p w14:paraId="554107EF"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0-120</w:t>
            </w:r>
          </w:p>
        </w:tc>
        <w:tc>
          <w:tcPr>
            <w:tcW w:w="1560" w:type="dxa"/>
            <w:shd w:val="clear" w:color="auto" w:fill="FFFFFF" w:themeFill="background1"/>
          </w:tcPr>
          <w:p w14:paraId="3ADA312B"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5-40</w:t>
            </w:r>
          </w:p>
        </w:tc>
      </w:tr>
      <w:tr w:rsidR="00F46424" w:rsidRPr="00CF3FAA" w14:paraId="7BB982F6"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281C5FEA" w14:textId="77777777" w:rsidR="00F46424" w:rsidRPr="00CF3FAA" w:rsidRDefault="00F46424" w:rsidP="009B0272">
            <w:pPr>
              <w:tabs>
                <w:tab w:val="left" w:pos="0"/>
                <w:tab w:val="left" w:pos="426"/>
                <w:tab w:val="left" w:pos="1134"/>
                <w:tab w:val="left" w:pos="1985"/>
                <w:tab w:val="left" w:pos="2694"/>
                <w:tab w:val="left" w:pos="4820"/>
                <w:tab w:val="left" w:pos="5245"/>
              </w:tabs>
              <w:jc w:val="center"/>
              <w:rPr>
                <w:rFonts w:ascii="Times New Roman" w:hAnsi="Times New Roman" w:cs="Times New Roman"/>
              </w:rPr>
            </w:pPr>
            <w:r w:rsidRPr="00CF3FAA">
              <w:rPr>
                <w:rFonts w:ascii="Times New Roman" w:hAnsi="Times New Roman" w:cs="Times New Roman"/>
              </w:rPr>
              <w:t>Dense</w:t>
            </w:r>
          </w:p>
        </w:tc>
        <w:tc>
          <w:tcPr>
            <w:tcW w:w="1382" w:type="dxa"/>
            <w:shd w:val="clear" w:color="auto" w:fill="FFFFFF" w:themeFill="background1"/>
          </w:tcPr>
          <w:p w14:paraId="63984BC1"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6-0,8</w:t>
            </w:r>
          </w:p>
        </w:tc>
        <w:tc>
          <w:tcPr>
            <w:tcW w:w="966" w:type="dxa"/>
            <w:shd w:val="clear" w:color="auto" w:fill="FFFFFF" w:themeFill="background1"/>
          </w:tcPr>
          <w:p w14:paraId="649F0A58"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0-50</w:t>
            </w:r>
          </w:p>
        </w:tc>
        <w:tc>
          <w:tcPr>
            <w:tcW w:w="1984" w:type="dxa"/>
            <w:shd w:val="clear" w:color="auto" w:fill="FFFFFF" w:themeFill="background1"/>
          </w:tcPr>
          <w:p w14:paraId="445CCD00"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20-200</w:t>
            </w:r>
          </w:p>
        </w:tc>
        <w:tc>
          <w:tcPr>
            <w:tcW w:w="1560" w:type="dxa"/>
            <w:shd w:val="clear" w:color="auto" w:fill="FFFFFF" w:themeFill="background1"/>
          </w:tcPr>
          <w:p w14:paraId="37315C95"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0-45</w:t>
            </w:r>
          </w:p>
        </w:tc>
      </w:tr>
      <w:tr w:rsidR="008F1B36" w:rsidRPr="00CF3FAA" w14:paraId="752FCD32"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16E21879" w14:textId="77777777" w:rsidR="00F46424" w:rsidRPr="00CF3FAA" w:rsidRDefault="00F46424" w:rsidP="009B0272">
            <w:pPr>
              <w:tabs>
                <w:tab w:val="left" w:pos="0"/>
                <w:tab w:val="left" w:pos="426"/>
                <w:tab w:val="left" w:pos="1134"/>
                <w:tab w:val="left" w:pos="1985"/>
                <w:tab w:val="left" w:pos="2694"/>
                <w:tab w:val="left" w:pos="4820"/>
                <w:tab w:val="left" w:pos="5245"/>
              </w:tabs>
              <w:jc w:val="center"/>
              <w:rPr>
                <w:rFonts w:ascii="Times New Roman" w:hAnsi="Times New Roman" w:cs="Times New Roman"/>
              </w:rPr>
            </w:pPr>
            <w:r w:rsidRPr="00CF3FAA">
              <w:rPr>
                <w:rFonts w:ascii="Times New Roman" w:hAnsi="Times New Roman" w:cs="Times New Roman"/>
              </w:rPr>
              <w:t>Very Dense</w:t>
            </w:r>
          </w:p>
        </w:tc>
        <w:tc>
          <w:tcPr>
            <w:tcW w:w="1382" w:type="dxa"/>
            <w:shd w:val="clear" w:color="auto" w:fill="FFFFFF" w:themeFill="background1"/>
          </w:tcPr>
          <w:p w14:paraId="7AD18C3B"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8-1,0</w:t>
            </w:r>
          </w:p>
        </w:tc>
        <w:tc>
          <w:tcPr>
            <w:tcW w:w="966" w:type="dxa"/>
            <w:shd w:val="clear" w:color="auto" w:fill="FFFFFF" w:themeFill="background1"/>
          </w:tcPr>
          <w:p w14:paraId="53FDAF10"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gt;50</w:t>
            </w:r>
          </w:p>
        </w:tc>
        <w:tc>
          <w:tcPr>
            <w:tcW w:w="1984" w:type="dxa"/>
            <w:shd w:val="clear" w:color="auto" w:fill="FFFFFF" w:themeFill="background1"/>
          </w:tcPr>
          <w:p w14:paraId="4631EDED"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gt;200</w:t>
            </w:r>
          </w:p>
        </w:tc>
        <w:tc>
          <w:tcPr>
            <w:tcW w:w="1560" w:type="dxa"/>
            <w:shd w:val="clear" w:color="auto" w:fill="FFFFFF" w:themeFill="background1"/>
          </w:tcPr>
          <w:p w14:paraId="04817345" w14:textId="77777777" w:rsidR="00F46424" w:rsidRPr="00CF3FAA" w:rsidRDefault="00F46424" w:rsidP="009B0272">
            <w:pPr>
              <w:tabs>
                <w:tab w:val="left" w:pos="0"/>
                <w:tab w:val="left" w:pos="426"/>
                <w:tab w:val="left" w:pos="1134"/>
                <w:tab w:val="left" w:pos="1985"/>
                <w:tab w:val="left" w:pos="2694"/>
                <w:tab w:val="left" w:pos="4820"/>
                <w:tab w:val="left" w:pos="524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gt;45</w:t>
            </w:r>
          </w:p>
        </w:tc>
      </w:tr>
    </w:tbl>
    <w:p w14:paraId="789EDD82" w14:textId="10FA2341" w:rsidR="0027169A" w:rsidRDefault="0027169A" w:rsidP="0027169A">
      <w:pPr>
        <w:pStyle w:val="ListParagraph"/>
        <w:spacing w:after="0" w:line="240" w:lineRule="auto"/>
        <w:ind w:left="284"/>
        <w:jc w:val="center"/>
        <w:rPr>
          <w:rFonts w:ascii="Times New Roman" w:hAnsi="Times New Roman" w:cs="Times New Roman"/>
          <w:lang w:val="en-US"/>
        </w:rPr>
      </w:pPr>
      <w:proofErr w:type="gramStart"/>
      <w:r>
        <w:rPr>
          <w:rFonts w:ascii="Times New Roman" w:hAnsi="Times New Roman" w:cs="Times New Roman"/>
          <w:lang w:val="en-US"/>
        </w:rPr>
        <w:t>Sumber :</w:t>
      </w:r>
      <w:proofErr w:type="gramEnd"/>
      <w:r>
        <w:rPr>
          <w:rFonts w:ascii="Times New Roman" w:hAnsi="Times New Roman" w:cs="Times New Roman"/>
          <w:lang w:val="en-US"/>
        </w:rPr>
        <w:t xml:space="preserve"> (Hasil perhitungan, 2024)</w:t>
      </w:r>
    </w:p>
    <w:p w14:paraId="5B1E5CD0" w14:textId="77777777" w:rsidR="002E40C9" w:rsidRPr="00CF3FAA" w:rsidRDefault="00F46424" w:rsidP="009B0272">
      <w:pPr>
        <w:pStyle w:val="ListParagraph"/>
        <w:numPr>
          <w:ilvl w:val="0"/>
          <w:numId w:val="2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lastRenderedPageBreak/>
        <w:t xml:space="preserve">Data Perencanaan </w:t>
      </w:r>
      <w:r w:rsidRPr="00CF3FAA">
        <w:rPr>
          <w:rFonts w:ascii="Times New Roman" w:hAnsi="Times New Roman" w:cs="Times New Roman"/>
          <w:i/>
          <w:iCs/>
          <w:lang w:val="en-US"/>
        </w:rPr>
        <w:t>Abutment</w:t>
      </w:r>
    </w:p>
    <w:p w14:paraId="656ADC8E" w14:textId="13D3DC20" w:rsidR="002E40C9" w:rsidRPr="00CF3FAA" w:rsidRDefault="002E40C9"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Panjang (L)</w:t>
      </w:r>
      <w:r w:rsidRPr="00CF3FAA">
        <w:rPr>
          <w:rFonts w:ascii="Times New Roman" w:hAnsi="Times New Roman" w:cs="Times New Roman"/>
        </w:rPr>
        <w:tab/>
      </w:r>
      <w:r w:rsidRPr="00CF3FAA">
        <w:rPr>
          <w:rFonts w:ascii="Times New Roman" w:hAnsi="Times New Roman" w:cs="Times New Roman"/>
        </w:rPr>
        <w:tab/>
        <w:t>= 14,1 m</w:t>
      </w:r>
    </w:p>
    <w:p w14:paraId="594D8B7F" w14:textId="41B06C60" w:rsidR="002E40C9" w:rsidRPr="00CF3FAA" w:rsidRDefault="002E40C9"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Lebar (b) atas</w:t>
      </w:r>
      <w:r w:rsidRPr="00CF3FAA">
        <w:rPr>
          <w:rFonts w:ascii="Times New Roman" w:hAnsi="Times New Roman" w:cs="Times New Roman"/>
        </w:rPr>
        <w:tab/>
      </w:r>
      <w:r w:rsidRPr="00CF3FAA">
        <w:rPr>
          <w:rFonts w:ascii="Times New Roman" w:hAnsi="Times New Roman" w:cs="Times New Roman"/>
        </w:rPr>
        <w:tab/>
        <w:t>= 1,8 m</w:t>
      </w:r>
    </w:p>
    <w:p w14:paraId="483CB6C4" w14:textId="77777777" w:rsidR="002E40C9" w:rsidRPr="00CF3FAA" w:rsidRDefault="002E40C9"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Lebar (b) bawah</w:t>
      </w:r>
      <w:r w:rsidRPr="00CF3FAA">
        <w:rPr>
          <w:rFonts w:ascii="Times New Roman" w:hAnsi="Times New Roman" w:cs="Times New Roman"/>
        </w:rPr>
        <w:tab/>
        <w:t>= 4,4 m</w:t>
      </w:r>
    </w:p>
    <w:p w14:paraId="6E937B13" w14:textId="77777777" w:rsidR="002E40C9" w:rsidRPr="00CF3FAA" w:rsidRDefault="002E40C9"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H atas</w:t>
      </w:r>
      <w:r w:rsidRPr="00CF3FAA">
        <w:rPr>
          <w:rFonts w:ascii="Times New Roman" w:hAnsi="Times New Roman" w:cs="Times New Roman"/>
        </w:rPr>
        <w:tab/>
      </w:r>
      <w:r w:rsidRPr="00CF3FAA">
        <w:rPr>
          <w:rFonts w:ascii="Times New Roman" w:hAnsi="Times New Roman" w:cs="Times New Roman"/>
        </w:rPr>
        <w:tab/>
        <w:t>= 1,85 m</w:t>
      </w:r>
    </w:p>
    <w:p w14:paraId="43A9AA52" w14:textId="75F56068" w:rsidR="00A83576" w:rsidRPr="00CF3FAA" w:rsidRDefault="002E40C9"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rPr>
        <w:t xml:space="preserve">Berat satuan beton </w:t>
      </w:r>
      <w:r w:rsidRPr="00CF3FAA">
        <w:rPr>
          <w:rFonts w:ascii="Times New Roman" w:hAnsi="Times New Roman" w:cs="Times New Roman"/>
        </w:rPr>
        <w:tab/>
        <w:t>= 2320 kg/m</w:t>
      </w:r>
      <w:r w:rsidRPr="00CF3FAA">
        <w:rPr>
          <w:rFonts w:ascii="Times New Roman" w:hAnsi="Times New Roman" w:cs="Times New Roman"/>
          <w:vertAlign w:val="superscript"/>
        </w:rPr>
        <w:t>2</w:t>
      </w:r>
    </w:p>
    <w:p w14:paraId="11FA34BC" w14:textId="61807861" w:rsidR="00F46424" w:rsidRPr="00CF3FAA" w:rsidRDefault="00F46424" w:rsidP="009B0272">
      <w:pPr>
        <w:pStyle w:val="ListParagraph"/>
        <w:numPr>
          <w:ilvl w:val="0"/>
          <w:numId w:val="22"/>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Perhitungan Pembebanan </w:t>
      </w:r>
      <w:r w:rsidRPr="00CF3FAA">
        <w:rPr>
          <w:rFonts w:ascii="Times New Roman" w:hAnsi="Times New Roman" w:cs="Times New Roman"/>
          <w:i/>
          <w:iCs/>
          <w:lang w:val="en-US"/>
        </w:rPr>
        <w:t>Abutment</w:t>
      </w:r>
    </w:p>
    <w:p w14:paraId="17A557BB" w14:textId="06D5BAC8" w:rsidR="002E40C9" w:rsidRPr="00CF3FAA" w:rsidRDefault="002E40C9" w:rsidP="009B0272">
      <w:pPr>
        <w:pStyle w:val="ListParagraph"/>
        <w:numPr>
          <w:ilvl w:val="0"/>
          <w:numId w:val="2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Gaya gaya vertical</w:t>
      </w:r>
    </w:p>
    <w:p w14:paraId="506B4121" w14:textId="3DA345F2" w:rsidR="002E40C9" w:rsidRPr="00CF3FAA" w:rsidRDefault="002E40C9"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lang w:val="en-US"/>
        </w:rPr>
        <w:t xml:space="preserve">Berat sendiri </w:t>
      </w:r>
      <w:r w:rsidRPr="00CF3FAA">
        <w:rPr>
          <w:rFonts w:ascii="Times New Roman" w:hAnsi="Times New Roman" w:cs="Times New Roman"/>
          <w:i/>
          <w:iCs/>
          <w:lang w:val="en-US"/>
        </w:rPr>
        <w:t>pilecap</w:t>
      </w:r>
    </w:p>
    <w:p w14:paraId="40BB5E02" w14:textId="33BCD695" w:rsidR="002E40C9" w:rsidRDefault="002E40C9" w:rsidP="00834F60">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Bidang segi empat = p x 1 x t x berat jenis beton</w:t>
      </w:r>
    </w:p>
    <w:p w14:paraId="073D018A" w14:textId="77777777" w:rsidR="0027169A" w:rsidRPr="00834F60" w:rsidRDefault="0027169A" w:rsidP="00834F60">
      <w:pPr>
        <w:pStyle w:val="ListParagraph"/>
        <w:spacing w:after="0" w:line="240" w:lineRule="auto"/>
        <w:ind w:left="284"/>
        <w:jc w:val="both"/>
        <w:rPr>
          <w:rFonts w:ascii="Times New Roman" w:hAnsi="Times New Roman" w:cs="Times New Roman"/>
          <w:lang w:val="en-US"/>
        </w:rPr>
      </w:pPr>
      <w:bookmarkStart w:id="1" w:name="_GoBack"/>
      <w:bookmarkEnd w:id="1"/>
    </w:p>
    <w:p w14:paraId="15FCF8C2" w14:textId="5EF7729E" w:rsidR="002E40C9" w:rsidRPr="0027169A" w:rsidRDefault="00834F60" w:rsidP="0027169A">
      <w:pPr>
        <w:spacing w:after="0" w:line="240" w:lineRule="auto"/>
        <w:jc w:val="center"/>
        <w:rPr>
          <w:rFonts w:ascii="Times New Roman" w:hAnsi="Times New Roman" w:cs="Times New Roman"/>
          <w:i/>
          <w:iCs/>
          <w:lang w:val="en-US"/>
        </w:rPr>
      </w:pPr>
      <w:r w:rsidRPr="00CF3FAA">
        <w:rPr>
          <w:rFonts w:ascii="Times New Roman" w:hAnsi="Times New Roman" w:cs="Times New Roman"/>
          <w:b/>
          <w:bCs/>
          <w:lang w:val="en-US"/>
        </w:rPr>
        <w:t>Tabel 3.</w:t>
      </w:r>
      <w:r w:rsidRPr="00CF3FAA">
        <w:rPr>
          <w:rFonts w:ascii="Times New Roman" w:hAnsi="Times New Roman" w:cs="Times New Roman"/>
          <w:lang w:val="en-US"/>
        </w:rPr>
        <w:t xml:space="preserve"> Perhitungan Berat Sendiri </w:t>
      </w:r>
      <w:r w:rsidRPr="00CF3FAA">
        <w:rPr>
          <w:rFonts w:ascii="Times New Roman" w:hAnsi="Times New Roman" w:cs="Times New Roman"/>
          <w:i/>
          <w:iCs/>
          <w:lang w:val="en-US"/>
        </w:rPr>
        <w:t>Pilecap</w:t>
      </w:r>
    </w:p>
    <w:tbl>
      <w:tblPr>
        <w:tblStyle w:val="ListTable6Colorful"/>
        <w:tblW w:w="0" w:type="auto"/>
        <w:jc w:val="center"/>
        <w:shd w:val="clear" w:color="auto" w:fill="FFFFFF" w:themeFill="background1"/>
        <w:tblLook w:val="04A0" w:firstRow="1" w:lastRow="0" w:firstColumn="1" w:lastColumn="0" w:noHBand="0" w:noVBand="1"/>
      </w:tblPr>
      <w:tblGrid>
        <w:gridCol w:w="991"/>
        <w:gridCol w:w="2675"/>
        <w:gridCol w:w="1157"/>
        <w:gridCol w:w="1387"/>
        <w:gridCol w:w="1694"/>
      </w:tblGrid>
      <w:tr w:rsidR="002E40C9" w:rsidRPr="00CF3FAA" w14:paraId="77F3F1C8" w14:textId="77777777" w:rsidTr="008F1B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7EC01721"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b w:val="0"/>
              </w:rPr>
            </w:pPr>
            <w:bookmarkStart w:id="2" w:name="_Hlk145964314"/>
            <w:r w:rsidRPr="00CF3FAA">
              <w:rPr>
                <w:rFonts w:ascii="Times New Roman" w:hAnsi="Times New Roman" w:cs="Times New Roman"/>
              </w:rPr>
              <w:t>Titik</w:t>
            </w:r>
          </w:p>
        </w:tc>
        <w:tc>
          <w:tcPr>
            <w:tcW w:w="2675" w:type="dxa"/>
            <w:shd w:val="clear" w:color="auto" w:fill="FFFFFF" w:themeFill="background1"/>
          </w:tcPr>
          <w:p w14:paraId="2A4455E2" w14:textId="6BC13BFB"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Gaya vertikal</w:t>
            </w:r>
          </w:p>
        </w:tc>
        <w:tc>
          <w:tcPr>
            <w:tcW w:w="1157" w:type="dxa"/>
            <w:shd w:val="clear" w:color="auto" w:fill="FFFFFF" w:themeFill="background1"/>
          </w:tcPr>
          <w:p w14:paraId="1A9F938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V (ton)</w:t>
            </w:r>
          </w:p>
        </w:tc>
        <w:tc>
          <w:tcPr>
            <w:tcW w:w="1387" w:type="dxa"/>
            <w:shd w:val="clear" w:color="auto" w:fill="FFFFFF" w:themeFill="background1"/>
          </w:tcPr>
          <w:p w14:paraId="76EC3088"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Jarak (m)</w:t>
            </w:r>
          </w:p>
        </w:tc>
        <w:tc>
          <w:tcPr>
            <w:tcW w:w="1694" w:type="dxa"/>
            <w:shd w:val="clear" w:color="auto" w:fill="FFFFFF" w:themeFill="background1"/>
          </w:tcPr>
          <w:p w14:paraId="5E0EC6F8"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Momen (t.m)</w:t>
            </w:r>
          </w:p>
        </w:tc>
      </w:tr>
      <w:tr w:rsidR="002E40C9" w:rsidRPr="00CF3FAA" w14:paraId="22C62C0F"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648F6FC1"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w:t>
            </w:r>
          </w:p>
        </w:tc>
        <w:tc>
          <w:tcPr>
            <w:tcW w:w="2675" w:type="dxa"/>
            <w:shd w:val="clear" w:color="auto" w:fill="FFFFFF" w:themeFill="background1"/>
          </w:tcPr>
          <w:p w14:paraId="6DBF20BE" w14:textId="04CF62B8"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w:t>
            </w:r>
            <w:r w:rsidR="00F96061">
              <w:rPr>
                <w:rFonts w:ascii="Times New Roman" w:hAnsi="Times New Roman" w:cs="Times New Roman"/>
              </w:rPr>
              <w:t>2,7</w:t>
            </w:r>
            <w:r w:rsidRPr="00CF3FAA">
              <w:rPr>
                <w:rFonts w:ascii="Times New Roman" w:hAnsi="Times New Roman" w:cs="Times New Roman"/>
              </w:rPr>
              <w:t xml:space="preserve"> x 0,3 x 14,1 x 2,320</w:t>
            </w:r>
          </w:p>
        </w:tc>
        <w:tc>
          <w:tcPr>
            <w:tcW w:w="1157" w:type="dxa"/>
            <w:shd w:val="clear" w:color="auto" w:fill="FFFFFF" w:themeFill="background1"/>
          </w:tcPr>
          <w:p w14:paraId="58580CDD" w14:textId="17D0954D"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50</w:t>
            </w:r>
          </w:p>
        </w:tc>
        <w:tc>
          <w:tcPr>
            <w:tcW w:w="1387" w:type="dxa"/>
            <w:shd w:val="clear" w:color="auto" w:fill="FFFFFF" w:themeFill="background1"/>
          </w:tcPr>
          <w:p w14:paraId="44F24D3B"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75</w:t>
            </w:r>
          </w:p>
        </w:tc>
        <w:tc>
          <w:tcPr>
            <w:tcW w:w="1694" w:type="dxa"/>
            <w:shd w:val="clear" w:color="auto" w:fill="FFFFFF" w:themeFill="background1"/>
          </w:tcPr>
          <w:p w14:paraId="1E89AD32" w14:textId="5228C699"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288</w:t>
            </w:r>
          </w:p>
        </w:tc>
      </w:tr>
      <w:tr w:rsidR="002E40C9" w:rsidRPr="00CF3FAA" w14:paraId="1F2CF706"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27950D93"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I</w:t>
            </w:r>
          </w:p>
        </w:tc>
        <w:tc>
          <w:tcPr>
            <w:tcW w:w="2675" w:type="dxa"/>
            <w:shd w:val="clear" w:color="auto" w:fill="FFFFFF" w:themeFill="background1"/>
          </w:tcPr>
          <w:p w14:paraId="1C3676E1" w14:textId="59AB458B"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w:t>
            </w:r>
            <w:r w:rsidR="00F96061">
              <w:rPr>
                <w:rFonts w:ascii="Times New Roman" w:hAnsi="Times New Roman" w:cs="Times New Roman"/>
              </w:rPr>
              <w:t>6</w:t>
            </w:r>
            <w:r w:rsidRPr="00CF3FAA">
              <w:rPr>
                <w:rFonts w:ascii="Times New Roman" w:hAnsi="Times New Roman" w:cs="Times New Roman"/>
              </w:rPr>
              <w:t xml:space="preserve"> x 0,6 x 14,1 x 2,320</w:t>
            </w:r>
          </w:p>
        </w:tc>
        <w:tc>
          <w:tcPr>
            <w:tcW w:w="1157" w:type="dxa"/>
            <w:shd w:val="clear" w:color="auto" w:fill="FFFFFF" w:themeFill="background1"/>
          </w:tcPr>
          <w:p w14:paraId="707B4B3C" w14:textId="25DC3D5B"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w:t>
            </w:r>
            <w:r w:rsidR="00F96061">
              <w:rPr>
                <w:rFonts w:ascii="Times New Roman" w:hAnsi="Times New Roman" w:cs="Times New Roman"/>
              </w:rPr>
              <w:t>1,777</w:t>
            </w:r>
          </w:p>
        </w:tc>
        <w:tc>
          <w:tcPr>
            <w:tcW w:w="1387" w:type="dxa"/>
            <w:shd w:val="clear" w:color="auto" w:fill="FFFFFF" w:themeFill="background1"/>
          </w:tcPr>
          <w:p w14:paraId="45023129"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9</w:t>
            </w:r>
          </w:p>
        </w:tc>
        <w:tc>
          <w:tcPr>
            <w:tcW w:w="1694" w:type="dxa"/>
            <w:shd w:val="clear" w:color="auto" w:fill="FFFFFF" w:themeFill="background1"/>
          </w:tcPr>
          <w:p w14:paraId="0024CF2F" w14:textId="457DE0D9"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284</w:t>
            </w:r>
          </w:p>
        </w:tc>
      </w:tr>
      <w:tr w:rsidR="002E40C9" w:rsidRPr="00CF3FAA" w14:paraId="27468137"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1B0D5675"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II</w:t>
            </w:r>
          </w:p>
        </w:tc>
        <w:tc>
          <w:tcPr>
            <w:tcW w:w="2675" w:type="dxa"/>
            <w:shd w:val="clear" w:color="auto" w:fill="FFFFFF" w:themeFill="background1"/>
          </w:tcPr>
          <w:p w14:paraId="69BA8DF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5 x 1,4 x 14,1 x 2,320</w:t>
            </w:r>
          </w:p>
        </w:tc>
        <w:tc>
          <w:tcPr>
            <w:tcW w:w="1157" w:type="dxa"/>
            <w:shd w:val="clear" w:color="auto" w:fill="FFFFFF" w:themeFill="background1"/>
          </w:tcPr>
          <w:p w14:paraId="34E5E15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6,869</w:t>
            </w:r>
          </w:p>
        </w:tc>
        <w:tc>
          <w:tcPr>
            <w:tcW w:w="1387" w:type="dxa"/>
            <w:shd w:val="clear" w:color="auto" w:fill="FFFFFF" w:themeFill="background1"/>
          </w:tcPr>
          <w:p w14:paraId="720212C1"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5</w:t>
            </w:r>
          </w:p>
        </w:tc>
        <w:tc>
          <w:tcPr>
            <w:tcW w:w="1694" w:type="dxa"/>
            <w:shd w:val="clear" w:color="auto" w:fill="FFFFFF" w:themeFill="background1"/>
          </w:tcPr>
          <w:p w14:paraId="54965BA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7,172</w:t>
            </w:r>
          </w:p>
        </w:tc>
      </w:tr>
      <w:tr w:rsidR="002E40C9" w:rsidRPr="00CF3FAA" w14:paraId="73932894"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56D7DE4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V</w:t>
            </w:r>
          </w:p>
        </w:tc>
        <w:tc>
          <w:tcPr>
            <w:tcW w:w="2675" w:type="dxa"/>
            <w:shd w:val="clear" w:color="auto" w:fill="FFFFFF" w:themeFill="background1"/>
          </w:tcPr>
          <w:p w14:paraId="3276B4E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4 x 1,8 x 14,1 x 2,320</w:t>
            </w:r>
          </w:p>
        </w:tc>
        <w:tc>
          <w:tcPr>
            <w:tcW w:w="1157" w:type="dxa"/>
            <w:shd w:val="clear" w:color="auto" w:fill="FFFFFF" w:themeFill="background1"/>
          </w:tcPr>
          <w:p w14:paraId="0F064EA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3,552</w:t>
            </w:r>
          </w:p>
        </w:tc>
        <w:tc>
          <w:tcPr>
            <w:tcW w:w="1387" w:type="dxa"/>
            <w:shd w:val="clear" w:color="auto" w:fill="FFFFFF" w:themeFill="background1"/>
          </w:tcPr>
          <w:p w14:paraId="0004C6A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3</w:t>
            </w:r>
          </w:p>
        </w:tc>
        <w:tc>
          <w:tcPr>
            <w:tcW w:w="1694" w:type="dxa"/>
            <w:shd w:val="clear" w:color="auto" w:fill="FFFFFF" w:themeFill="background1"/>
          </w:tcPr>
          <w:p w14:paraId="52467213"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4,169</w:t>
            </w:r>
          </w:p>
        </w:tc>
      </w:tr>
      <w:tr w:rsidR="002E40C9" w:rsidRPr="00CF3FAA" w14:paraId="25E35078"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6F88B01F"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w:t>
            </w:r>
          </w:p>
        </w:tc>
        <w:tc>
          <w:tcPr>
            <w:tcW w:w="2675" w:type="dxa"/>
            <w:shd w:val="clear" w:color="auto" w:fill="FFFFFF" w:themeFill="background1"/>
          </w:tcPr>
          <w:p w14:paraId="69D986ED"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0,8 + 1,8) x 0,5 x 14,1 x 2,320</w:t>
            </w:r>
          </w:p>
        </w:tc>
        <w:tc>
          <w:tcPr>
            <w:tcW w:w="1157" w:type="dxa"/>
            <w:shd w:val="clear" w:color="auto" w:fill="FFFFFF" w:themeFill="background1"/>
          </w:tcPr>
          <w:p w14:paraId="591A2111"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0,262</w:t>
            </w:r>
          </w:p>
        </w:tc>
        <w:tc>
          <w:tcPr>
            <w:tcW w:w="1387" w:type="dxa"/>
            <w:shd w:val="clear" w:color="auto" w:fill="FFFFFF" w:themeFill="background1"/>
          </w:tcPr>
          <w:p w14:paraId="5A736363"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3</w:t>
            </w:r>
          </w:p>
        </w:tc>
        <w:tc>
          <w:tcPr>
            <w:tcW w:w="1694" w:type="dxa"/>
            <w:shd w:val="clear" w:color="auto" w:fill="FFFFFF" w:themeFill="background1"/>
          </w:tcPr>
          <w:p w14:paraId="17B8C17B"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6,602</w:t>
            </w:r>
          </w:p>
        </w:tc>
      </w:tr>
      <w:tr w:rsidR="002E40C9" w:rsidRPr="00CF3FAA" w14:paraId="0E5BE6EF"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1C92DBB2"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I</w:t>
            </w:r>
          </w:p>
        </w:tc>
        <w:tc>
          <w:tcPr>
            <w:tcW w:w="2675" w:type="dxa"/>
            <w:shd w:val="clear" w:color="auto" w:fill="FFFFFF" w:themeFill="background1"/>
          </w:tcPr>
          <w:p w14:paraId="4902F5CF"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460 x 0,8 x 14,1 x 2,320</w:t>
            </w:r>
          </w:p>
        </w:tc>
        <w:tc>
          <w:tcPr>
            <w:tcW w:w="1157" w:type="dxa"/>
            <w:shd w:val="clear" w:color="auto" w:fill="FFFFFF" w:themeFill="background1"/>
          </w:tcPr>
          <w:p w14:paraId="119CDE3E"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16,716</w:t>
            </w:r>
          </w:p>
        </w:tc>
        <w:tc>
          <w:tcPr>
            <w:tcW w:w="1387" w:type="dxa"/>
            <w:shd w:val="clear" w:color="auto" w:fill="FFFFFF" w:themeFill="background1"/>
          </w:tcPr>
          <w:p w14:paraId="4A06B468"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2</w:t>
            </w:r>
          </w:p>
        </w:tc>
        <w:tc>
          <w:tcPr>
            <w:tcW w:w="1694" w:type="dxa"/>
            <w:shd w:val="clear" w:color="auto" w:fill="FFFFFF" w:themeFill="background1"/>
          </w:tcPr>
          <w:p w14:paraId="7E43E959"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56,775</w:t>
            </w:r>
          </w:p>
        </w:tc>
      </w:tr>
      <w:tr w:rsidR="002E40C9" w:rsidRPr="00CF3FAA" w14:paraId="78A91E8D"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76B70C01"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II</w:t>
            </w:r>
          </w:p>
        </w:tc>
        <w:tc>
          <w:tcPr>
            <w:tcW w:w="2675" w:type="dxa"/>
            <w:shd w:val="clear" w:color="auto" w:fill="FFFFFF" w:themeFill="background1"/>
          </w:tcPr>
          <w:p w14:paraId="67547081"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1,8 x 0,2 x 14,1 x 2,320</w:t>
            </w:r>
          </w:p>
        </w:tc>
        <w:tc>
          <w:tcPr>
            <w:tcW w:w="1157" w:type="dxa"/>
            <w:shd w:val="clear" w:color="auto" w:fill="FFFFFF" w:themeFill="background1"/>
          </w:tcPr>
          <w:p w14:paraId="2D6D05AB"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888</w:t>
            </w:r>
          </w:p>
        </w:tc>
        <w:tc>
          <w:tcPr>
            <w:tcW w:w="1387" w:type="dxa"/>
            <w:shd w:val="clear" w:color="auto" w:fill="FFFFFF" w:themeFill="background1"/>
          </w:tcPr>
          <w:p w14:paraId="4A7F2DD0"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5</w:t>
            </w:r>
          </w:p>
        </w:tc>
        <w:tc>
          <w:tcPr>
            <w:tcW w:w="1694" w:type="dxa"/>
            <w:shd w:val="clear" w:color="auto" w:fill="FFFFFF" w:themeFill="background1"/>
          </w:tcPr>
          <w:p w14:paraId="0C0D635A"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0,608</w:t>
            </w:r>
          </w:p>
        </w:tc>
      </w:tr>
      <w:tr w:rsidR="002E40C9" w:rsidRPr="00CF3FAA" w14:paraId="0C0DED5E"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0B060388"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III</w:t>
            </w:r>
          </w:p>
        </w:tc>
        <w:tc>
          <w:tcPr>
            <w:tcW w:w="2675" w:type="dxa"/>
            <w:shd w:val="clear" w:color="auto" w:fill="FFFFFF" w:themeFill="background1"/>
          </w:tcPr>
          <w:p w14:paraId="00C23913"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1,8 x 0,2 x 14,1 x 2,320</w:t>
            </w:r>
          </w:p>
        </w:tc>
        <w:tc>
          <w:tcPr>
            <w:tcW w:w="1157" w:type="dxa"/>
            <w:shd w:val="clear" w:color="auto" w:fill="FFFFFF" w:themeFill="background1"/>
          </w:tcPr>
          <w:p w14:paraId="36143803"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888</w:t>
            </w:r>
          </w:p>
        </w:tc>
        <w:tc>
          <w:tcPr>
            <w:tcW w:w="1387" w:type="dxa"/>
            <w:shd w:val="clear" w:color="auto" w:fill="FFFFFF" w:themeFill="background1"/>
          </w:tcPr>
          <w:p w14:paraId="40B5A81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9</w:t>
            </w:r>
          </w:p>
        </w:tc>
        <w:tc>
          <w:tcPr>
            <w:tcW w:w="1694" w:type="dxa"/>
            <w:shd w:val="clear" w:color="auto" w:fill="FFFFFF" w:themeFill="background1"/>
          </w:tcPr>
          <w:p w14:paraId="13FDD62B"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299</w:t>
            </w:r>
          </w:p>
        </w:tc>
      </w:tr>
      <w:tr w:rsidR="002E40C9" w:rsidRPr="00CF3FAA" w14:paraId="5610C4BD"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0D57D60A"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X</w:t>
            </w:r>
          </w:p>
        </w:tc>
        <w:tc>
          <w:tcPr>
            <w:tcW w:w="2675" w:type="dxa"/>
            <w:shd w:val="clear" w:color="auto" w:fill="FFFFFF" w:themeFill="background1"/>
          </w:tcPr>
          <w:p w14:paraId="7DBAFB85"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8 x 4,4 x 14,1 x 2,320</w:t>
            </w:r>
          </w:p>
        </w:tc>
        <w:tc>
          <w:tcPr>
            <w:tcW w:w="1157" w:type="dxa"/>
            <w:shd w:val="clear" w:color="auto" w:fill="FFFFFF" w:themeFill="background1"/>
          </w:tcPr>
          <w:p w14:paraId="09501EDF"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15,141</w:t>
            </w:r>
          </w:p>
        </w:tc>
        <w:tc>
          <w:tcPr>
            <w:tcW w:w="1387" w:type="dxa"/>
            <w:shd w:val="clear" w:color="auto" w:fill="FFFFFF" w:themeFill="background1"/>
          </w:tcPr>
          <w:p w14:paraId="61BD06B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2</w:t>
            </w:r>
          </w:p>
        </w:tc>
        <w:tc>
          <w:tcPr>
            <w:tcW w:w="1694" w:type="dxa"/>
            <w:shd w:val="clear" w:color="auto" w:fill="FFFFFF" w:themeFill="background1"/>
          </w:tcPr>
          <w:p w14:paraId="2BB83D3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53,310</w:t>
            </w:r>
          </w:p>
        </w:tc>
      </w:tr>
      <w:tr w:rsidR="002E40C9" w:rsidRPr="00CF3FAA" w14:paraId="6F0EDCD7"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5C586020"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jumlah</w:t>
            </w:r>
          </w:p>
        </w:tc>
        <w:tc>
          <w:tcPr>
            <w:tcW w:w="2675" w:type="dxa"/>
            <w:shd w:val="clear" w:color="auto" w:fill="FFFFFF" w:themeFill="background1"/>
          </w:tcPr>
          <w:p w14:paraId="456C80D2"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57" w:type="dxa"/>
            <w:shd w:val="clear" w:color="auto" w:fill="FFFFFF" w:themeFill="background1"/>
          </w:tcPr>
          <w:p w14:paraId="6E96BFEB" w14:textId="6BC65254"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8,743</w:t>
            </w:r>
          </w:p>
        </w:tc>
        <w:tc>
          <w:tcPr>
            <w:tcW w:w="1387" w:type="dxa"/>
            <w:shd w:val="clear" w:color="auto" w:fill="FFFFFF" w:themeFill="background1"/>
          </w:tcPr>
          <w:p w14:paraId="284D8D17"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94" w:type="dxa"/>
            <w:shd w:val="clear" w:color="auto" w:fill="FFFFFF" w:themeFill="background1"/>
          </w:tcPr>
          <w:p w14:paraId="422A626E" w14:textId="6DAA92D1"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94,477</w:t>
            </w:r>
          </w:p>
        </w:tc>
      </w:tr>
    </w:tbl>
    <w:bookmarkEnd w:id="2"/>
    <w:p w14:paraId="7D191B49" w14:textId="070E9012" w:rsidR="00834F60" w:rsidRDefault="0027169A" w:rsidP="00834F60">
      <w:pPr>
        <w:spacing w:after="0" w:line="240" w:lineRule="auto"/>
        <w:jc w:val="center"/>
        <w:rPr>
          <w:rFonts w:ascii="Times New Roman" w:hAnsi="Times New Roman" w:cs="Times New Roman"/>
        </w:rPr>
      </w:pPr>
      <w:proofErr w:type="gramStart"/>
      <w:r w:rsidRPr="00CF3FAA">
        <w:rPr>
          <w:rFonts w:ascii="Times New Roman" w:hAnsi="Times New Roman" w:cs="Times New Roman"/>
        </w:rPr>
        <w:t>Sumber :</w:t>
      </w:r>
      <w:proofErr w:type="gramEnd"/>
      <w:r w:rsidRPr="00CF3FAA">
        <w:rPr>
          <w:rFonts w:ascii="Times New Roman" w:hAnsi="Times New Roman" w:cs="Times New Roman"/>
        </w:rPr>
        <w:t xml:space="preserve"> (Hasil perhitungan, 2024)</w:t>
      </w:r>
    </w:p>
    <w:p w14:paraId="54B9BF3B" w14:textId="77777777" w:rsidR="0027169A" w:rsidRDefault="0027169A" w:rsidP="00834F60">
      <w:pPr>
        <w:spacing w:after="0" w:line="240" w:lineRule="auto"/>
        <w:jc w:val="center"/>
        <w:rPr>
          <w:rFonts w:ascii="Times New Roman" w:hAnsi="Times New Roman" w:cs="Times New Roman"/>
          <w:b/>
          <w:bCs/>
          <w:lang w:val="en-US"/>
        </w:rPr>
      </w:pPr>
    </w:p>
    <w:p w14:paraId="0248BCCB" w14:textId="52DF6D46" w:rsidR="00AC227F" w:rsidRPr="0027169A" w:rsidRDefault="00834F60" w:rsidP="0027169A">
      <w:pPr>
        <w:spacing w:after="0" w:line="240" w:lineRule="auto"/>
        <w:jc w:val="center"/>
        <w:rPr>
          <w:rFonts w:ascii="Times New Roman" w:hAnsi="Times New Roman" w:cs="Times New Roman"/>
          <w:lang w:val="en-US"/>
        </w:rPr>
      </w:pPr>
      <w:r w:rsidRPr="00CF3FAA">
        <w:rPr>
          <w:rFonts w:ascii="Times New Roman" w:hAnsi="Times New Roman" w:cs="Times New Roman"/>
          <w:b/>
          <w:bCs/>
          <w:lang w:val="en-US"/>
        </w:rPr>
        <w:t>Tabel 4.</w:t>
      </w:r>
      <w:r w:rsidRPr="00CF3FAA">
        <w:rPr>
          <w:rFonts w:ascii="Times New Roman" w:hAnsi="Times New Roman" w:cs="Times New Roman"/>
          <w:lang w:val="en-US"/>
        </w:rPr>
        <w:t xml:space="preserve"> Perhitungan Sendiri Urugan</w:t>
      </w:r>
    </w:p>
    <w:tbl>
      <w:tblPr>
        <w:tblStyle w:val="ListTable6Colorful"/>
        <w:tblW w:w="0" w:type="auto"/>
        <w:jc w:val="center"/>
        <w:shd w:val="clear" w:color="auto" w:fill="FFFFFF" w:themeFill="background1"/>
        <w:tblLook w:val="04A0" w:firstRow="1" w:lastRow="0" w:firstColumn="1" w:lastColumn="0" w:noHBand="0" w:noVBand="1"/>
      </w:tblPr>
      <w:tblGrid>
        <w:gridCol w:w="991"/>
        <w:gridCol w:w="2675"/>
        <w:gridCol w:w="1157"/>
        <w:gridCol w:w="1387"/>
        <w:gridCol w:w="1694"/>
      </w:tblGrid>
      <w:tr w:rsidR="002E40C9" w:rsidRPr="00CF3FAA" w14:paraId="375BF735" w14:textId="77777777" w:rsidTr="008F1B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357C4C6D"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b w:val="0"/>
              </w:rPr>
            </w:pPr>
            <w:r w:rsidRPr="00CF3FAA">
              <w:rPr>
                <w:rFonts w:ascii="Times New Roman" w:hAnsi="Times New Roman" w:cs="Times New Roman"/>
              </w:rPr>
              <w:t>Titik</w:t>
            </w:r>
          </w:p>
        </w:tc>
        <w:tc>
          <w:tcPr>
            <w:tcW w:w="2675" w:type="dxa"/>
            <w:shd w:val="clear" w:color="auto" w:fill="FFFFFF" w:themeFill="background1"/>
          </w:tcPr>
          <w:p w14:paraId="7C8CC79D" w14:textId="53207F9C"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Gaya vertikal</w:t>
            </w:r>
          </w:p>
        </w:tc>
        <w:tc>
          <w:tcPr>
            <w:tcW w:w="1157" w:type="dxa"/>
            <w:shd w:val="clear" w:color="auto" w:fill="FFFFFF" w:themeFill="background1"/>
          </w:tcPr>
          <w:p w14:paraId="3FD2BFF5"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V (ton)</w:t>
            </w:r>
          </w:p>
        </w:tc>
        <w:tc>
          <w:tcPr>
            <w:tcW w:w="1387" w:type="dxa"/>
            <w:shd w:val="clear" w:color="auto" w:fill="FFFFFF" w:themeFill="background1"/>
          </w:tcPr>
          <w:p w14:paraId="131ADF77"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Jarak (m)</w:t>
            </w:r>
          </w:p>
        </w:tc>
        <w:tc>
          <w:tcPr>
            <w:tcW w:w="1694" w:type="dxa"/>
            <w:shd w:val="clear" w:color="auto" w:fill="FFFFFF" w:themeFill="background1"/>
          </w:tcPr>
          <w:p w14:paraId="08FB9A52"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Momen (t.m)</w:t>
            </w:r>
          </w:p>
        </w:tc>
      </w:tr>
      <w:tr w:rsidR="002E40C9" w:rsidRPr="00CF3FAA" w14:paraId="3B2041CC"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5E2787AA"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w:t>
            </w:r>
          </w:p>
        </w:tc>
        <w:tc>
          <w:tcPr>
            <w:tcW w:w="2675" w:type="dxa"/>
            <w:shd w:val="clear" w:color="auto" w:fill="FFFFFF" w:themeFill="background1"/>
          </w:tcPr>
          <w:p w14:paraId="2D8C75AD" w14:textId="3039C04D"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w:t>
            </w:r>
            <w:r w:rsidR="00F96061">
              <w:rPr>
                <w:rFonts w:ascii="Times New Roman" w:hAnsi="Times New Roman" w:cs="Times New Roman"/>
              </w:rPr>
              <w:t>27</w:t>
            </w:r>
            <w:r w:rsidRPr="00CF3FAA">
              <w:rPr>
                <w:rFonts w:ascii="Times New Roman" w:hAnsi="Times New Roman" w:cs="Times New Roman"/>
              </w:rPr>
              <w:t xml:space="preserve"> x 0,3 x 14,1 x 1,755</w:t>
            </w:r>
          </w:p>
        </w:tc>
        <w:tc>
          <w:tcPr>
            <w:tcW w:w="1157" w:type="dxa"/>
            <w:shd w:val="clear" w:color="auto" w:fill="FFFFFF" w:themeFill="background1"/>
          </w:tcPr>
          <w:p w14:paraId="008B3D6D" w14:textId="5E875180"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w:t>
            </w:r>
            <w:r w:rsidR="00F96061">
              <w:rPr>
                <w:rFonts w:ascii="Times New Roman" w:hAnsi="Times New Roman" w:cs="Times New Roman"/>
              </w:rPr>
              <w:t>004</w:t>
            </w:r>
          </w:p>
        </w:tc>
        <w:tc>
          <w:tcPr>
            <w:tcW w:w="1387" w:type="dxa"/>
            <w:shd w:val="clear" w:color="auto" w:fill="FFFFFF" w:themeFill="background1"/>
          </w:tcPr>
          <w:p w14:paraId="78C02E53"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35</w:t>
            </w:r>
          </w:p>
        </w:tc>
        <w:tc>
          <w:tcPr>
            <w:tcW w:w="1694" w:type="dxa"/>
            <w:shd w:val="clear" w:color="auto" w:fill="FFFFFF" w:themeFill="background1"/>
          </w:tcPr>
          <w:p w14:paraId="7FBE1B0A" w14:textId="06CF14EA"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705</w:t>
            </w:r>
          </w:p>
        </w:tc>
      </w:tr>
      <w:tr w:rsidR="002E40C9" w:rsidRPr="00CF3FAA" w14:paraId="4F8802EA"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5F890FFD"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I</w:t>
            </w:r>
          </w:p>
        </w:tc>
        <w:tc>
          <w:tcPr>
            <w:tcW w:w="2675" w:type="dxa"/>
            <w:shd w:val="clear" w:color="auto" w:fill="FFFFFF" w:themeFill="background1"/>
          </w:tcPr>
          <w:p w14:paraId="283757CB" w14:textId="1D0DCAEE"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6,</w:t>
            </w:r>
            <w:r w:rsidR="00F96061">
              <w:rPr>
                <w:rFonts w:ascii="Times New Roman" w:hAnsi="Times New Roman" w:cs="Times New Roman"/>
              </w:rPr>
              <w:t>18</w:t>
            </w:r>
            <w:r w:rsidRPr="00CF3FAA">
              <w:rPr>
                <w:rFonts w:ascii="Times New Roman" w:hAnsi="Times New Roman" w:cs="Times New Roman"/>
              </w:rPr>
              <w:t xml:space="preserve"> x 1,2 x 14,1 x 1,755</w:t>
            </w:r>
          </w:p>
        </w:tc>
        <w:tc>
          <w:tcPr>
            <w:tcW w:w="1157" w:type="dxa"/>
            <w:shd w:val="clear" w:color="auto" w:fill="FFFFFF" w:themeFill="background1"/>
          </w:tcPr>
          <w:p w14:paraId="6E2FDC63" w14:textId="64FA6D3F" w:rsidR="002E40C9"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3,512</w:t>
            </w:r>
          </w:p>
        </w:tc>
        <w:tc>
          <w:tcPr>
            <w:tcW w:w="1387" w:type="dxa"/>
            <w:shd w:val="clear" w:color="auto" w:fill="FFFFFF" w:themeFill="background1"/>
          </w:tcPr>
          <w:p w14:paraId="3D26B368"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2</w:t>
            </w:r>
          </w:p>
        </w:tc>
        <w:tc>
          <w:tcPr>
            <w:tcW w:w="1694" w:type="dxa"/>
            <w:shd w:val="clear" w:color="auto" w:fill="FFFFFF" w:themeFill="background1"/>
          </w:tcPr>
          <w:p w14:paraId="10BD76EC" w14:textId="5EDBCCE6"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w:t>
            </w:r>
            <w:r w:rsidR="00F96061">
              <w:rPr>
                <w:rFonts w:ascii="Times New Roman" w:hAnsi="Times New Roman" w:cs="Times New Roman"/>
              </w:rPr>
              <w:t>20,214</w:t>
            </w:r>
          </w:p>
        </w:tc>
      </w:tr>
      <w:tr w:rsidR="002E40C9" w:rsidRPr="00CF3FAA" w14:paraId="121B1709"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2FE4BA47"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II</w:t>
            </w:r>
          </w:p>
        </w:tc>
        <w:tc>
          <w:tcPr>
            <w:tcW w:w="2675" w:type="dxa"/>
            <w:shd w:val="clear" w:color="auto" w:fill="FFFFFF" w:themeFill="background1"/>
          </w:tcPr>
          <w:p w14:paraId="74CB058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0,6 x 0,5 x 14,1 x 1,755</w:t>
            </w:r>
          </w:p>
        </w:tc>
        <w:tc>
          <w:tcPr>
            <w:tcW w:w="1157" w:type="dxa"/>
            <w:shd w:val="clear" w:color="auto" w:fill="FFFFFF" w:themeFill="background1"/>
          </w:tcPr>
          <w:p w14:paraId="2B9F7CF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711</w:t>
            </w:r>
          </w:p>
        </w:tc>
        <w:tc>
          <w:tcPr>
            <w:tcW w:w="1387" w:type="dxa"/>
            <w:shd w:val="clear" w:color="auto" w:fill="FFFFFF" w:themeFill="background1"/>
          </w:tcPr>
          <w:p w14:paraId="208A95E8"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5</w:t>
            </w:r>
          </w:p>
        </w:tc>
        <w:tc>
          <w:tcPr>
            <w:tcW w:w="1694" w:type="dxa"/>
            <w:shd w:val="clear" w:color="auto" w:fill="FFFFFF" w:themeFill="background1"/>
          </w:tcPr>
          <w:p w14:paraId="7FA5AE42"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566</w:t>
            </w:r>
          </w:p>
        </w:tc>
      </w:tr>
      <w:tr w:rsidR="002E40C9" w:rsidRPr="00CF3FAA" w14:paraId="4EA872E6"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344F6DE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V</w:t>
            </w:r>
          </w:p>
        </w:tc>
        <w:tc>
          <w:tcPr>
            <w:tcW w:w="2675" w:type="dxa"/>
            <w:shd w:val="clear" w:color="auto" w:fill="FFFFFF" w:themeFill="background1"/>
          </w:tcPr>
          <w:p w14:paraId="6637917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260 x 0,6 x 14,1 x 1,755</w:t>
            </w:r>
          </w:p>
        </w:tc>
        <w:tc>
          <w:tcPr>
            <w:tcW w:w="1157" w:type="dxa"/>
            <w:shd w:val="clear" w:color="auto" w:fill="FFFFFF" w:themeFill="background1"/>
          </w:tcPr>
          <w:p w14:paraId="7CD3EFDF"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63,249</w:t>
            </w:r>
          </w:p>
        </w:tc>
        <w:tc>
          <w:tcPr>
            <w:tcW w:w="1387" w:type="dxa"/>
            <w:shd w:val="clear" w:color="auto" w:fill="FFFFFF" w:themeFill="background1"/>
          </w:tcPr>
          <w:p w14:paraId="69A62AF5"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5</w:t>
            </w:r>
          </w:p>
        </w:tc>
        <w:tc>
          <w:tcPr>
            <w:tcW w:w="1694" w:type="dxa"/>
            <w:shd w:val="clear" w:color="auto" w:fill="FFFFFF" w:themeFill="background1"/>
          </w:tcPr>
          <w:p w14:paraId="26CAD70A"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94,873</w:t>
            </w:r>
          </w:p>
        </w:tc>
      </w:tr>
      <w:tr w:rsidR="002E40C9" w:rsidRPr="00CF3FAA" w14:paraId="0F11F4D2"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2F4CBA59"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w:t>
            </w:r>
          </w:p>
        </w:tc>
        <w:tc>
          <w:tcPr>
            <w:tcW w:w="2675" w:type="dxa"/>
            <w:shd w:val="clear" w:color="auto" w:fill="FFFFFF" w:themeFill="background1"/>
          </w:tcPr>
          <w:p w14:paraId="2D95A52D"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1,8 x 0,2 x 14,1 x 1,755</w:t>
            </w:r>
          </w:p>
        </w:tc>
        <w:tc>
          <w:tcPr>
            <w:tcW w:w="1157" w:type="dxa"/>
            <w:shd w:val="clear" w:color="auto" w:fill="FFFFFF" w:themeFill="background1"/>
          </w:tcPr>
          <w:p w14:paraId="60EE75B4"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454</w:t>
            </w:r>
          </w:p>
        </w:tc>
        <w:tc>
          <w:tcPr>
            <w:tcW w:w="1387" w:type="dxa"/>
            <w:shd w:val="clear" w:color="auto" w:fill="FFFFFF" w:themeFill="background1"/>
          </w:tcPr>
          <w:p w14:paraId="372669BC"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9</w:t>
            </w:r>
          </w:p>
        </w:tc>
        <w:tc>
          <w:tcPr>
            <w:tcW w:w="1694" w:type="dxa"/>
            <w:shd w:val="clear" w:color="auto" w:fill="FFFFFF" w:themeFill="background1"/>
          </w:tcPr>
          <w:p w14:paraId="57B327FD"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008</w:t>
            </w:r>
          </w:p>
        </w:tc>
      </w:tr>
      <w:tr w:rsidR="002E40C9" w:rsidRPr="00CF3FAA" w14:paraId="31E02595"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3EE9E2F2"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jumlah</w:t>
            </w:r>
          </w:p>
        </w:tc>
        <w:tc>
          <w:tcPr>
            <w:tcW w:w="2675" w:type="dxa"/>
            <w:shd w:val="clear" w:color="auto" w:fill="FFFFFF" w:themeFill="background1"/>
          </w:tcPr>
          <w:p w14:paraId="2DB442C5"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57" w:type="dxa"/>
            <w:shd w:val="clear" w:color="auto" w:fill="FFFFFF" w:themeFill="background1"/>
          </w:tcPr>
          <w:p w14:paraId="777245C5" w14:textId="4AA84B70"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w:t>
            </w:r>
            <w:r w:rsidR="00F96061">
              <w:rPr>
                <w:rFonts w:ascii="Times New Roman" w:hAnsi="Times New Roman" w:cs="Times New Roman"/>
              </w:rPr>
              <w:t>53,219</w:t>
            </w:r>
          </w:p>
        </w:tc>
        <w:tc>
          <w:tcPr>
            <w:tcW w:w="1387" w:type="dxa"/>
            <w:shd w:val="clear" w:color="auto" w:fill="FFFFFF" w:themeFill="background1"/>
          </w:tcPr>
          <w:p w14:paraId="75EB9E55" w14:textId="77777777"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94" w:type="dxa"/>
            <w:shd w:val="clear" w:color="auto" w:fill="FFFFFF" w:themeFill="background1"/>
          </w:tcPr>
          <w:p w14:paraId="6B26282D" w14:textId="12A35CB0" w:rsidR="002E40C9" w:rsidRPr="00CF3FAA" w:rsidRDefault="002E40C9"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w:t>
            </w:r>
            <w:r w:rsidR="00F96061">
              <w:rPr>
                <w:rFonts w:ascii="Times New Roman" w:hAnsi="Times New Roman" w:cs="Times New Roman"/>
              </w:rPr>
              <w:t>27,366</w:t>
            </w:r>
          </w:p>
        </w:tc>
      </w:tr>
    </w:tbl>
    <w:p w14:paraId="60700612" w14:textId="28A0823C" w:rsidR="0027169A" w:rsidRDefault="0027169A" w:rsidP="0027169A">
      <w:pPr>
        <w:pStyle w:val="ListParagraph"/>
        <w:spacing w:after="0" w:line="240" w:lineRule="auto"/>
        <w:ind w:left="284"/>
        <w:jc w:val="center"/>
        <w:rPr>
          <w:rFonts w:ascii="Times New Roman" w:hAnsi="Times New Roman" w:cs="Times New Roman"/>
        </w:rPr>
      </w:pPr>
      <w:proofErr w:type="gramStart"/>
      <w:r w:rsidRPr="00CF3FAA">
        <w:rPr>
          <w:rFonts w:ascii="Times New Roman" w:hAnsi="Times New Roman" w:cs="Times New Roman"/>
        </w:rPr>
        <w:t>Sumber :</w:t>
      </w:r>
      <w:proofErr w:type="gramEnd"/>
      <w:r w:rsidRPr="00CF3FAA">
        <w:rPr>
          <w:rFonts w:ascii="Times New Roman" w:hAnsi="Times New Roman" w:cs="Times New Roman"/>
        </w:rPr>
        <w:t xml:space="preserve"> (Hasil perhitungan, 2024)</w:t>
      </w:r>
    </w:p>
    <w:p w14:paraId="44A5D31B" w14:textId="77777777" w:rsidR="0027169A" w:rsidRDefault="0027169A" w:rsidP="0027169A">
      <w:pPr>
        <w:pStyle w:val="ListParagraph"/>
        <w:spacing w:after="0" w:line="240" w:lineRule="auto"/>
        <w:ind w:left="284"/>
        <w:jc w:val="both"/>
        <w:rPr>
          <w:rFonts w:ascii="Times New Roman" w:hAnsi="Times New Roman" w:cs="Times New Roman"/>
        </w:rPr>
      </w:pPr>
    </w:p>
    <w:p w14:paraId="21D9C00A" w14:textId="4D10850B" w:rsidR="00AC227F" w:rsidRPr="00CF3FAA" w:rsidRDefault="00AC227F" w:rsidP="009B0272">
      <w:pPr>
        <w:pStyle w:val="ListParagraph"/>
        <w:numPr>
          <w:ilvl w:val="0"/>
          <w:numId w:val="25"/>
        </w:numPr>
        <w:spacing w:after="0" w:line="240" w:lineRule="auto"/>
        <w:ind w:left="284" w:hanging="284"/>
        <w:jc w:val="both"/>
        <w:rPr>
          <w:rFonts w:ascii="Times New Roman" w:hAnsi="Times New Roman" w:cs="Times New Roman"/>
        </w:rPr>
      </w:pPr>
      <w:r w:rsidRPr="00CF3FAA">
        <w:rPr>
          <w:rFonts w:ascii="Times New Roman" w:hAnsi="Times New Roman" w:cs="Times New Roman"/>
        </w:rPr>
        <w:t>Gaya – gaya horizontal</w:t>
      </w:r>
    </w:p>
    <w:p w14:paraId="4D8C7F9C" w14:textId="2102668B" w:rsidR="00AF290A" w:rsidRPr="00CF3FAA" w:rsidRDefault="00AC227F"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Akibat tekanan aktif</w:t>
      </w:r>
    </w:p>
    <w:p w14:paraId="0DCCDACE" w14:textId="227F86B4" w:rsidR="00AC227F" w:rsidRPr="00CF3FAA" w:rsidRDefault="00AF290A"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Mpa</w:t>
      </w:r>
      <w:r w:rsidRPr="00CF3FAA">
        <w:rPr>
          <w:rFonts w:ascii="Times New Roman" w:hAnsi="Times New Roman" w:cs="Times New Roman"/>
        </w:rPr>
        <w:tab/>
        <w:t xml:space="preserve">= </w:t>
      </w:r>
      <w:r w:rsidR="00F96061">
        <w:rPr>
          <w:rFonts w:ascii="Times New Roman" w:hAnsi="Times New Roman" w:cs="Times New Roman"/>
        </w:rPr>
        <w:t>504661,62</w:t>
      </w:r>
      <w:r w:rsidRPr="00CF3FAA">
        <w:rPr>
          <w:rFonts w:ascii="Times New Roman" w:hAnsi="Times New Roman" w:cs="Times New Roman"/>
        </w:rPr>
        <w:t xml:space="preserve"> kg.m</w:t>
      </w:r>
    </w:p>
    <w:p w14:paraId="4749C6B4" w14:textId="3CD2EBFC" w:rsidR="00AC227F" w:rsidRPr="00CF3FAA" w:rsidRDefault="00AC227F"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Akibat tekanan tanah pasif</w:t>
      </w:r>
    </w:p>
    <w:p w14:paraId="02B3F0ED" w14:textId="01CEEE82" w:rsidR="00AF290A" w:rsidRPr="00CF3FAA" w:rsidRDefault="00AF290A"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Mpp</w:t>
      </w:r>
      <w:r w:rsidRPr="00CF3FAA">
        <w:rPr>
          <w:rFonts w:ascii="Times New Roman" w:hAnsi="Times New Roman" w:cs="Times New Roman"/>
        </w:rPr>
        <w:tab/>
        <w:t xml:space="preserve">= </w:t>
      </w:r>
      <w:r w:rsidR="00F96061">
        <w:rPr>
          <w:rFonts w:ascii="Times New Roman" w:hAnsi="Times New Roman" w:cs="Times New Roman"/>
        </w:rPr>
        <w:t>1390</w:t>
      </w:r>
      <w:r w:rsidRPr="00CF3FAA">
        <w:rPr>
          <w:rFonts w:ascii="Times New Roman" w:hAnsi="Times New Roman" w:cs="Times New Roman"/>
        </w:rPr>
        <w:t xml:space="preserve"> kg.m</w:t>
      </w:r>
    </w:p>
    <w:p w14:paraId="76755774" w14:textId="682DB896" w:rsidR="002E40C9" w:rsidRPr="00CF3FAA" w:rsidRDefault="00AC227F"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Akibat gaya gempa</w:t>
      </w:r>
    </w:p>
    <w:p w14:paraId="3D0F4FFF" w14:textId="2D8AD17F" w:rsidR="00B5684E" w:rsidRPr="00CF3FAA" w:rsidRDefault="00B5684E"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 xml:space="preserve">Berdasarkan data sodir pada kedalaman </w:t>
      </w:r>
      <w:r w:rsidR="003D4D0F" w:rsidRPr="00CF3FAA">
        <w:rPr>
          <w:rFonts w:ascii="Times New Roman" w:hAnsi="Times New Roman" w:cs="Times New Roman"/>
        </w:rPr>
        <w:t>20</w:t>
      </w:r>
      <w:r w:rsidRPr="00CF3FAA">
        <w:rPr>
          <w:rFonts w:ascii="Times New Roman" w:hAnsi="Times New Roman" w:cs="Times New Roman"/>
        </w:rPr>
        <w:t xml:space="preserve"> dengan didapat nilai </w:t>
      </w:r>
      <w:proofErr w:type="gramStart"/>
      <w:r w:rsidRPr="00CF3FAA">
        <w:rPr>
          <w:rFonts w:ascii="Times New Roman" w:hAnsi="Times New Roman" w:cs="Times New Roman"/>
        </w:rPr>
        <w:t>qc :</w:t>
      </w:r>
      <w:proofErr w:type="gramEnd"/>
      <w:r w:rsidRPr="00CF3FAA">
        <w:rPr>
          <w:rFonts w:ascii="Times New Roman" w:hAnsi="Times New Roman" w:cs="Times New Roman"/>
        </w:rPr>
        <w:t xml:space="preserve"> 250 kg/m</w:t>
      </w:r>
      <w:r w:rsidRPr="00CF3FAA">
        <w:rPr>
          <w:rFonts w:ascii="Times New Roman" w:hAnsi="Times New Roman" w:cs="Times New Roman"/>
          <w:vertAlign w:val="superscript"/>
        </w:rPr>
        <w:t>2</w:t>
      </w:r>
      <w:r w:rsidRPr="00CF3FAA">
        <w:rPr>
          <w:rFonts w:ascii="Times New Roman" w:hAnsi="Times New Roman" w:cs="Times New Roman"/>
        </w:rPr>
        <w:t>. Sehinngga di klarifikasikan situs yang digunakan pada kelas adalah jenis tanah keras.</w:t>
      </w:r>
    </w:p>
    <w:p w14:paraId="47098B4A" w14:textId="4B8C9947" w:rsidR="00F46424" w:rsidRPr="00CF3FAA" w:rsidRDefault="00F46424" w:rsidP="009B0272">
      <w:pPr>
        <w:pStyle w:val="ListParagraph"/>
        <w:numPr>
          <w:ilvl w:val="0"/>
          <w:numId w:val="2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Titik Berat </w:t>
      </w:r>
      <w:r w:rsidRPr="00CF3FAA">
        <w:rPr>
          <w:rFonts w:ascii="Times New Roman" w:hAnsi="Times New Roman" w:cs="Times New Roman"/>
          <w:i/>
          <w:iCs/>
          <w:lang w:val="en-US"/>
        </w:rPr>
        <w:t>Abutment</w:t>
      </w:r>
    </w:p>
    <w:p w14:paraId="6BE10B10" w14:textId="7898DE02" w:rsidR="00B5684E" w:rsidRDefault="00B5684E"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lang w:val="en-US"/>
        </w:rPr>
        <w:t>Bidang segi empat = p x l x t</w:t>
      </w:r>
    </w:p>
    <w:p w14:paraId="62000CB6" w14:textId="77777777" w:rsidR="0027169A" w:rsidRDefault="0027169A" w:rsidP="00834F60">
      <w:pPr>
        <w:spacing w:after="0" w:line="240" w:lineRule="auto"/>
        <w:jc w:val="center"/>
        <w:rPr>
          <w:rFonts w:ascii="Times New Roman" w:hAnsi="Times New Roman" w:cs="Times New Roman"/>
          <w:b/>
          <w:bCs/>
          <w:lang w:val="en-US"/>
        </w:rPr>
      </w:pPr>
    </w:p>
    <w:p w14:paraId="36F482ED" w14:textId="77777777" w:rsidR="0027169A" w:rsidRDefault="0027169A" w:rsidP="00834F60">
      <w:pPr>
        <w:spacing w:after="0" w:line="240" w:lineRule="auto"/>
        <w:jc w:val="center"/>
        <w:rPr>
          <w:rFonts w:ascii="Times New Roman" w:hAnsi="Times New Roman" w:cs="Times New Roman"/>
          <w:b/>
          <w:bCs/>
          <w:lang w:val="en-US"/>
        </w:rPr>
      </w:pPr>
    </w:p>
    <w:p w14:paraId="5D4F8BA6" w14:textId="77777777" w:rsidR="0027169A" w:rsidRDefault="0027169A" w:rsidP="00834F60">
      <w:pPr>
        <w:spacing w:after="0" w:line="240" w:lineRule="auto"/>
        <w:jc w:val="center"/>
        <w:rPr>
          <w:rFonts w:ascii="Times New Roman" w:hAnsi="Times New Roman" w:cs="Times New Roman"/>
          <w:b/>
          <w:bCs/>
          <w:lang w:val="en-US"/>
        </w:rPr>
      </w:pPr>
    </w:p>
    <w:p w14:paraId="4FAD3911" w14:textId="77777777" w:rsidR="0027169A" w:rsidRDefault="0027169A" w:rsidP="00834F60">
      <w:pPr>
        <w:spacing w:after="0" w:line="240" w:lineRule="auto"/>
        <w:jc w:val="center"/>
        <w:rPr>
          <w:rFonts w:ascii="Times New Roman" w:hAnsi="Times New Roman" w:cs="Times New Roman"/>
          <w:b/>
          <w:bCs/>
          <w:lang w:val="en-US"/>
        </w:rPr>
      </w:pPr>
    </w:p>
    <w:p w14:paraId="4373323E" w14:textId="77777777" w:rsidR="0027169A" w:rsidRDefault="0027169A" w:rsidP="00834F60">
      <w:pPr>
        <w:spacing w:after="0" w:line="240" w:lineRule="auto"/>
        <w:jc w:val="center"/>
        <w:rPr>
          <w:rFonts w:ascii="Times New Roman" w:hAnsi="Times New Roman" w:cs="Times New Roman"/>
          <w:b/>
          <w:bCs/>
          <w:lang w:val="en-US"/>
        </w:rPr>
      </w:pPr>
    </w:p>
    <w:p w14:paraId="355B5209" w14:textId="77777777" w:rsidR="0027169A" w:rsidRDefault="0027169A" w:rsidP="00834F60">
      <w:pPr>
        <w:spacing w:after="0" w:line="240" w:lineRule="auto"/>
        <w:jc w:val="center"/>
        <w:rPr>
          <w:rFonts w:ascii="Times New Roman" w:hAnsi="Times New Roman" w:cs="Times New Roman"/>
          <w:b/>
          <w:bCs/>
          <w:lang w:val="en-US"/>
        </w:rPr>
      </w:pPr>
    </w:p>
    <w:p w14:paraId="4F62F89C" w14:textId="0B66F120" w:rsidR="00834F60" w:rsidRPr="0027169A" w:rsidRDefault="00834F60" w:rsidP="0027169A">
      <w:pPr>
        <w:spacing w:after="0" w:line="240" w:lineRule="auto"/>
        <w:jc w:val="center"/>
        <w:rPr>
          <w:rFonts w:ascii="Times New Roman" w:hAnsi="Times New Roman" w:cs="Times New Roman"/>
          <w:i/>
          <w:iCs/>
          <w:lang w:val="en-US"/>
        </w:rPr>
      </w:pPr>
      <w:r w:rsidRPr="00CF3FAA">
        <w:rPr>
          <w:rFonts w:ascii="Times New Roman" w:hAnsi="Times New Roman" w:cs="Times New Roman"/>
          <w:b/>
          <w:bCs/>
          <w:lang w:val="en-US"/>
        </w:rPr>
        <w:t>Tabel 5.</w:t>
      </w:r>
      <w:r w:rsidRPr="00CF3FAA">
        <w:rPr>
          <w:rFonts w:ascii="Times New Roman" w:hAnsi="Times New Roman" w:cs="Times New Roman"/>
          <w:lang w:val="en-US"/>
        </w:rPr>
        <w:t xml:space="preserve"> Perhitungan Berat Sendiri </w:t>
      </w:r>
      <w:r w:rsidRPr="00CF3FAA">
        <w:rPr>
          <w:rFonts w:ascii="Times New Roman" w:hAnsi="Times New Roman" w:cs="Times New Roman"/>
          <w:i/>
          <w:iCs/>
          <w:lang w:val="en-US"/>
        </w:rPr>
        <w:t>Pilecap</w:t>
      </w:r>
    </w:p>
    <w:tbl>
      <w:tblPr>
        <w:tblStyle w:val="ListTable6Colorful"/>
        <w:tblW w:w="0" w:type="auto"/>
        <w:jc w:val="center"/>
        <w:shd w:val="clear" w:color="auto" w:fill="FFFFFF" w:themeFill="background1"/>
        <w:tblLook w:val="04A0" w:firstRow="1" w:lastRow="0" w:firstColumn="1" w:lastColumn="0" w:noHBand="0" w:noVBand="1"/>
      </w:tblPr>
      <w:tblGrid>
        <w:gridCol w:w="991"/>
        <w:gridCol w:w="2675"/>
        <w:gridCol w:w="1157"/>
        <w:gridCol w:w="1387"/>
        <w:gridCol w:w="1694"/>
      </w:tblGrid>
      <w:tr w:rsidR="00B5684E" w:rsidRPr="00CF3FAA" w14:paraId="34B6AACC" w14:textId="77777777" w:rsidTr="008F1B3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2B774996"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b w:val="0"/>
              </w:rPr>
            </w:pPr>
            <w:r w:rsidRPr="00CF3FAA">
              <w:rPr>
                <w:rFonts w:ascii="Times New Roman" w:hAnsi="Times New Roman" w:cs="Times New Roman"/>
              </w:rPr>
              <w:t>Titik</w:t>
            </w:r>
          </w:p>
        </w:tc>
        <w:tc>
          <w:tcPr>
            <w:tcW w:w="2675" w:type="dxa"/>
            <w:shd w:val="clear" w:color="auto" w:fill="FFFFFF" w:themeFill="background1"/>
          </w:tcPr>
          <w:p w14:paraId="1A4ED536" w14:textId="1395135E"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Gaya vertikal</w:t>
            </w:r>
          </w:p>
        </w:tc>
        <w:tc>
          <w:tcPr>
            <w:tcW w:w="1157" w:type="dxa"/>
            <w:shd w:val="clear" w:color="auto" w:fill="FFFFFF" w:themeFill="background1"/>
          </w:tcPr>
          <w:p w14:paraId="5D564AAA"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V (ton)</w:t>
            </w:r>
          </w:p>
        </w:tc>
        <w:tc>
          <w:tcPr>
            <w:tcW w:w="1387" w:type="dxa"/>
            <w:shd w:val="clear" w:color="auto" w:fill="FFFFFF" w:themeFill="background1"/>
          </w:tcPr>
          <w:p w14:paraId="527B31A0"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Jarak (m)</w:t>
            </w:r>
          </w:p>
        </w:tc>
        <w:tc>
          <w:tcPr>
            <w:tcW w:w="1694" w:type="dxa"/>
            <w:shd w:val="clear" w:color="auto" w:fill="FFFFFF" w:themeFill="background1"/>
          </w:tcPr>
          <w:p w14:paraId="5B2BA71B"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F3FAA">
              <w:rPr>
                <w:rFonts w:ascii="Times New Roman" w:hAnsi="Times New Roman" w:cs="Times New Roman"/>
              </w:rPr>
              <w:t>Momen (t.m)</w:t>
            </w:r>
          </w:p>
        </w:tc>
      </w:tr>
      <w:tr w:rsidR="00B5684E" w:rsidRPr="00CF3FAA" w14:paraId="642B5687"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5EC334D7"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w:t>
            </w:r>
          </w:p>
        </w:tc>
        <w:tc>
          <w:tcPr>
            <w:tcW w:w="2675" w:type="dxa"/>
            <w:shd w:val="clear" w:color="auto" w:fill="FFFFFF" w:themeFill="background1"/>
          </w:tcPr>
          <w:p w14:paraId="01CF090E" w14:textId="6C9AFC2F"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w:t>
            </w:r>
            <w:r w:rsidR="00F96061">
              <w:rPr>
                <w:rFonts w:ascii="Times New Roman" w:hAnsi="Times New Roman" w:cs="Times New Roman"/>
              </w:rPr>
              <w:t>27</w:t>
            </w:r>
            <w:r w:rsidRPr="00CF3FAA">
              <w:rPr>
                <w:rFonts w:ascii="Times New Roman" w:hAnsi="Times New Roman" w:cs="Times New Roman"/>
              </w:rPr>
              <w:t xml:space="preserve"> x 0,3 x 14,1 </w:t>
            </w:r>
          </w:p>
        </w:tc>
        <w:tc>
          <w:tcPr>
            <w:tcW w:w="1157" w:type="dxa"/>
            <w:shd w:val="clear" w:color="auto" w:fill="FFFFFF" w:themeFill="background1"/>
          </w:tcPr>
          <w:p w14:paraId="7E9B159B" w14:textId="4E40A52B" w:rsidR="00B5684E"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42</w:t>
            </w:r>
          </w:p>
        </w:tc>
        <w:tc>
          <w:tcPr>
            <w:tcW w:w="1387" w:type="dxa"/>
            <w:shd w:val="clear" w:color="auto" w:fill="FFFFFF" w:themeFill="background1"/>
          </w:tcPr>
          <w:p w14:paraId="1E98CC01"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75</w:t>
            </w:r>
          </w:p>
        </w:tc>
        <w:tc>
          <w:tcPr>
            <w:tcW w:w="1694" w:type="dxa"/>
            <w:shd w:val="clear" w:color="auto" w:fill="FFFFFF" w:themeFill="background1"/>
          </w:tcPr>
          <w:p w14:paraId="66D7141C" w14:textId="18D73267" w:rsidR="00B5684E"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140</w:t>
            </w:r>
          </w:p>
        </w:tc>
      </w:tr>
      <w:tr w:rsidR="00B5684E" w:rsidRPr="00CF3FAA" w14:paraId="6EAC95F9"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6DA36982"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I</w:t>
            </w:r>
          </w:p>
        </w:tc>
        <w:tc>
          <w:tcPr>
            <w:tcW w:w="2675" w:type="dxa"/>
            <w:shd w:val="clear" w:color="auto" w:fill="FFFFFF" w:themeFill="background1"/>
          </w:tcPr>
          <w:p w14:paraId="311392B8" w14:textId="620032AC"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w:t>
            </w:r>
            <w:r w:rsidR="00F96061">
              <w:rPr>
                <w:rFonts w:ascii="Times New Roman" w:hAnsi="Times New Roman" w:cs="Times New Roman"/>
              </w:rPr>
              <w:t>6</w:t>
            </w:r>
            <w:r w:rsidRPr="00CF3FAA">
              <w:rPr>
                <w:rFonts w:ascii="Times New Roman" w:hAnsi="Times New Roman" w:cs="Times New Roman"/>
              </w:rPr>
              <w:t xml:space="preserve"> x 0,6 x 14,1</w:t>
            </w:r>
          </w:p>
        </w:tc>
        <w:tc>
          <w:tcPr>
            <w:tcW w:w="1157" w:type="dxa"/>
            <w:shd w:val="clear" w:color="auto" w:fill="FFFFFF" w:themeFill="background1"/>
          </w:tcPr>
          <w:p w14:paraId="56F0654C" w14:textId="45DFE79B" w:rsidR="00B5684E"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6</w:t>
            </w:r>
          </w:p>
        </w:tc>
        <w:tc>
          <w:tcPr>
            <w:tcW w:w="1387" w:type="dxa"/>
            <w:shd w:val="clear" w:color="auto" w:fill="FFFFFF" w:themeFill="background1"/>
          </w:tcPr>
          <w:p w14:paraId="5F6B0740"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9</w:t>
            </w:r>
          </w:p>
        </w:tc>
        <w:tc>
          <w:tcPr>
            <w:tcW w:w="1694" w:type="dxa"/>
            <w:shd w:val="clear" w:color="auto" w:fill="FFFFFF" w:themeFill="background1"/>
          </w:tcPr>
          <w:p w14:paraId="2801F8A5" w14:textId="6A85104B" w:rsidR="00B5684E" w:rsidRPr="00CF3FAA" w:rsidRDefault="00F96061"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720</w:t>
            </w:r>
          </w:p>
        </w:tc>
      </w:tr>
      <w:tr w:rsidR="00B5684E" w:rsidRPr="00CF3FAA" w14:paraId="74C77370"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6E026EF6"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II</w:t>
            </w:r>
          </w:p>
        </w:tc>
        <w:tc>
          <w:tcPr>
            <w:tcW w:w="2675" w:type="dxa"/>
            <w:shd w:val="clear" w:color="auto" w:fill="FFFFFF" w:themeFill="background1"/>
          </w:tcPr>
          <w:p w14:paraId="6E67B6CB"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5 x 1,4 x 14,1</w:t>
            </w:r>
          </w:p>
        </w:tc>
        <w:tc>
          <w:tcPr>
            <w:tcW w:w="1157" w:type="dxa"/>
            <w:shd w:val="clear" w:color="auto" w:fill="FFFFFF" w:themeFill="background1"/>
          </w:tcPr>
          <w:p w14:paraId="1BDC8B73"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9,87</w:t>
            </w:r>
          </w:p>
        </w:tc>
        <w:tc>
          <w:tcPr>
            <w:tcW w:w="1387" w:type="dxa"/>
            <w:shd w:val="clear" w:color="auto" w:fill="FFFFFF" w:themeFill="background1"/>
          </w:tcPr>
          <w:p w14:paraId="76DE7E6F"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5</w:t>
            </w:r>
          </w:p>
        </w:tc>
        <w:tc>
          <w:tcPr>
            <w:tcW w:w="1694" w:type="dxa"/>
            <w:shd w:val="clear" w:color="auto" w:fill="FFFFFF" w:themeFill="background1"/>
          </w:tcPr>
          <w:p w14:paraId="50A5695A"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4,675</w:t>
            </w:r>
          </w:p>
        </w:tc>
      </w:tr>
      <w:tr w:rsidR="00B5684E" w:rsidRPr="00CF3FAA" w14:paraId="225B06AF"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22A49669"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V</w:t>
            </w:r>
          </w:p>
        </w:tc>
        <w:tc>
          <w:tcPr>
            <w:tcW w:w="2675" w:type="dxa"/>
            <w:shd w:val="clear" w:color="auto" w:fill="FFFFFF" w:themeFill="background1"/>
          </w:tcPr>
          <w:p w14:paraId="1F2B0467"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4 x 1,8 x 14,1</w:t>
            </w:r>
          </w:p>
        </w:tc>
        <w:tc>
          <w:tcPr>
            <w:tcW w:w="1157" w:type="dxa"/>
            <w:shd w:val="clear" w:color="auto" w:fill="FFFFFF" w:themeFill="background1"/>
          </w:tcPr>
          <w:p w14:paraId="5054971E"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0,152</w:t>
            </w:r>
          </w:p>
        </w:tc>
        <w:tc>
          <w:tcPr>
            <w:tcW w:w="1387" w:type="dxa"/>
            <w:shd w:val="clear" w:color="auto" w:fill="FFFFFF" w:themeFill="background1"/>
          </w:tcPr>
          <w:p w14:paraId="58364079"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3</w:t>
            </w:r>
          </w:p>
        </w:tc>
        <w:tc>
          <w:tcPr>
            <w:tcW w:w="1694" w:type="dxa"/>
            <w:shd w:val="clear" w:color="auto" w:fill="FFFFFF" w:themeFill="background1"/>
          </w:tcPr>
          <w:p w14:paraId="34545559"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3,349</w:t>
            </w:r>
          </w:p>
        </w:tc>
      </w:tr>
      <w:tr w:rsidR="00B5684E" w:rsidRPr="00CF3FAA" w14:paraId="312E5FEB"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191C28C4"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w:t>
            </w:r>
          </w:p>
        </w:tc>
        <w:tc>
          <w:tcPr>
            <w:tcW w:w="2675" w:type="dxa"/>
            <w:shd w:val="clear" w:color="auto" w:fill="FFFFFF" w:themeFill="background1"/>
          </w:tcPr>
          <w:p w14:paraId="68549BBA"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0,8 + 1,8) x 0,5 x 14,1</w:t>
            </w:r>
          </w:p>
        </w:tc>
        <w:tc>
          <w:tcPr>
            <w:tcW w:w="1157" w:type="dxa"/>
            <w:shd w:val="clear" w:color="auto" w:fill="FFFFFF" w:themeFill="background1"/>
          </w:tcPr>
          <w:p w14:paraId="10E71513"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9,165</w:t>
            </w:r>
          </w:p>
        </w:tc>
        <w:tc>
          <w:tcPr>
            <w:tcW w:w="1387" w:type="dxa"/>
            <w:shd w:val="clear" w:color="auto" w:fill="FFFFFF" w:themeFill="background1"/>
          </w:tcPr>
          <w:p w14:paraId="0C203FF7"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3</w:t>
            </w:r>
          </w:p>
        </w:tc>
        <w:tc>
          <w:tcPr>
            <w:tcW w:w="1694" w:type="dxa"/>
            <w:shd w:val="clear" w:color="auto" w:fill="FFFFFF" w:themeFill="background1"/>
          </w:tcPr>
          <w:p w14:paraId="4C4293D6"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1,079</w:t>
            </w:r>
          </w:p>
        </w:tc>
      </w:tr>
      <w:tr w:rsidR="00B5684E" w:rsidRPr="00CF3FAA" w14:paraId="5448C44A"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5B2298C8"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I</w:t>
            </w:r>
          </w:p>
        </w:tc>
        <w:tc>
          <w:tcPr>
            <w:tcW w:w="2675" w:type="dxa"/>
            <w:shd w:val="clear" w:color="auto" w:fill="FFFFFF" w:themeFill="background1"/>
          </w:tcPr>
          <w:p w14:paraId="594C0566"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460 x 0,8 x 14,1</w:t>
            </w:r>
          </w:p>
        </w:tc>
        <w:tc>
          <w:tcPr>
            <w:tcW w:w="1157" w:type="dxa"/>
            <w:shd w:val="clear" w:color="auto" w:fill="FFFFFF" w:themeFill="background1"/>
          </w:tcPr>
          <w:p w14:paraId="5478049A"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50,308</w:t>
            </w:r>
          </w:p>
        </w:tc>
        <w:tc>
          <w:tcPr>
            <w:tcW w:w="1387" w:type="dxa"/>
            <w:shd w:val="clear" w:color="auto" w:fill="FFFFFF" w:themeFill="background1"/>
          </w:tcPr>
          <w:p w14:paraId="1B556D07"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2</w:t>
            </w:r>
          </w:p>
        </w:tc>
        <w:tc>
          <w:tcPr>
            <w:tcW w:w="1694" w:type="dxa"/>
            <w:shd w:val="clear" w:color="auto" w:fill="FFFFFF" w:themeFill="background1"/>
          </w:tcPr>
          <w:p w14:paraId="37445A4B"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10,677</w:t>
            </w:r>
          </w:p>
        </w:tc>
      </w:tr>
      <w:tr w:rsidR="00B5684E" w:rsidRPr="00CF3FAA" w14:paraId="458E8182"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069F2AF2"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II</w:t>
            </w:r>
          </w:p>
        </w:tc>
        <w:tc>
          <w:tcPr>
            <w:tcW w:w="2675" w:type="dxa"/>
            <w:shd w:val="clear" w:color="auto" w:fill="FFFFFF" w:themeFill="background1"/>
          </w:tcPr>
          <w:p w14:paraId="233F3426"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1,8 x 0,2 x 14,1</w:t>
            </w:r>
          </w:p>
        </w:tc>
        <w:tc>
          <w:tcPr>
            <w:tcW w:w="1157" w:type="dxa"/>
            <w:shd w:val="clear" w:color="auto" w:fill="FFFFFF" w:themeFill="background1"/>
          </w:tcPr>
          <w:p w14:paraId="4AC04C0D"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538</w:t>
            </w:r>
          </w:p>
        </w:tc>
        <w:tc>
          <w:tcPr>
            <w:tcW w:w="1387" w:type="dxa"/>
            <w:shd w:val="clear" w:color="auto" w:fill="FFFFFF" w:themeFill="background1"/>
          </w:tcPr>
          <w:p w14:paraId="4E327C0B"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5</w:t>
            </w:r>
          </w:p>
        </w:tc>
        <w:tc>
          <w:tcPr>
            <w:tcW w:w="1694" w:type="dxa"/>
            <w:shd w:val="clear" w:color="auto" w:fill="FFFFFF" w:themeFill="background1"/>
          </w:tcPr>
          <w:p w14:paraId="01CD8C5D"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8,883</w:t>
            </w:r>
          </w:p>
        </w:tc>
      </w:tr>
      <w:tr w:rsidR="00B5684E" w:rsidRPr="00CF3FAA" w14:paraId="1F43B0B5"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070B3B23"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VIII</w:t>
            </w:r>
          </w:p>
        </w:tc>
        <w:tc>
          <w:tcPr>
            <w:tcW w:w="2675" w:type="dxa"/>
            <w:shd w:val="clear" w:color="auto" w:fill="FFFFFF" w:themeFill="background1"/>
          </w:tcPr>
          <w:p w14:paraId="54E86F34"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½ x 1,8 x 0,2 x 14,1</w:t>
            </w:r>
          </w:p>
        </w:tc>
        <w:tc>
          <w:tcPr>
            <w:tcW w:w="1157" w:type="dxa"/>
            <w:shd w:val="clear" w:color="auto" w:fill="FFFFFF" w:themeFill="background1"/>
          </w:tcPr>
          <w:p w14:paraId="73FEEE49"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538</w:t>
            </w:r>
          </w:p>
        </w:tc>
        <w:tc>
          <w:tcPr>
            <w:tcW w:w="1387" w:type="dxa"/>
            <w:shd w:val="clear" w:color="auto" w:fill="FFFFFF" w:themeFill="background1"/>
          </w:tcPr>
          <w:p w14:paraId="160862E7"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9</w:t>
            </w:r>
          </w:p>
        </w:tc>
        <w:tc>
          <w:tcPr>
            <w:tcW w:w="1694" w:type="dxa"/>
            <w:shd w:val="clear" w:color="auto" w:fill="FFFFFF" w:themeFill="background1"/>
          </w:tcPr>
          <w:p w14:paraId="5AC6FF79"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284</w:t>
            </w:r>
          </w:p>
        </w:tc>
      </w:tr>
      <w:tr w:rsidR="00B5684E" w:rsidRPr="00CF3FAA" w14:paraId="613FAB84" w14:textId="77777777" w:rsidTr="008F1B3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02DECAE0"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IX</w:t>
            </w:r>
          </w:p>
        </w:tc>
        <w:tc>
          <w:tcPr>
            <w:tcW w:w="2675" w:type="dxa"/>
            <w:shd w:val="clear" w:color="auto" w:fill="FFFFFF" w:themeFill="background1"/>
          </w:tcPr>
          <w:p w14:paraId="3819B2EA"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0,8 x 4,4 x 14,1</w:t>
            </w:r>
          </w:p>
        </w:tc>
        <w:tc>
          <w:tcPr>
            <w:tcW w:w="1157" w:type="dxa"/>
            <w:shd w:val="clear" w:color="auto" w:fill="FFFFFF" w:themeFill="background1"/>
          </w:tcPr>
          <w:p w14:paraId="4CF1960C"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49,632</w:t>
            </w:r>
          </w:p>
        </w:tc>
        <w:tc>
          <w:tcPr>
            <w:tcW w:w="1387" w:type="dxa"/>
            <w:shd w:val="clear" w:color="auto" w:fill="FFFFFF" w:themeFill="background1"/>
          </w:tcPr>
          <w:p w14:paraId="6B162F6F"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2,2</w:t>
            </w:r>
          </w:p>
        </w:tc>
        <w:tc>
          <w:tcPr>
            <w:tcW w:w="1694" w:type="dxa"/>
            <w:shd w:val="clear" w:color="auto" w:fill="FFFFFF" w:themeFill="background1"/>
          </w:tcPr>
          <w:p w14:paraId="4D26B6CD"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09,190</w:t>
            </w:r>
          </w:p>
        </w:tc>
      </w:tr>
      <w:tr w:rsidR="00B5684E" w:rsidRPr="00CF3FAA" w14:paraId="7EAC362B" w14:textId="77777777" w:rsidTr="008F1B36">
        <w:trPr>
          <w:jc w:val="center"/>
        </w:trPr>
        <w:tc>
          <w:tcPr>
            <w:cnfStyle w:val="001000000000" w:firstRow="0" w:lastRow="0" w:firstColumn="1" w:lastColumn="0" w:oddVBand="0" w:evenVBand="0" w:oddHBand="0" w:evenHBand="0" w:firstRowFirstColumn="0" w:firstRowLastColumn="0" w:lastRowFirstColumn="0" w:lastRowLastColumn="0"/>
            <w:tcW w:w="991" w:type="dxa"/>
            <w:shd w:val="clear" w:color="auto" w:fill="FFFFFF" w:themeFill="background1"/>
          </w:tcPr>
          <w:p w14:paraId="62A3C702"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rPr>
                <w:rFonts w:ascii="Times New Roman" w:hAnsi="Times New Roman" w:cs="Times New Roman"/>
              </w:rPr>
            </w:pPr>
            <w:r w:rsidRPr="00CF3FAA">
              <w:rPr>
                <w:rFonts w:ascii="Times New Roman" w:hAnsi="Times New Roman" w:cs="Times New Roman"/>
              </w:rPr>
              <w:t>jumlah</w:t>
            </w:r>
          </w:p>
        </w:tc>
        <w:tc>
          <w:tcPr>
            <w:tcW w:w="2675" w:type="dxa"/>
            <w:shd w:val="clear" w:color="auto" w:fill="FFFFFF" w:themeFill="background1"/>
          </w:tcPr>
          <w:p w14:paraId="401692AF"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57" w:type="dxa"/>
            <w:shd w:val="clear" w:color="auto" w:fill="FFFFFF" w:themeFill="background1"/>
          </w:tcPr>
          <w:p w14:paraId="3D062030" w14:textId="719697B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14</w:t>
            </w:r>
            <w:r w:rsidR="00F96061">
              <w:rPr>
                <w:rFonts w:ascii="Times New Roman" w:hAnsi="Times New Roman" w:cs="Times New Roman"/>
              </w:rPr>
              <w:t>0,421</w:t>
            </w:r>
          </w:p>
        </w:tc>
        <w:tc>
          <w:tcPr>
            <w:tcW w:w="1387" w:type="dxa"/>
            <w:shd w:val="clear" w:color="auto" w:fill="FFFFFF" w:themeFill="background1"/>
          </w:tcPr>
          <w:p w14:paraId="2F0D9865" w14:textId="77777777"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94" w:type="dxa"/>
            <w:shd w:val="clear" w:color="auto" w:fill="FFFFFF" w:themeFill="background1"/>
          </w:tcPr>
          <w:p w14:paraId="379C350E" w14:textId="064011B3" w:rsidR="00B5684E" w:rsidRPr="00CF3FAA" w:rsidRDefault="00B5684E" w:rsidP="009B0272">
            <w:pPr>
              <w:tabs>
                <w:tab w:val="left" w:pos="0"/>
                <w:tab w:val="left" w:pos="426"/>
                <w:tab w:val="left" w:pos="709"/>
                <w:tab w:val="left" w:pos="1134"/>
                <w:tab w:val="left" w:pos="1418"/>
                <w:tab w:val="left" w:pos="2694"/>
                <w:tab w:val="left" w:pos="3686"/>
                <w:tab w:val="left" w:pos="4820"/>
                <w:tab w:val="left" w:pos="5245"/>
                <w:tab w:val="left" w:pos="652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3FAA">
              <w:rPr>
                <w:rFonts w:ascii="Times New Roman" w:hAnsi="Times New Roman" w:cs="Times New Roman"/>
              </w:rPr>
              <w:t>3</w:t>
            </w:r>
            <w:r w:rsidR="00F96061">
              <w:rPr>
                <w:rFonts w:ascii="Times New Roman" w:hAnsi="Times New Roman" w:cs="Times New Roman"/>
              </w:rPr>
              <w:t>17,997</w:t>
            </w:r>
          </w:p>
        </w:tc>
      </w:tr>
    </w:tbl>
    <w:p w14:paraId="4268FBEE" w14:textId="1BC14EFD" w:rsidR="0027169A" w:rsidRDefault="0027169A" w:rsidP="0027169A">
      <w:pPr>
        <w:pStyle w:val="ListParagraph"/>
        <w:spacing w:after="0" w:line="240" w:lineRule="auto"/>
        <w:ind w:left="284"/>
        <w:jc w:val="center"/>
        <w:rPr>
          <w:rFonts w:ascii="Times New Roman" w:hAnsi="Times New Roman" w:cs="Times New Roman"/>
          <w:lang w:val="en-US"/>
        </w:rPr>
      </w:pPr>
      <w:proofErr w:type="gramStart"/>
      <w:r w:rsidRPr="00CF3FAA">
        <w:rPr>
          <w:rFonts w:ascii="Times New Roman" w:hAnsi="Times New Roman" w:cs="Times New Roman"/>
        </w:rPr>
        <w:t>Sumber :</w:t>
      </w:r>
      <w:proofErr w:type="gramEnd"/>
      <w:r w:rsidRPr="00CF3FAA">
        <w:rPr>
          <w:rFonts w:ascii="Times New Roman" w:hAnsi="Times New Roman" w:cs="Times New Roman"/>
        </w:rPr>
        <w:t xml:space="preserve"> (Hasil perhitungan, 2024)</w:t>
      </w:r>
    </w:p>
    <w:p w14:paraId="5095BEB0" w14:textId="77777777" w:rsidR="0027169A" w:rsidRDefault="0027169A" w:rsidP="0027169A">
      <w:pPr>
        <w:pStyle w:val="ListParagraph"/>
        <w:spacing w:after="0" w:line="240" w:lineRule="auto"/>
        <w:ind w:left="284"/>
        <w:jc w:val="both"/>
        <w:rPr>
          <w:rFonts w:ascii="Times New Roman" w:hAnsi="Times New Roman" w:cs="Times New Roman"/>
          <w:lang w:val="en-US"/>
        </w:rPr>
      </w:pPr>
    </w:p>
    <w:p w14:paraId="6063CCAF" w14:textId="77777777" w:rsidR="00F00C54" w:rsidRPr="00CF3FAA" w:rsidRDefault="00F00C54" w:rsidP="009B0272">
      <w:pPr>
        <w:pStyle w:val="ListParagraph"/>
        <w:numPr>
          <w:ilvl w:val="0"/>
          <w:numId w:val="25"/>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Jarak antar penulangan </w:t>
      </w:r>
      <w:r w:rsidRPr="00CF3FAA">
        <w:rPr>
          <w:rFonts w:ascii="Times New Roman" w:hAnsi="Times New Roman" w:cs="Times New Roman"/>
          <w:i/>
          <w:iCs/>
          <w:lang w:val="en-US"/>
        </w:rPr>
        <w:t>abutment</w:t>
      </w:r>
    </w:p>
    <w:p w14:paraId="3C6303A6" w14:textId="77777777" w:rsidR="00F00C54" w:rsidRPr="00CF3FAA" w:rsidRDefault="00F00C54" w:rsidP="009B0272">
      <w:pPr>
        <w:pStyle w:val="ListParagraph"/>
        <w:spacing w:after="0" w:line="240" w:lineRule="auto"/>
        <w:ind w:left="284"/>
        <w:jc w:val="both"/>
        <w:rPr>
          <w:rFonts w:ascii="Cambria Math" w:hAnsi="Cambria Math"/>
          <w:vertAlign w:val="superscript"/>
        </w:rPr>
      </w:pPr>
      <w:r w:rsidRPr="00CF3FAA">
        <w:rPr>
          <w:rFonts w:ascii="Cambria Math" w:hAnsi="Cambria Math"/>
        </w:rPr>
        <w:t xml:space="preserve">s </w:t>
      </w:r>
      <w:r w:rsidRPr="00CF3FAA">
        <w:rPr>
          <w:rFonts w:ascii="Cambria Math" w:hAnsi="Cambria Math"/>
        </w:rPr>
        <w:tab/>
        <w:t xml:space="preserve">= </w:t>
      </w:r>
      <m:oMath>
        <m:f>
          <m:fPr>
            <m:ctrlPr>
              <w:rPr>
                <w:rFonts w:ascii="Cambria Math" w:hAnsi="Cambria Math" w:cs="Times New Roman"/>
                <w:i/>
              </w:rPr>
            </m:ctrlPr>
          </m:fPr>
          <m:num>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As/</m:t>
                </m:r>
              </m:e>
              <m:sub>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 xml:space="preserve">4 x π x </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 xml:space="preserve"> </m:t>
                    </m:r>
                  </m:sub>
                </m:sSub>
              </m:sub>
            </m:sSub>
          </m:den>
        </m:f>
      </m:oMath>
      <w:r w:rsidRPr="00CF3FAA">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4400</m:t>
            </m:r>
          </m:num>
          <m:den>
            <m:sSub>
              <m:sSubPr>
                <m:ctrlPr>
                  <w:rPr>
                    <w:rFonts w:ascii="Cambria Math" w:hAnsi="Cambria Math" w:cs="Times New Roman"/>
                    <w:i/>
                  </w:rPr>
                </m:ctrlPr>
              </m:sSubPr>
              <m:e>
                <m:r>
                  <w:rPr>
                    <w:rFonts w:ascii="Cambria Math" w:hAnsi="Cambria Math" w:cs="Times New Roman"/>
                  </w:rPr>
                  <m:t>3720,64/</m:t>
                </m:r>
              </m:e>
              <m:sub>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 xml:space="preserve">4 x 3,14 x </m:t>
                    </m:r>
                    <m:sSup>
                      <m:sSupPr>
                        <m:ctrlPr>
                          <w:rPr>
                            <w:rFonts w:ascii="Cambria Math" w:hAnsi="Cambria Math" w:cs="Times New Roman"/>
                            <w:i/>
                          </w:rPr>
                        </m:ctrlPr>
                      </m:sSupPr>
                      <m:e>
                        <m:r>
                          <w:rPr>
                            <w:rFonts w:ascii="Cambria Math" w:hAnsi="Cambria Math" w:cs="Times New Roman"/>
                          </w:rPr>
                          <m:t>36</m:t>
                        </m:r>
                      </m:e>
                      <m:sup>
                        <m:r>
                          <w:rPr>
                            <w:rFonts w:ascii="Cambria Math" w:hAnsi="Cambria Math" w:cs="Times New Roman"/>
                          </w:rPr>
                          <m:t>2</m:t>
                        </m:r>
                      </m:sup>
                    </m:sSup>
                    <m:r>
                      <w:rPr>
                        <w:rFonts w:ascii="Cambria Math" w:hAnsi="Cambria Math" w:cs="Times New Roman"/>
                      </w:rPr>
                      <m:t xml:space="preserve"> </m:t>
                    </m:r>
                  </m:sub>
                </m:sSub>
              </m:sub>
            </m:sSub>
          </m:den>
        </m:f>
      </m:oMath>
      <w:r w:rsidRPr="00CF3FAA">
        <w:rPr>
          <w:rFonts w:ascii="Cambria Math" w:hAnsi="Cambria Math"/>
        </w:rPr>
        <w:t xml:space="preserve"> = </w:t>
      </w:r>
      <w:r w:rsidRPr="00CF3FAA">
        <w:rPr>
          <w:rFonts w:ascii="Times New Roman" w:hAnsi="Times New Roman" w:cs="Times New Roman"/>
        </w:rPr>
        <w:t>1203,122 mm</w:t>
      </w:r>
      <w:r w:rsidRPr="00CF3FAA">
        <w:rPr>
          <w:rFonts w:ascii="Times New Roman" w:hAnsi="Times New Roman" w:cs="Times New Roman"/>
          <w:vertAlign w:val="superscript"/>
        </w:rPr>
        <w:t>2</w:t>
      </w:r>
    </w:p>
    <w:p w14:paraId="579CD1AB" w14:textId="5FBED3A5" w:rsidR="00F00C54" w:rsidRPr="00CF3FAA" w:rsidRDefault="00F00C54" w:rsidP="009B0272">
      <w:pPr>
        <w:pStyle w:val="ListParagraph"/>
        <w:spacing w:after="0" w:line="240" w:lineRule="auto"/>
        <w:ind w:left="284"/>
        <w:jc w:val="both"/>
        <w:rPr>
          <w:rFonts w:ascii="Times New Roman" w:hAnsi="Times New Roman" w:cs="Times New Roman"/>
          <w:vertAlign w:val="superscript"/>
        </w:rPr>
      </w:pPr>
      <w:r w:rsidRPr="00CF3FAA">
        <w:rPr>
          <w:rFonts w:ascii="Times New Roman" w:hAnsi="Times New Roman" w:cs="Times New Roman"/>
        </w:rPr>
        <w:t xml:space="preserve">As ada = </w:t>
      </w:r>
      <m:oMath>
        <m:f>
          <m:fPr>
            <m:ctrlPr>
              <w:rPr>
                <w:rFonts w:ascii="Cambria Math" w:hAnsi="Cambria Math" w:cs="Times New Roman"/>
                <w:i/>
              </w:rPr>
            </m:ctrlPr>
          </m:fPr>
          <m:num>
            <m:r>
              <w:rPr>
                <w:rFonts w:ascii="Cambria Math" w:hAnsi="Cambria Math" w:cs="Times New Roman"/>
              </w:rPr>
              <m:t>b</m:t>
            </m:r>
          </m:num>
          <m:den>
            <m:r>
              <w:rPr>
                <w:rFonts w:ascii="Cambria Math" w:hAnsi="Cambria Math" w:cs="Times New Roman"/>
              </w:rPr>
              <m:t>s</m:t>
            </m:r>
          </m:den>
        </m:f>
      </m:oMath>
      <w:r w:rsidRPr="00CF3FAA">
        <w:rPr>
          <w:rFonts w:ascii="Times New Roman" w:hAnsi="Times New Roman" w:cs="Times New Roman"/>
        </w:rPr>
        <w:t xml:space="preserve"> x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m:t>
            </m:r>
          </m:den>
        </m:f>
      </m:oMath>
      <w:r w:rsidRPr="00CF3FAA">
        <w:rPr>
          <w:rFonts w:ascii="Times New Roman" w:hAnsi="Times New Roman" w:cs="Times New Roman"/>
        </w:rPr>
        <w:t xml:space="preserve"> x π x d</w:t>
      </w:r>
      <w:r w:rsidRPr="00CF3FAA">
        <w:rPr>
          <w:rFonts w:ascii="Times New Roman" w:hAnsi="Times New Roman" w:cs="Times New Roman"/>
          <w:vertAlign w:val="superscript"/>
        </w:rPr>
        <w:t>2</w:t>
      </w:r>
      <w:r w:rsidRPr="00CF3FAA">
        <w:rPr>
          <w:rFonts w:ascii="Times New Roman" w:hAnsi="Times New Roman" w:cs="Times New Roman"/>
        </w:rPr>
        <w:t xml:space="preserve"> = </w:t>
      </w:r>
      <m:oMath>
        <m:f>
          <m:fPr>
            <m:ctrlPr>
              <w:rPr>
                <w:rFonts w:ascii="Cambria Math" w:hAnsi="Cambria Math" w:cs="Times New Roman"/>
                <w:i/>
              </w:rPr>
            </m:ctrlPr>
          </m:fPr>
          <m:num>
            <m:r>
              <w:rPr>
                <w:rFonts w:ascii="Cambria Math" w:hAnsi="Cambria Math" w:cs="Times New Roman"/>
              </w:rPr>
              <m:t>4400</m:t>
            </m:r>
          </m:num>
          <m:den>
            <m:r>
              <m:rPr>
                <m:sty m:val="p"/>
              </m:rPr>
              <w:rPr>
                <w:rFonts w:ascii="Cambria Math" w:hAnsi="Cambria Math" w:cs="Times New Roman"/>
              </w:rPr>
              <m:t xml:space="preserve">1203,122 </m:t>
            </m:r>
          </m:den>
        </m:f>
      </m:oMath>
      <w:r w:rsidRPr="00CF3FAA">
        <w:rPr>
          <w:rFonts w:ascii="Times New Roman" w:hAnsi="Times New Roman" w:cs="Times New Roman"/>
        </w:rPr>
        <w:t xml:space="preserve"> x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 xml:space="preserve">4 </m:t>
            </m:r>
          </m:den>
        </m:f>
      </m:oMath>
      <w:r w:rsidRPr="00CF3FAA">
        <w:rPr>
          <w:rFonts w:ascii="Times New Roman" w:hAnsi="Times New Roman" w:cs="Times New Roman"/>
        </w:rPr>
        <w:t xml:space="preserve"> x 3,14 x 36</w:t>
      </w:r>
      <w:r w:rsidRPr="00CF3FAA">
        <w:rPr>
          <w:rFonts w:ascii="Times New Roman" w:hAnsi="Times New Roman" w:cs="Times New Roman"/>
          <w:vertAlign w:val="superscript"/>
        </w:rPr>
        <w:t>2</w:t>
      </w:r>
      <w:r w:rsidRPr="00CF3FAA">
        <w:rPr>
          <w:rFonts w:ascii="Times New Roman" w:hAnsi="Times New Roman" w:cs="Times New Roman"/>
        </w:rPr>
        <w:t>) = 3720,65 mm</w:t>
      </w:r>
      <w:r w:rsidRPr="00CF3FAA">
        <w:rPr>
          <w:rFonts w:ascii="Times New Roman" w:hAnsi="Times New Roman" w:cs="Times New Roman"/>
          <w:vertAlign w:val="superscript"/>
        </w:rPr>
        <w:t>2</w:t>
      </w:r>
    </w:p>
    <w:p w14:paraId="11545667" w14:textId="77777777" w:rsidR="00F00C54" w:rsidRPr="00CF3FAA" w:rsidRDefault="00F00C54"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As ada &gt; As</w:t>
      </w:r>
    </w:p>
    <w:p w14:paraId="41EA336A" w14:textId="77777777" w:rsidR="00F00C54" w:rsidRPr="00CF3FAA" w:rsidRDefault="00F00C54" w:rsidP="009B0272">
      <w:pPr>
        <w:pStyle w:val="ListParagraph"/>
        <w:spacing w:after="0" w:line="240" w:lineRule="auto"/>
        <w:ind w:left="284"/>
        <w:jc w:val="both"/>
        <w:rPr>
          <w:rFonts w:ascii="Times New Roman" w:hAnsi="Times New Roman" w:cs="Times New Roman"/>
          <w:vertAlign w:val="superscript"/>
        </w:rPr>
      </w:pPr>
      <w:r w:rsidRPr="00CF3FAA">
        <w:rPr>
          <w:rFonts w:ascii="Times New Roman" w:hAnsi="Times New Roman" w:cs="Times New Roman"/>
        </w:rPr>
        <w:t>3720,65 mm</w:t>
      </w:r>
      <w:r w:rsidRPr="00CF3FAA">
        <w:rPr>
          <w:rFonts w:ascii="Times New Roman" w:hAnsi="Times New Roman" w:cs="Times New Roman"/>
          <w:vertAlign w:val="superscript"/>
        </w:rPr>
        <w:t xml:space="preserve">2 </w:t>
      </w:r>
      <w:r w:rsidRPr="00CF3FAA">
        <w:rPr>
          <w:rFonts w:ascii="Times New Roman" w:hAnsi="Times New Roman" w:cs="Times New Roman"/>
        </w:rPr>
        <w:t>&gt; 3720,64 mm</w:t>
      </w:r>
      <w:r w:rsidRPr="00CF3FAA">
        <w:rPr>
          <w:rFonts w:ascii="Times New Roman" w:hAnsi="Times New Roman" w:cs="Times New Roman"/>
          <w:vertAlign w:val="superscript"/>
        </w:rPr>
        <w:t>2</w:t>
      </w:r>
    </w:p>
    <w:p w14:paraId="2DE4B87C" w14:textId="61128D47" w:rsidR="00F00C54" w:rsidRPr="00CF3FAA" w:rsidRDefault="00F00C54" w:rsidP="009B0272">
      <w:pPr>
        <w:pStyle w:val="ListParagraph"/>
        <w:spacing w:after="0" w:line="240" w:lineRule="auto"/>
        <w:ind w:left="284"/>
        <w:jc w:val="both"/>
        <w:rPr>
          <w:rFonts w:ascii="Times New Roman" w:hAnsi="Times New Roman" w:cs="Times New Roman"/>
          <w:lang w:val="en-US"/>
        </w:rPr>
      </w:pPr>
      <w:r w:rsidRPr="00CF3FAA">
        <w:rPr>
          <w:rFonts w:ascii="Times New Roman" w:hAnsi="Times New Roman" w:cs="Times New Roman"/>
        </w:rPr>
        <w:t>Dipakai tulangan D36 – 225 → As = 4072 mm</w:t>
      </w:r>
      <w:r w:rsidRPr="00CF3FAA">
        <w:rPr>
          <w:rFonts w:ascii="Times New Roman" w:hAnsi="Times New Roman" w:cs="Times New Roman"/>
          <w:vertAlign w:val="superscript"/>
        </w:rPr>
        <w:t>2</w:t>
      </w:r>
    </w:p>
    <w:p w14:paraId="64D9FE23" w14:textId="53CF0291" w:rsidR="00CF6286" w:rsidRPr="00900380" w:rsidRDefault="00CF6286" w:rsidP="009B0272">
      <w:pPr>
        <w:pStyle w:val="ListParagraph"/>
        <w:numPr>
          <w:ilvl w:val="0"/>
          <w:numId w:val="16"/>
        </w:numPr>
        <w:spacing w:after="0" w:line="240" w:lineRule="auto"/>
        <w:ind w:left="284" w:hanging="284"/>
        <w:jc w:val="both"/>
        <w:rPr>
          <w:rFonts w:ascii="Times New Roman" w:hAnsi="Times New Roman" w:cs="Times New Roman"/>
          <w:b/>
          <w:bCs/>
          <w:i/>
          <w:iCs/>
          <w:lang w:val="en-US"/>
        </w:rPr>
      </w:pPr>
      <w:r>
        <w:rPr>
          <w:rFonts w:ascii="Times New Roman" w:hAnsi="Times New Roman" w:cs="Times New Roman"/>
          <w:b/>
          <w:bCs/>
          <w:lang w:val="en-US"/>
        </w:rPr>
        <w:t>Perencanaan Pondasi</w:t>
      </w:r>
    </w:p>
    <w:p w14:paraId="17013860" w14:textId="77777777" w:rsidR="00140D79" w:rsidRPr="00CF3FAA" w:rsidRDefault="00A83576" w:rsidP="009B0272">
      <w:pPr>
        <w:pStyle w:val="ListParagraph"/>
        <w:numPr>
          <w:ilvl w:val="0"/>
          <w:numId w:val="23"/>
        </w:numPr>
        <w:spacing w:after="0" w:line="240" w:lineRule="auto"/>
        <w:ind w:left="284" w:hanging="284"/>
        <w:jc w:val="both"/>
        <w:rPr>
          <w:rFonts w:ascii="Times New Roman" w:hAnsi="Times New Roman" w:cs="Times New Roman"/>
          <w:b/>
          <w:bCs/>
          <w:lang w:val="en-US"/>
        </w:rPr>
      </w:pPr>
      <w:r w:rsidRPr="00CF3FAA">
        <w:rPr>
          <w:rFonts w:ascii="Times New Roman" w:hAnsi="Times New Roman" w:cs="Times New Roman"/>
          <w:lang w:val="en-US"/>
        </w:rPr>
        <w:t>Data Perencanaan</w:t>
      </w:r>
    </w:p>
    <w:p w14:paraId="788FCEB5" w14:textId="389C4029" w:rsidR="00140D79" w:rsidRPr="00CF3FAA" w:rsidRDefault="00140D79" w:rsidP="009B0272">
      <w:pPr>
        <w:pStyle w:val="ListParagraph"/>
        <w:spacing w:after="0" w:line="240" w:lineRule="auto"/>
        <w:ind w:left="567" w:hanging="284"/>
        <w:jc w:val="both"/>
        <w:rPr>
          <w:rFonts w:ascii="Times New Roman" w:hAnsi="Times New Roman" w:cs="Times New Roman"/>
        </w:rPr>
      </w:pPr>
      <w:r w:rsidRPr="00CF3FAA">
        <w:rPr>
          <w:rFonts w:ascii="Times New Roman" w:hAnsi="Times New Roman" w:cs="Times New Roman"/>
        </w:rPr>
        <w:t xml:space="preserve">Diameter tiang pancang </w:t>
      </w:r>
      <w:r w:rsidRPr="00CF3FAA">
        <w:rPr>
          <w:rFonts w:ascii="Times New Roman" w:hAnsi="Times New Roman" w:cs="Times New Roman"/>
        </w:rPr>
        <w:tab/>
        <w:t>= 80 cm</w:t>
      </w:r>
      <w:r w:rsidRPr="00CF3FAA">
        <w:rPr>
          <w:rFonts w:ascii="Times New Roman" w:hAnsi="Times New Roman" w:cs="Times New Roman"/>
        </w:rPr>
        <w:tab/>
      </w:r>
      <w:r w:rsidRPr="00CF3FAA">
        <w:rPr>
          <w:rFonts w:ascii="Times New Roman" w:hAnsi="Times New Roman" w:cs="Times New Roman"/>
        </w:rPr>
        <w:tab/>
        <w:t>= 0,8 m</w:t>
      </w:r>
    </w:p>
    <w:p w14:paraId="7804FA16" w14:textId="62F3A8B6" w:rsidR="00140D79" w:rsidRPr="00CF3FAA" w:rsidRDefault="00140D79" w:rsidP="009B0272">
      <w:pPr>
        <w:pStyle w:val="ListParagraph"/>
        <w:spacing w:after="0" w:line="240" w:lineRule="auto"/>
        <w:ind w:left="567" w:hanging="284"/>
        <w:jc w:val="both"/>
        <w:rPr>
          <w:rFonts w:ascii="Times New Roman" w:hAnsi="Times New Roman" w:cs="Times New Roman"/>
        </w:rPr>
      </w:pPr>
      <w:r w:rsidRPr="00CF3FAA">
        <w:rPr>
          <w:rFonts w:ascii="Times New Roman" w:hAnsi="Times New Roman" w:cs="Times New Roman"/>
        </w:rPr>
        <w:t>Panjang tiang pancang</w:t>
      </w:r>
      <w:r w:rsidRPr="00CF3FAA">
        <w:rPr>
          <w:rFonts w:ascii="Times New Roman" w:hAnsi="Times New Roman" w:cs="Times New Roman"/>
        </w:rPr>
        <w:tab/>
        <w:t>= 20 m</w:t>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t>(data hadir test sondir)</w:t>
      </w:r>
    </w:p>
    <w:p w14:paraId="52A7750E" w14:textId="77777777" w:rsidR="00140D79" w:rsidRPr="00CF3FAA" w:rsidRDefault="00140D79" w:rsidP="009B0272">
      <w:pPr>
        <w:pStyle w:val="ListParagraph"/>
        <w:spacing w:after="0" w:line="240" w:lineRule="auto"/>
        <w:ind w:left="567" w:hanging="284"/>
        <w:jc w:val="both"/>
        <w:rPr>
          <w:rFonts w:ascii="Times New Roman" w:hAnsi="Times New Roman" w:cs="Times New Roman"/>
          <w:vertAlign w:val="superscript"/>
        </w:rPr>
      </w:pPr>
      <w:r w:rsidRPr="00CF3FAA">
        <w:rPr>
          <w:rFonts w:ascii="Times New Roman" w:hAnsi="Times New Roman" w:cs="Times New Roman"/>
        </w:rPr>
        <w:t xml:space="preserve">Mutu baja fy (BjTS 420A) </w:t>
      </w:r>
      <w:r w:rsidRPr="00CF3FAA">
        <w:rPr>
          <w:rFonts w:ascii="Times New Roman" w:hAnsi="Times New Roman" w:cs="Times New Roman"/>
        </w:rPr>
        <w:tab/>
        <w:t>= 420 Mpa</w:t>
      </w:r>
      <w:r w:rsidRPr="00CF3FAA">
        <w:rPr>
          <w:rFonts w:ascii="Times New Roman" w:hAnsi="Times New Roman" w:cs="Times New Roman"/>
        </w:rPr>
        <w:tab/>
      </w:r>
      <w:r w:rsidRPr="00CF3FAA">
        <w:rPr>
          <w:rFonts w:ascii="Times New Roman" w:hAnsi="Times New Roman" w:cs="Times New Roman"/>
        </w:rPr>
        <w:tab/>
        <w:t>= 4200 kg/cm</w:t>
      </w:r>
      <w:r w:rsidRPr="00CF3FAA">
        <w:rPr>
          <w:rFonts w:ascii="Times New Roman" w:hAnsi="Times New Roman" w:cs="Times New Roman"/>
          <w:vertAlign w:val="superscript"/>
        </w:rPr>
        <w:t>2</w:t>
      </w:r>
    </w:p>
    <w:p w14:paraId="48FF351F" w14:textId="5D5629E7" w:rsidR="00140D79" w:rsidRPr="00CF3FAA" w:rsidRDefault="00140D79" w:rsidP="009B0272">
      <w:pPr>
        <w:pStyle w:val="ListParagraph"/>
        <w:spacing w:after="0" w:line="240" w:lineRule="auto"/>
        <w:ind w:left="567" w:hanging="284"/>
        <w:jc w:val="both"/>
        <w:rPr>
          <w:rFonts w:ascii="Times New Roman" w:hAnsi="Times New Roman" w:cs="Times New Roman"/>
          <w:vertAlign w:val="superscript"/>
        </w:rPr>
      </w:pPr>
      <w:r w:rsidRPr="00CF3FAA">
        <w:rPr>
          <w:rFonts w:ascii="Times New Roman" w:hAnsi="Times New Roman" w:cs="Times New Roman"/>
        </w:rPr>
        <w:t>Mutu beton fc</w:t>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t>= 30 Mpa</w:t>
      </w:r>
      <w:r w:rsidRPr="00CF3FAA">
        <w:rPr>
          <w:rFonts w:ascii="Times New Roman" w:hAnsi="Times New Roman" w:cs="Times New Roman"/>
        </w:rPr>
        <w:tab/>
        <w:t>= 300 kg/cm</w:t>
      </w:r>
      <w:r w:rsidRPr="00CF3FAA">
        <w:rPr>
          <w:rFonts w:ascii="Times New Roman" w:hAnsi="Times New Roman" w:cs="Times New Roman"/>
          <w:vertAlign w:val="superscript"/>
        </w:rPr>
        <w:t>2</w:t>
      </w:r>
    </w:p>
    <w:p w14:paraId="247088E0" w14:textId="77777777" w:rsidR="00140D79" w:rsidRPr="00CF3FAA" w:rsidRDefault="00140D79" w:rsidP="009B0272">
      <w:pPr>
        <w:pStyle w:val="ListParagraph"/>
        <w:spacing w:after="0" w:line="240" w:lineRule="auto"/>
        <w:ind w:left="567" w:hanging="284"/>
        <w:jc w:val="both"/>
        <w:rPr>
          <w:rFonts w:ascii="Times New Roman" w:hAnsi="Times New Roman" w:cs="Times New Roman"/>
        </w:rPr>
      </w:pPr>
      <w:r w:rsidRPr="00CF3FAA">
        <w:rPr>
          <w:rFonts w:ascii="Times New Roman" w:hAnsi="Times New Roman" w:cs="Times New Roman"/>
        </w:rPr>
        <w:t>Berat jenis beton</w:t>
      </w:r>
      <w:r w:rsidRPr="00CF3FAA">
        <w:rPr>
          <w:rFonts w:ascii="Times New Roman" w:hAnsi="Times New Roman" w:cs="Times New Roman"/>
        </w:rPr>
        <w:tab/>
      </w:r>
      <w:r w:rsidRPr="00CF3FAA">
        <w:rPr>
          <w:rFonts w:ascii="Times New Roman" w:hAnsi="Times New Roman" w:cs="Times New Roman"/>
        </w:rPr>
        <w:tab/>
        <w:t>= 224 + 2,29 fc (Sni-1725-2016;13)</w:t>
      </w:r>
    </w:p>
    <w:p w14:paraId="3F34BC4B" w14:textId="77777777" w:rsidR="00140D79" w:rsidRPr="00CF3FAA" w:rsidRDefault="00140D79" w:rsidP="009B0272">
      <w:pPr>
        <w:pStyle w:val="ListParagraph"/>
        <w:spacing w:after="0" w:line="240" w:lineRule="auto"/>
        <w:ind w:left="2727" w:firstLine="153"/>
        <w:jc w:val="both"/>
        <w:rPr>
          <w:rFonts w:ascii="Times New Roman" w:hAnsi="Times New Roman" w:cs="Times New Roman"/>
        </w:rPr>
      </w:pPr>
      <w:r w:rsidRPr="00CF3FAA">
        <w:rPr>
          <w:rFonts w:ascii="Times New Roman" w:hAnsi="Times New Roman" w:cs="Times New Roman"/>
        </w:rPr>
        <w:t>= 2240 + 2,29.50</w:t>
      </w:r>
    </w:p>
    <w:p w14:paraId="239272F9" w14:textId="77777777" w:rsidR="00140D79" w:rsidRPr="00CF3FAA" w:rsidRDefault="00140D79" w:rsidP="009B0272">
      <w:pPr>
        <w:pStyle w:val="ListParagraph"/>
        <w:spacing w:after="0" w:line="240" w:lineRule="auto"/>
        <w:ind w:left="2574" w:firstLine="306"/>
        <w:jc w:val="both"/>
        <w:rPr>
          <w:rFonts w:ascii="Times New Roman" w:hAnsi="Times New Roman" w:cs="Times New Roman"/>
          <w:vertAlign w:val="superscript"/>
        </w:rPr>
      </w:pPr>
      <w:r w:rsidRPr="00CF3FAA">
        <w:rPr>
          <w:rFonts w:ascii="Times New Roman" w:hAnsi="Times New Roman" w:cs="Times New Roman"/>
        </w:rPr>
        <w:t>= 2354,5 kg/cm</w:t>
      </w:r>
      <w:r w:rsidRPr="00CF3FAA">
        <w:rPr>
          <w:rFonts w:ascii="Times New Roman" w:hAnsi="Times New Roman" w:cs="Times New Roman"/>
          <w:vertAlign w:val="superscript"/>
        </w:rPr>
        <w:t>2</w:t>
      </w:r>
    </w:p>
    <w:p w14:paraId="5D6C09C0" w14:textId="77777777" w:rsidR="00140D79" w:rsidRPr="00CF3FAA" w:rsidRDefault="00140D79" w:rsidP="009B0272">
      <w:pPr>
        <w:pStyle w:val="ListParagraph"/>
        <w:spacing w:after="0" w:line="240" w:lineRule="auto"/>
        <w:ind w:left="567" w:hanging="284"/>
        <w:jc w:val="both"/>
        <w:rPr>
          <w:rFonts w:ascii="Times New Roman" w:hAnsi="Times New Roman" w:cs="Times New Roman"/>
        </w:rPr>
      </w:pPr>
      <w:r w:rsidRPr="00CF3FAA">
        <w:rPr>
          <w:rFonts w:ascii="Times New Roman" w:hAnsi="Times New Roman" w:cs="Times New Roman"/>
        </w:rPr>
        <w:t>Dipakai beban dan momen dari perencanaan pilecap</w:t>
      </w:r>
    </w:p>
    <w:p w14:paraId="1E160B43" w14:textId="17973FB1" w:rsidR="00140D79" w:rsidRPr="00CF3FAA" w:rsidRDefault="00140D79" w:rsidP="009B0272">
      <w:pPr>
        <w:pStyle w:val="ListParagraph"/>
        <w:spacing w:after="0" w:line="240" w:lineRule="auto"/>
        <w:ind w:left="567" w:hanging="284"/>
        <w:jc w:val="both"/>
        <w:rPr>
          <w:rFonts w:ascii="Times New Roman" w:hAnsi="Times New Roman" w:cs="Times New Roman"/>
        </w:rPr>
      </w:pPr>
      <w:r w:rsidRPr="00CF3FAA">
        <w:rPr>
          <w:rFonts w:ascii="Times New Roman" w:hAnsi="Times New Roman" w:cs="Times New Roman"/>
        </w:rPr>
        <w:t>Beban Vertikal (Bv)</w:t>
      </w:r>
      <w:r w:rsidRPr="00CF3FAA">
        <w:rPr>
          <w:rFonts w:ascii="Times New Roman" w:hAnsi="Times New Roman" w:cs="Times New Roman"/>
        </w:rPr>
        <w:tab/>
      </w:r>
      <w:r w:rsidRPr="00CF3FAA">
        <w:rPr>
          <w:rFonts w:ascii="Times New Roman" w:hAnsi="Times New Roman" w:cs="Times New Roman"/>
        </w:rPr>
        <w:tab/>
        <w:t>= 5</w:t>
      </w:r>
      <w:r w:rsidR="005469F9">
        <w:rPr>
          <w:rFonts w:ascii="Times New Roman" w:hAnsi="Times New Roman" w:cs="Times New Roman"/>
        </w:rPr>
        <w:t>61926</w:t>
      </w:r>
      <w:r w:rsidRPr="00CF3FAA">
        <w:rPr>
          <w:rFonts w:ascii="Times New Roman" w:hAnsi="Times New Roman" w:cs="Times New Roman"/>
        </w:rPr>
        <w:t xml:space="preserve"> kg </w:t>
      </w:r>
      <w:r w:rsidR="005469F9">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xml:space="preserve">= </w:t>
      </w:r>
      <w:r w:rsidR="005469F9">
        <w:rPr>
          <w:rFonts w:ascii="Times New Roman" w:hAnsi="Times New Roman" w:cs="Times New Roman"/>
          <w:color w:val="444444"/>
          <w:shd w:val="clear" w:color="auto" w:fill="FFFFFF"/>
        </w:rPr>
        <w:t>561,926</w:t>
      </w:r>
      <w:r w:rsidRPr="00CF3FAA">
        <w:rPr>
          <w:rFonts w:ascii="Times New Roman" w:hAnsi="Times New Roman" w:cs="Times New Roman"/>
        </w:rPr>
        <w:t xml:space="preserve"> ton</w:t>
      </w:r>
    </w:p>
    <w:p w14:paraId="722A1F33" w14:textId="03CE504A" w:rsidR="00140D79" w:rsidRPr="00CF3FAA" w:rsidRDefault="00140D79" w:rsidP="009B0272">
      <w:pPr>
        <w:pStyle w:val="ListParagraph"/>
        <w:spacing w:after="0" w:line="240" w:lineRule="auto"/>
        <w:ind w:left="567" w:hanging="284"/>
        <w:jc w:val="both"/>
        <w:rPr>
          <w:rFonts w:ascii="Times New Roman" w:hAnsi="Times New Roman" w:cs="Times New Roman"/>
          <w:b/>
          <w:bCs/>
          <w:lang w:val="en-US"/>
        </w:rPr>
      </w:pPr>
      <w:r w:rsidRPr="00CF3FAA">
        <w:rPr>
          <w:rFonts w:ascii="Times New Roman" w:hAnsi="Times New Roman" w:cs="Times New Roman"/>
        </w:rPr>
        <w:t>Momen beban horizontal</w:t>
      </w:r>
      <w:r w:rsidRPr="00CF3FAA">
        <w:rPr>
          <w:rFonts w:ascii="Times New Roman" w:hAnsi="Times New Roman" w:cs="Times New Roman"/>
        </w:rPr>
        <w:tab/>
        <w:t>= 7</w:t>
      </w:r>
      <w:r w:rsidR="005469F9">
        <w:rPr>
          <w:rFonts w:ascii="Times New Roman" w:hAnsi="Times New Roman" w:cs="Times New Roman"/>
        </w:rPr>
        <w:t>76321,467</w:t>
      </w:r>
      <w:r w:rsidRPr="00CF3FAA">
        <w:rPr>
          <w:rFonts w:ascii="Times New Roman" w:hAnsi="Times New Roman" w:cs="Times New Roman"/>
        </w:rPr>
        <w:t xml:space="preserve"> kg.m </w:t>
      </w:r>
      <w:r w:rsidRPr="00CF3FAA">
        <w:rPr>
          <w:rFonts w:ascii="Times New Roman" w:hAnsi="Times New Roman" w:cs="Times New Roman"/>
        </w:rPr>
        <w:tab/>
        <w:t>= 7</w:t>
      </w:r>
      <w:r w:rsidR="005469F9">
        <w:rPr>
          <w:rFonts w:ascii="Times New Roman" w:hAnsi="Times New Roman" w:cs="Times New Roman"/>
        </w:rPr>
        <w:t>76,321</w:t>
      </w:r>
      <w:r w:rsidRPr="00CF3FAA">
        <w:rPr>
          <w:rFonts w:ascii="Times New Roman" w:hAnsi="Times New Roman" w:cs="Times New Roman"/>
        </w:rPr>
        <w:t xml:space="preserve"> t.m</w:t>
      </w:r>
    </w:p>
    <w:p w14:paraId="3FA1EF5D" w14:textId="77777777" w:rsidR="00140D79" w:rsidRPr="00CF3FAA" w:rsidRDefault="00A83576" w:rsidP="009B0272">
      <w:pPr>
        <w:pStyle w:val="ListParagraph"/>
        <w:numPr>
          <w:ilvl w:val="0"/>
          <w:numId w:val="23"/>
        </w:numPr>
        <w:spacing w:after="0" w:line="240" w:lineRule="auto"/>
        <w:ind w:left="284" w:hanging="284"/>
        <w:jc w:val="both"/>
        <w:rPr>
          <w:rFonts w:ascii="Times New Roman" w:hAnsi="Times New Roman" w:cs="Times New Roman"/>
          <w:b/>
          <w:bCs/>
          <w:lang w:val="en-US"/>
        </w:rPr>
      </w:pPr>
      <w:r w:rsidRPr="00CF3FAA">
        <w:rPr>
          <w:rFonts w:ascii="Times New Roman" w:hAnsi="Times New Roman" w:cs="Times New Roman"/>
          <w:lang w:val="en-US"/>
        </w:rPr>
        <w:t>Daya Dukung Tiang Pancang</w:t>
      </w:r>
    </w:p>
    <w:p w14:paraId="214308FF" w14:textId="77777777" w:rsidR="00140D79" w:rsidRPr="00CF3FAA" w:rsidRDefault="00140D79" w:rsidP="009B0272">
      <w:pPr>
        <w:pStyle w:val="ListParagraph"/>
        <w:spacing w:after="0" w:line="240" w:lineRule="auto"/>
        <w:ind w:left="284"/>
        <w:jc w:val="both"/>
        <w:rPr>
          <w:rFonts w:ascii="Times New Roman" w:hAnsi="Times New Roman" w:cs="Times New Roman"/>
          <w:bCs/>
        </w:rPr>
      </w:pPr>
      <w:r w:rsidRPr="00CF3FAA">
        <w:rPr>
          <w:rFonts w:ascii="Times New Roman" w:hAnsi="Times New Roman" w:cs="Times New Roman"/>
          <w:bCs/>
        </w:rPr>
        <w:t>Berdasarkan kekuatan material</w:t>
      </w:r>
    </w:p>
    <w:p w14:paraId="5B0A57BD" w14:textId="77777777" w:rsidR="00140D79" w:rsidRPr="00CF3FAA" w:rsidRDefault="00140D79"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σ</w:t>
      </w:r>
      <w:r w:rsidRPr="00CF3FAA">
        <w:rPr>
          <w:rFonts w:ascii="Times New Roman" w:hAnsi="Times New Roman" w:cs="Times New Roman"/>
          <w:vertAlign w:val="subscript"/>
        </w:rPr>
        <w:t>b</w:t>
      </w:r>
      <w:r w:rsidRPr="00CF3FAA">
        <w:rPr>
          <w:rFonts w:ascii="Times New Roman" w:hAnsi="Times New Roman" w:cs="Times New Roman"/>
        </w:rPr>
        <w:tab/>
        <w:t>= 0,33 x fc’</w:t>
      </w:r>
    </w:p>
    <w:p w14:paraId="2ADC89AC" w14:textId="77777777" w:rsidR="00140D79" w:rsidRPr="00CF3FAA" w:rsidRDefault="00140D79" w:rsidP="009B0272">
      <w:pPr>
        <w:pStyle w:val="ListParagraph"/>
        <w:spacing w:after="0" w:line="240" w:lineRule="auto"/>
        <w:ind w:left="284" w:firstLine="436"/>
        <w:jc w:val="both"/>
        <w:rPr>
          <w:rFonts w:ascii="Times New Roman" w:hAnsi="Times New Roman" w:cs="Times New Roman"/>
          <w:vertAlign w:val="superscript"/>
        </w:rPr>
      </w:pPr>
      <w:r w:rsidRPr="00CF3FAA">
        <w:rPr>
          <w:rFonts w:ascii="Times New Roman" w:hAnsi="Times New Roman" w:cs="Times New Roman"/>
        </w:rPr>
        <w:t>-  0,33 x 500 = 165 kg/cm</w:t>
      </w:r>
      <w:r w:rsidRPr="00CF3FAA">
        <w:rPr>
          <w:rFonts w:ascii="Times New Roman" w:hAnsi="Times New Roman" w:cs="Times New Roman"/>
          <w:vertAlign w:val="superscript"/>
        </w:rPr>
        <w:t>2</w:t>
      </w:r>
    </w:p>
    <w:p w14:paraId="64E8E849" w14:textId="016C17DF" w:rsidR="00140D79" w:rsidRPr="00CF3FAA" w:rsidRDefault="00140D79" w:rsidP="009B0272">
      <w:pPr>
        <w:spacing w:after="0" w:line="240" w:lineRule="auto"/>
        <w:ind w:firstLine="284"/>
        <w:jc w:val="both"/>
        <w:rPr>
          <w:rFonts w:ascii="Times New Roman" w:hAnsi="Times New Roman" w:cs="Times New Roman"/>
          <w:b/>
          <w:bCs/>
          <w:lang w:val="en-US"/>
        </w:rPr>
      </w:pPr>
      <w:r w:rsidRPr="00CF3FAA">
        <w:rPr>
          <w:rFonts w:ascii="Times New Roman" w:hAnsi="Times New Roman" w:cs="Times New Roman"/>
        </w:rPr>
        <w:t>P</w:t>
      </w:r>
      <w:r w:rsidRPr="00CF3FAA">
        <w:rPr>
          <w:rFonts w:ascii="Times New Roman" w:hAnsi="Times New Roman" w:cs="Times New Roman"/>
          <w:vertAlign w:val="subscript"/>
        </w:rPr>
        <w:t>tiang</w:t>
      </w:r>
      <w:r w:rsidRPr="00CF3FAA">
        <w:rPr>
          <w:rFonts w:ascii="Times New Roman" w:hAnsi="Times New Roman" w:cs="Times New Roman"/>
          <w:vertAlign w:val="subscript"/>
        </w:rPr>
        <w:tab/>
      </w:r>
      <w:r w:rsidRPr="00CF3FAA">
        <w:rPr>
          <w:rFonts w:ascii="Times New Roman" w:hAnsi="Times New Roman" w:cs="Times New Roman"/>
        </w:rPr>
        <w:t xml:space="preserve">= 165 </w:t>
      </w:r>
      <w:proofErr w:type="gramStart"/>
      <w:r w:rsidRPr="00CF3FAA">
        <w:rPr>
          <w:rFonts w:ascii="Times New Roman" w:hAnsi="Times New Roman" w:cs="Times New Roman"/>
        </w:rPr>
        <w:t>x  3846,50</w:t>
      </w:r>
      <w:proofErr w:type="gramEnd"/>
    </w:p>
    <w:p w14:paraId="41B7DD8F" w14:textId="77777777" w:rsidR="00140D79" w:rsidRPr="00CF3FAA" w:rsidRDefault="00140D79" w:rsidP="009B0272">
      <w:pPr>
        <w:tabs>
          <w:tab w:val="left" w:pos="0"/>
          <w:tab w:val="left" w:pos="426"/>
          <w:tab w:val="left" w:pos="709"/>
          <w:tab w:val="left" w:pos="993"/>
          <w:tab w:val="left" w:pos="2127"/>
          <w:tab w:val="left" w:pos="2694"/>
          <w:tab w:val="left" w:pos="3686"/>
          <w:tab w:val="left" w:pos="4820"/>
          <w:tab w:val="left" w:pos="5245"/>
          <w:tab w:val="left" w:pos="6521"/>
        </w:tabs>
        <w:spacing w:after="0" w:line="240" w:lineRule="auto"/>
        <w:ind w:left="720"/>
        <w:rPr>
          <w:rFonts w:ascii="Times New Roman" w:hAnsi="Times New Roman" w:cs="Times New Roman"/>
        </w:rPr>
      </w:pPr>
      <w:r w:rsidRPr="00CF3FAA">
        <w:rPr>
          <w:rFonts w:ascii="Times New Roman" w:hAnsi="Times New Roman" w:cs="Times New Roman"/>
        </w:rPr>
        <w:t>= 634672,5 kg = 634,6725 ton</w:t>
      </w:r>
    </w:p>
    <w:p w14:paraId="5924775C" w14:textId="1D577BFB" w:rsidR="00140D79" w:rsidRPr="00CF3FAA" w:rsidRDefault="005014CC" w:rsidP="009B0272">
      <w:pPr>
        <w:spacing w:after="0" w:line="240" w:lineRule="auto"/>
        <w:jc w:val="both"/>
        <w:rPr>
          <w:rFonts w:ascii="Times New Roman" w:hAnsi="Times New Roman" w:cs="Times New Roman"/>
          <w:lang w:val="en-US"/>
        </w:rPr>
      </w:pPr>
      <w:r w:rsidRPr="00CF3FAA">
        <w:rPr>
          <w:rFonts w:ascii="Times New Roman" w:hAnsi="Times New Roman" w:cs="Times New Roman"/>
          <w:lang w:val="en-US"/>
        </w:rPr>
        <w:t>Berdasarkan kemampuan terhadap kekuatan tanah</w:t>
      </w:r>
    </w:p>
    <w:p w14:paraId="19BD97A2" w14:textId="77777777" w:rsidR="005014CC" w:rsidRPr="00CF3FAA" w:rsidRDefault="005014CC" w:rsidP="009B0272">
      <w:pPr>
        <w:pStyle w:val="ListParagraph"/>
        <w:tabs>
          <w:tab w:val="left" w:pos="0"/>
          <w:tab w:val="left" w:pos="426"/>
          <w:tab w:val="left" w:pos="709"/>
          <w:tab w:val="left" w:pos="993"/>
          <w:tab w:val="left" w:pos="2127"/>
          <w:tab w:val="left" w:pos="2694"/>
          <w:tab w:val="left" w:pos="3686"/>
          <w:tab w:val="left" w:pos="4820"/>
          <w:tab w:val="left" w:pos="5245"/>
          <w:tab w:val="left" w:pos="6521"/>
        </w:tabs>
        <w:spacing w:line="240" w:lineRule="auto"/>
        <w:ind w:left="0"/>
        <w:jc w:val="both"/>
        <w:rPr>
          <w:rFonts w:ascii="Times New Roman" w:hAnsi="Times New Roman" w:cs="Times New Roman"/>
        </w:rPr>
      </w:pPr>
      <w:r w:rsidRPr="00CF3FAA">
        <w:rPr>
          <w:rFonts w:ascii="Times New Roman" w:hAnsi="Times New Roman" w:cs="Times New Roman"/>
        </w:rPr>
        <w:t>P</w:t>
      </w:r>
      <w:r w:rsidRPr="00CF3FAA">
        <w:rPr>
          <w:rFonts w:ascii="Times New Roman" w:hAnsi="Times New Roman" w:cs="Times New Roman"/>
          <w:vertAlign w:val="subscript"/>
        </w:rPr>
        <w:t>a</w:t>
      </w:r>
      <w:r w:rsidRPr="00CF3FAA">
        <w:rPr>
          <w:rFonts w:ascii="Times New Roman" w:hAnsi="Times New Roman" w:cs="Times New Roman"/>
          <w:vertAlign w:val="subscript"/>
        </w:rPr>
        <w:tab/>
        <w:t xml:space="preserve">= </w:t>
      </w:r>
      <m:oMath>
        <m:f>
          <m:fPr>
            <m:ctrlPr>
              <w:rPr>
                <w:rFonts w:ascii="Cambria Math" w:hAnsi="Cambria Math" w:cs="Times New Roman"/>
                <w:i/>
                <w:vertAlign w:val="subscript"/>
              </w:rPr>
            </m:ctrlPr>
          </m:fPr>
          <m:num>
            <m:r>
              <w:rPr>
                <w:rFonts w:ascii="Cambria Math" w:hAnsi="Cambria Math" w:cs="Times New Roman"/>
                <w:vertAlign w:val="subscript"/>
              </w:rPr>
              <m:t>qc x Ag</m:t>
            </m:r>
          </m:num>
          <m:den>
            <m:r>
              <w:rPr>
                <w:rFonts w:ascii="Cambria Math" w:hAnsi="Cambria Math" w:cs="Times New Roman"/>
                <w:vertAlign w:val="subscript"/>
              </w:rPr>
              <m:t>3</m:t>
            </m:r>
          </m:den>
        </m:f>
      </m:oMath>
      <w:r w:rsidRPr="00CF3FAA">
        <w:rPr>
          <w:rFonts w:ascii="Times New Roman" w:hAnsi="Times New Roman" w:cs="Times New Roman"/>
          <w:vertAlign w:val="subscript"/>
        </w:rPr>
        <w:t xml:space="preserve"> </w:t>
      </w:r>
      <w:r w:rsidRPr="00CF3FAA">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kax JHP</m:t>
            </m:r>
          </m:num>
          <m:den>
            <m:r>
              <w:rPr>
                <w:rFonts w:ascii="Cambria Math" w:hAnsi="Cambria Math" w:cs="Times New Roman"/>
              </w:rPr>
              <m:t>5</m:t>
            </m:r>
          </m:den>
        </m:f>
      </m:oMath>
      <w:r w:rsidRPr="00CF3FAA">
        <w:rPr>
          <w:rFonts w:ascii="Times New Roman" w:hAnsi="Times New Roman" w:cs="Times New Roman"/>
        </w:rPr>
        <w:t xml:space="preserve"> (Sardjono 1998)</w:t>
      </w:r>
    </w:p>
    <w:p w14:paraId="6B8DC8E9" w14:textId="6535E800" w:rsidR="005014CC" w:rsidRPr="00CF3FAA" w:rsidRDefault="005014CC" w:rsidP="009B0272">
      <w:pPr>
        <w:pStyle w:val="ListParagraph"/>
        <w:tabs>
          <w:tab w:val="left" w:pos="0"/>
          <w:tab w:val="left" w:pos="426"/>
          <w:tab w:val="left" w:pos="709"/>
          <w:tab w:val="left" w:pos="993"/>
          <w:tab w:val="left" w:pos="2127"/>
          <w:tab w:val="left" w:pos="2694"/>
          <w:tab w:val="left" w:pos="3686"/>
          <w:tab w:val="left" w:pos="4820"/>
          <w:tab w:val="left" w:pos="5245"/>
          <w:tab w:val="left" w:pos="6521"/>
        </w:tabs>
        <w:spacing w:line="240" w:lineRule="auto"/>
        <w:ind w:left="0"/>
        <w:jc w:val="both"/>
        <w:rPr>
          <w:rFonts w:ascii="Times New Roman" w:hAnsi="Times New Roman" w:cs="Times New Roman"/>
        </w:rPr>
      </w:pPr>
      <w:r w:rsidRPr="00CF3FAA">
        <w:rPr>
          <w:rFonts w:ascii="Times New Roman" w:hAnsi="Times New Roman" w:cs="Times New Roman"/>
        </w:rPr>
        <w:t>Pa</w:t>
      </w:r>
      <w:r w:rsidRPr="00CF3FAA">
        <w:tab/>
      </w:r>
      <w:r w:rsidRPr="00CF3FAA">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250 x 384,65</m:t>
            </m:r>
          </m:num>
          <m:den>
            <m:r>
              <w:rPr>
                <w:rFonts w:ascii="Cambria Math" w:hAnsi="Cambria Math" w:cs="Times New Roman"/>
              </w:rPr>
              <m:t>3</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51,2x 1718</m:t>
            </m:r>
          </m:num>
          <m:den>
            <m:r>
              <w:rPr>
                <w:rFonts w:ascii="Cambria Math" w:hAnsi="Cambria Math" w:cs="Times New Roman"/>
              </w:rPr>
              <m:t>5</m:t>
            </m:r>
          </m:den>
        </m:f>
        <m:r>
          <w:rPr>
            <w:rFonts w:ascii="Cambria Math" w:hAnsi="Cambria Math" w:cs="Times New Roman"/>
          </w:rPr>
          <m:t>=118,336 ton</m:t>
        </m:r>
      </m:oMath>
    </w:p>
    <w:p w14:paraId="77882FD0" w14:textId="77777777" w:rsidR="005014CC" w:rsidRPr="00CF3FAA" w:rsidRDefault="005014CC" w:rsidP="009B0272">
      <w:pPr>
        <w:pStyle w:val="ListParagraph"/>
        <w:tabs>
          <w:tab w:val="left" w:pos="0"/>
          <w:tab w:val="left" w:pos="426"/>
          <w:tab w:val="left" w:pos="709"/>
          <w:tab w:val="left" w:pos="993"/>
          <w:tab w:val="left" w:pos="2127"/>
          <w:tab w:val="left" w:pos="2694"/>
          <w:tab w:val="left" w:pos="3686"/>
          <w:tab w:val="left" w:pos="4820"/>
          <w:tab w:val="left" w:pos="5245"/>
          <w:tab w:val="left" w:pos="6521"/>
        </w:tabs>
        <w:spacing w:line="240" w:lineRule="auto"/>
        <w:ind w:left="0"/>
        <w:jc w:val="both"/>
        <w:rPr>
          <w:rFonts w:ascii="Times New Roman" w:hAnsi="Times New Roman" w:cs="Times New Roman"/>
        </w:rPr>
      </w:pPr>
      <w:r w:rsidRPr="00CF3FAA">
        <w:rPr>
          <w:rFonts w:ascii="Times New Roman" w:hAnsi="Times New Roman" w:cs="Times New Roman"/>
        </w:rPr>
        <w:t>Bstiang</w:t>
      </w:r>
      <w:r w:rsidRPr="00CF3FAA">
        <w:rPr>
          <w:rFonts w:ascii="Times New Roman" w:hAnsi="Times New Roman" w:cs="Times New Roman"/>
        </w:rPr>
        <w:tab/>
        <w:t>= ¼ x 3,14 x 0,8</w:t>
      </w:r>
      <w:r w:rsidRPr="00CF3FAA">
        <w:rPr>
          <w:rFonts w:ascii="Times New Roman" w:hAnsi="Times New Roman" w:cs="Times New Roman"/>
          <w:vertAlign w:val="superscript"/>
        </w:rPr>
        <w:t>2</w:t>
      </w:r>
      <w:r w:rsidRPr="00CF3FAA">
        <w:rPr>
          <w:rFonts w:ascii="Times New Roman" w:hAnsi="Times New Roman" w:cs="Times New Roman"/>
        </w:rPr>
        <w:t xml:space="preserve"> x 20 x 2,3545 = 23,658 ton</w:t>
      </w:r>
    </w:p>
    <w:p w14:paraId="403BFE76" w14:textId="457B45C6" w:rsidR="005014CC" w:rsidRPr="00CF3FAA" w:rsidRDefault="005014CC" w:rsidP="009B0272">
      <w:pPr>
        <w:pStyle w:val="ListParagraph"/>
        <w:tabs>
          <w:tab w:val="left" w:pos="0"/>
          <w:tab w:val="left" w:pos="426"/>
          <w:tab w:val="left" w:pos="709"/>
          <w:tab w:val="left" w:pos="993"/>
          <w:tab w:val="left" w:pos="2127"/>
          <w:tab w:val="left" w:pos="2694"/>
          <w:tab w:val="left" w:pos="3686"/>
          <w:tab w:val="left" w:pos="4820"/>
          <w:tab w:val="left" w:pos="5245"/>
          <w:tab w:val="left" w:pos="6521"/>
        </w:tabs>
        <w:spacing w:line="240" w:lineRule="auto"/>
        <w:ind w:left="0"/>
        <w:jc w:val="both"/>
        <w:rPr>
          <w:rFonts w:ascii="Times New Roman" w:hAnsi="Times New Roman" w:cs="Times New Roman"/>
        </w:rPr>
      </w:pPr>
      <w:r w:rsidRPr="00CF3FAA">
        <w:rPr>
          <w:rFonts w:ascii="Times New Roman" w:hAnsi="Times New Roman" w:cs="Times New Roman"/>
        </w:rPr>
        <w:t>Qsp</w:t>
      </w:r>
      <w:r w:rsidRPr="00CF3FAA">
        <w:rPr>
          <w:rFonts w:ascii="Times New Roman" w:hAnsi="Times New Roman" w:cs="Times New Roman"/>
        </w:rPr>
        <w:tab/>
      </w:r>
      <w:r w:rsidRPr="00CF3FAA">
        <w:rPr>
          <w:rFonts w:ascii="Times New Roman" w:hAnsi="Times New Roman" w:cs="Times New Roman"/>
        </w:rPr>
        <w:tab/>
        <w:t xml:space="preserve">= </w:t>
      </w:r>
      <w:r w:rsidR="00A41D4F" w:rsidRPr="00CF3FAA">
        <w:rPr>
          <w:rFonts w:ascii="Times New Roman" w:hAnsi="Times New Roman" w:cs="Times New Roman"/>
        </w:rPr>
        <w:t>118,336</w:t>
      </w:r>
      <w:r w:rsidRPr="00CF3FAA">
        <w:rPr>
          <w:rFonts w:ascii="Times New Roman" w:hAnsi="Times New Roman" w:cs="Times New Roman"/>
        </w:rPr>
        <w:t xml:space="preserve"> – 23,658 = </w:t>
      </w:r>
      <w:r w:rsidR="00A41D4F" w:rsidRPr="00CF3FAA">
        <w:rPr>
          <w:rFonts w:ascii="Times New Roman" w:hAnsi="Times New Roman" w:cs="Times New Roman"/>
        </w:rPr>
        <w:t>94,678</w:t>
      </w:r>
      <w:r w:rsidRPr="00CF3FAA">
        <w:rPr>
          <w:rFonts w:ascii="Times New Roman" w:hAnsi="Times New Roman" w:cs="Times New Roman"/>
        </w:rPr>
        <w:t xml:space="preserve"> ton</w:t>
      </w:r>
    </w:p>
    <w:p w14:paraId="6D7B8363" w14:textId="70AB0A85" w:rsidR="00A83576" w:rsidRPr="00CF3FAA" w:rsidRDefault="00A83576" w:rsidP="009B0272">
      <w:pPr>
        <w:pStyle w:val="ListParagraph"/>
        <w:numPr>
          <w:ilvl w:val="0"/>
          <w:numId w:val="23"/>
        </w:numPr>
        <w:spacing w:after="0" w:line="240" w:lineRule="auto"/>
        <w:ind w:left="284" w:hanging="284"/>
        <w:jc w:val="both"/>
        <w:rPr>
          <w:rFonts w:ascii="Times New Roman" w:hAnsi="Times New Roman" w:cs="Times New Roman"/>
          <w:b/>
          <w:bCs/>
          <w:lang w:val="en-US"/>
        </w:rPr>
      </w:pPr>
      <w:r w:rsidRPr="00CF3FAA">
        <w:rPr>
          <w:rFonts w:ascii="Times New Roman" w:hAnsi="Times New Roman" w:cs="Times New Roman"/>
          <w:lang w:val="en-US"/>
        </w:rPr>
        <w:t>Perhitungan Jumlah Tiang</w:t>
      </w:r>
    </w:p>
    <w:p w14:paraId="6CBF795D" w14:textId="4737983C" w:rsidR="005014CC" w:rsidRPr="00CF3FAA" w:rsidRDefault="005014CC"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 xml:space="preserve">n = </w:t>
      </w:r>
      <m:oMath>
        <m:f>
          <m:fPr>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Qsp</m:t>
            </m:r>
          </m:den>
        </m:f>
      </m:oMath>
      <w:r w:rsidRPr="00CF3FAA">
        <w:rPr>
          <w:rFonts w:ascii="Times New Roman" w:hAnsi="Times New Roman" w:cs="Times New Roman"/>
        </w:rPr>
        <w:t xml:space="preserve"> </w:t>
      </w:r>
    </w:p>
    <w:p w14:paraId="0655ADBA" w14:textId="32B2D5B1" w:rsidR="005014CC" w:rsidRPr="00CF3FAA" w:rsidRDefault="005014CC"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 xml:space="preserve">n = </w:t>
      </w:r>
      <m:oMath>
        <m:f>
          <m:fPr>
            <m:ctrlPr>
              <w:rPr>
                <w:rFonts w:ascii="Cambria Math" w:hAnsi="Cambria Math" w:cs="Times New Roman"/>
                <w:i/>
              </w:rPr>
            </m:ctrlPr>
          </m:fPr>
          <m:num>
            <m:r>
              <m:rPr>
                <m:sty m:val="p"/>
              </m:rPr>
              <w:rPr>
                <w:rFonts w:ascii="Cambria Math" w:hAnsi="Cambria Math" w:cs="Times New Roman"/>
              </w:rPr>
              <m:t>⅀v</m:t>
            </m:r>
          </m:num>
          <m:den>
            <m:r>
              <w:rPr>
                <w:rFonts w:ascii="Cambria Math" w:hAnsi="Cambria Math" w:cs="Times New Roman"/>
              </w:rPr>
              <m:t>Qsp</m:t>
            </m:r>
          </m:den>
        </m:f>
      </m:oMath>
      <w:r w:rsidRPr="00CF3FAA">
        <w:rPr>
          <w:rFonts w:ascii="Times New Roman" w:hAnsi="Times New Roman" w:cs="Times New Roman"/>
        </w:rPr>
        <w:t xml:space="preserve"> = </w:t>
      </w:r>
      <m:oMath>
        <m:f>
          <m:fPr>
            <m:ctrlPr>
              <w:rPr>
                <w:rFonts w:ascii="Cambria Math" w:hAnsi="Cambria Math" w:cs="Times New Roman"/>
                <w:i/>
              </w:rPr>
            </m:ctrlPr>
          </m:fPr>
          <m:num>
            <m:r>
              <m:rPr>
                <m:sty m:val="p"/>
              </m:rPr>
              <w:rPr>
                <w:rFonts w:ascii="Cambria Math" w:hAnsi="Cambria Math" w:cs="Times New Roman"/>
                <w:color w:val="444444"/>
                <w:shd w:val="clear" w:color="auto" w:fill="FFFFFF"/>
              </w:rPr>
              <m:t>561,926</m:t>
            </m:r>
          </m:num>
          <m:den>
            <m:r>
              <w:rPr>
                <w:rFonts w:ascii="Cambria Math" w:hAnsi="Cambria Math" w:cs="Times New Roman"/>
              </w:rPr>
              <m:t>94,678</m:t>
            </m:r>
          </m:den>
        </m:f>
      </m:oMath>
      <w:r w:rsidRPr="00CF3FAA">
        <w:rPr>
          <w:rFonts w:ascii="Times New Roman" w:hAnsi="Times New Roman" w:cs="Times New Roman"/>
        </w:rPr>
        <w:t xml:space="preserve"> = </w:t>
      </w:r>
      <w:r w:rsidR="005469F9">
        <w:rPr>
          <w:rFonts w:ascii="Times New Roman" w:hAnsi="Times New Roman" w:cs="Times New Roman"/>
        </w:rPr>
        <w:t>6</w:t>
      </w:r>
    </w:p>
    <w:p w14:paraId="2BDCEE5B" w14:textId="0366BA68" w:rsidR="005014CC" w:rsidRPr="00CF3FAA" w:rsidRDefault="005014CC" w:rsidP="009B0272">
      <w:pPr>
        <w:pStyle w:val="ListParagraph"/>
        <w:spacing w:after="0" w:line="240" w:lineRule="auto"/>
        <w:ind w:left="284"/>
        <w:jc w:val="both"/>
        <w:rPr>
          <w:rFonts w:ascii="Times New Roman" w:hAnsi="Times New Roman" w:cs="Times New Roman"/>
          <w:b/>
          <w:bCs/>
          <w:lang w:val="en-US"/>
        </w:rPr>
      </w:pPr>
      <w:r w:rsidRPr="00CF3FAA">
        <w:rPr>
          <w:rFonts w:ascii="Times New Roman" w:hAnsi="Times New Roman" w:cs="Times New Roman"/>
        </w:rPr>
        <w:t>direncanakan tiang pancang 1</w:t>
      </w:r>
      <w:r w:rsidR="00A41D4F" w:rsidRPr="00CF3FAA">
        <w:rPr>
          <w:rFonts w:ascii="Times New Roman" w:hAnsi="Times New Roman" w:cs="Times New Roman"/>
        </w:rPr>
        <w:t>8</w:t>
      </w:r>
      <w:r w:rsidRPr="00CF3FAA">
        <w:rPr>
          <w:rFonts w:ascii="Times New Roman" w:hAnsi="Times New Roman" w:cs="Times New Roman"/>
        </w:rPr>
        <w:t xml:space="preserve"> buah</w:t>
      </w:r>
    </w:p>
    <w:p w14:paraId="34A221FA" w14:textId="77777777" w:rsidR="002C1B30" w:rsidRPr="00CF3FAA" w:rsidRDefault="00A83576" w:rsidP="009B0272">
      <w:pPr>
        <w:pStyle w:val="ListParagraph"/>
        <w:numPr>
          <w:ilvl w:val="0"/>
          <w:numId w:val="23"/>
        </w:numPr>
        <w:spacing w:after="0" w:line="240" w:lineRule="auto"/>
        <w:ind w:left="284" w:hanging="284"/>
        <w:jc w:val="both"/>
        <w:rPr>
          <w:rFonts w:ascii="Times New Roman" w:hAnsi="Times New Roman" w:cs="Times New Roman"/>
          <w:b/>
          <w:bCs/>
          <w:lang w:val="en-US"/>
        </w:rPr>
      </w:pPr>
      <w:r w:rsidRPr="00CF3FAA">
        <w:rPr>
          <w:rFonts w:ascii="Times New Roman" w:hAnsi="Times New Roman" w:cs="Times New Roman"/>
          <w:lang w:val="en-US"/>
        </w:rPr>
        <w:t>Perhitungan Efisiensi Kelompok Tiang Pancang</w:t>
      </w:r>
    </w:p>
    <w:p w14:paraId="34FA402A" w14:textId="77777777" w:rsidR="002C1B30" w:rsidRPr="00CF3FAA" w:rsidRDefault="002C1B30"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Efisiensi dari rumus “Uniform Building Code” dari AASHO</w:t>
      </w:r>
    </w:p>
    <w:p w14:paraId="35BE9E24" w14:textId="5A605D1D" w:rsidR="002C1B30" w:rsidRPr="00CF3FAA" w:rsidRDefault="002C1B30" w:rsidP="009B0272">
      <w:pPr>
        <w:pStyle w:val="ListParagraph"/>
        <w:spacing w:after="0" w:line="240" w:lineRule="auto"/>
        <w:ind w:left="284"/>
        <w:jc w:val="both"/>
        <w:rPr>
          <w:rFonts w:ascii="Times New Roman" w:hAnsi="Times New Roman" w:cs="Times New Roman"/>
          <w:b/>
          <w:bCs/>
          <w:lang w:val="en-US"/>
        </w:rPr>
      </w:pPr>
      <w:r w:rsidRPr="00CF3FAA">
        <w:rPr>
          <w:rFonts w:ascii="Times New Roman" w:hAnsi="Times New Roman" w:cs="Times New Roman"/>
        </w:rPr>
        <w:lastRenderedPageBreak/>
        <w:t>ή</w:t>
      </w:r>
      <w:r w:rsidRPr="00CF3FAA">
        <w:rPr>
          <w:rFonts w:ascii="Times New Roman" w:hAnsi="Times New Roman" w:cs="Times New Roman"/>
        </w:rPr>
        <w:tab/>
        <w:t xml:space="preserve">= 1 - </w:t>
      </w:r>
      <m:oMath>
        <m:f>
          <m:fPr>
            <m:ctrlPr>
              <w:rPr>
                <w:rFonts w:ascii="Cambria Math" w:hAnsi="Cambria Math" w:cs="Times New Roman"/>
                <w:i/>
              </w:rPr>
            </m:ctrlPr>
          </m:fPr>
          <m:num>
            <m:r>
              <m:rPr>
                <m:sty m:val="p"/>
              </m:rPr>
              <w:rPr>
                <w:rFonts w:ascii="Cambria Math" w:hAnsi="Cambria Math" w:cs="Times New Roman"/>
              </w:rPr>
              <m:t>Ɵ</m:t>
            </m:r>
          </m:num>
          <m:den>
            <m:r>
              <w:rPr>
                <w:rFonts w:ascii="Cambria Math" w:hAnsi="Cambria Math" w:cs="Times New Roman"/>
              </w:rPr>
              <m:t>90</m:t>
            </m:r>
          </m:den>
        </m:f>
      </m:oMath>
      <w:r w:rsidRPr="00CF3FAA">
        <w:rPr>
          <w:rFonts w:ascii="Times New Roman" w:hAnsi="Times New Roman" w:cs="Times New Roman"/>
        </w:rPr>
        <w:t xml:space="preserve"> </w:t>
      </w:r>
      <m:oMath>
        <m:d>
          <m:dPr>
            <m:begChr m:val="["/>
            <m:endChr m:val="]"/>
            <m:ctrlPr>
              <w:rPr>
                <w:rFonts w:ascii="Cambria Math" w:hAnsi="Cambria Math" w:cs="Times New Roman"/>
                <w:i/>
              </w:rPr>
            </m:ctrlPr>
          </m:dPr>
          <m:e>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 xml:space="preserve"> n-1</m:t>
                    </m:r>
                  </m:e>
                </m:d>
                <m:r>
                  <w:rPr>
                    <w:rFonts w:ascii="Cambria Math" w:hAnsi="Cambria Math" w:cs="Times New Roman"/>
                  </w:rPr>
                  <m:t>.m+</m:t>
                </m:r>
                <m:d>
                  <m:dPr>
                    <m:ctrlPr>
                      <w:rPr>
                        <w:rFonts w:ascii="Cambria Math" w:hAnsi="Cambria Math" w:cs="Times New Roman"/>
                        <w:i/>
                      </w:rPr>
                    </m:ctrlPr>
                  </m:dPr>
                  <m:e>
                    <m:r>
                      <w:rPr>
                        <w:rFonts w:ascii="Cambria Math" w:hAnsi="Cambria Math" w:cs="Times New Roman"/>
                      </w:rPr>
                      <m:t>m-1</m:t>
                    </m:r>
                  </m:e>
                </m:d>
                <m:r>
                  <w:rPr>
                    <w:rFonts w:ascii="Cambria Math" w:hAnsi="Cambria Math" w:cs="Times New Roman"/>
                  </w:rPr>
                  <m:t>.n</m:t>
                </m:r>
              </m:num>
              <m:den>
                <m:r>
                  <w:rPr>
                    <w:rFonts w:ascii="Cambria Math" w:hAnsi="Cambria Math" w:cs="Times New Roman"/>
                  </w:rPr>
                  <m:t>m.n</m:t>
                </m:r>
              </m:den>
            </m:f>
          </m:e>
        </m:d>
      </m:oMath>
      <w:r w:rsidRPr="00CF3FAA">
        <w:rPr>
          <w:rFonts w:ascii="Times New Roman" w:hAnsi="Times New Roman" w:cs="Times New Roman"/>
        </w:rPr>
        <w:t xml:space="preserve"> (Sardjono 1998)</w:t>
      </w:r>
    </w:p>
    <w:p w14:paraId="7F7335F9" w14:textId="4AF07822" w:rsidR="005014CC" w:rsidRPr="00CF3FAA" w:rsidRDefault="002C1B30" w:rsidP="009B0272">
      <w:pPr>
        <w:pStyle w:val="ListParagraph"/>
        <w:spacing w:after="0" w:line="240" w:lineRule="auto"/>
        <w:ind w:left="284"/>
        <w:jc w:val="both"/>
        <w:rPr>
          <w:rFonts w:ascii="Times New Roman" w:hAnsi="Times New Roman" w:cs="Times New Roman"/>
        </w:rPr>
      </w:pPr>
      <w:r w:rsidRPr="00CF3FAA">
        <w:rPr>
          <w:rFonts w:ascii="Times New Roman" w:hAnsi="Times New Roman" w:cs="Times New Roman"/>
        </w:rPr>
        <w:t xml:space="preserve">ή = 1 - </w:t>
      </w:r>
      <m:oMath>
        <m:f>
          <m:fPr>
            <m:ctrlPr>
              <w:rPr>
                <w:rFonts w:ascii="Cambria Math" w:hAnsi="Cambria Math" w:cs="Times New Roman"/>
                <w:i/>
              </w:rPr>
            </m:ctrlPr>
          </m:fPr>
          <m:num>
            <m:r>
              <w:rPr>
                <w:rFonts w:ascii="Cambria Math" w:hAnsi="Cambria Math" w:cs="Times New Roman"/>
              </w:rPr>
              <m:t>18,725</m:t>
            </m:r>
          </m:num>
          <m:den>
            <m:r>
              <w:rPr>
                <w:rFonts w:ascii="Cambria Math" w:hAnsi="Cambria Math" w:cs="Times New Roman"/>
              </w:rPr>
              <m:t>90</m:t>
            </m:r>
          </m:den>
        </m:f>
      </m:oMath>
      <w:r w:rsidRPr="00CF3FAA">
        <w:rPr>
          <w:rFonts w:ascii="Times New Roman" w:hAnsi="Times New Roman" w:cs="Times New Roman"/>
        </w:rPr>
        <w:t xml:space="preserve"> x </w:t>
      </w:r>
      <m:oMath>
        <m:d>
          <m:dPr>
            <m:begChr m:val="["/>
            <m:endChr m:val="]"/>
            <m:ctrlPr>
              <w:rPr>
                <w:rFonts w:ascii="Cambria Math" w:hAnsi="Cambria Math" w:cs="Times New Roman"/>
                <w:i/>
              </w:rPr>
            </m:ctrlPr>
          </m:dPr>
          <m:e>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3-1</m:t>
                    </m:r>
                  </m:e>
                </m:d>
                <m:r>
                  <w:rPr>
                    <w:rFonts w:ascii="Cambria Math" w:hAnsi="Cambria Math" w:cs="Times New Roman"/>
                  </w:rPr>
                  <m:t>x 6+</m:t>
                </m:r>
                <m:d>
                  <m:dPr>
                    <m:ctrlPr>
                      <w:rPr>
                        <w:rFonts w:ascii="Cambria Math" w:hAnsi="Cambria Math" w:cs="Times New Roman"/>
                        <w:i/>
                      </w:rPr>
                    </m:ctrlPr>
                  </m:dPr>
                  <m:e>
                    <m:r>
                      <w:rPr>
                        <w:rFonts w:ascii="Cambria Math" w:hAnsi="Cambria Math" w:cs="Times New Roman"/>
                      </w:rPr>
                      <m:t>6-1</m:t>
                    </m:r>
                  </m:e>
                </m:d>
                <m:r>
                  <w:rPr>
                    <w:rFonts w:ascii="Cambria Math" w:hAnsi="Cambria Math" w:cs="Times New Roman"/>
                  </w:rPr>
                  <m:t>x 3</m:t>
                </m:r>
              </m:num>
              <m:den>
                <m:r>
                  <w:rPr>
                    <w:rFonts w:ascii="Cambria Math" w:hAnsi="Cambria Math" w:cs="Times New Roman"/>
                  </w:rPr>
                  <m:t>3 x 6</m:t>
                </m:r>
              </m:den>
            </m:f>
          </m:e>
        </m:d>
      </m:oMath>
      <w:r w:rsidRPr="00CF3FAA">
        <w:rPr>
          <w:rFonts w:ascii="Times New Roman" w:hAnsi="Times New Roman" w:cs="Times New Roman"/>
        </w:rPr>
        <w:t>= 0,</w:t>
      </w:r>
      <w:r w:rsidR="00A41D4F" w:rsidRPr="00CF3FAA">
        <w:rPr>
          <w:rFonts w:ascii="Times New Roman" w:hAnsi="Times New Roman" w:cs="Times New Roman"/>
        </w:rPr>
        <w:t>687</w:t>
      </w:r>
    </w:p>
    <w:p w14:paraId="6D601E5E" w14:textId="77777777" w:rsidR="002C1B30" w:rsidRPr="00CF3FAA" w:rsidRDefault="002C1B30" w:rsidP="009B0272">
      <w:pPr>
        <w:tabs>
          <w:tab w:val="left" w:pos="0"/>
          <w:tab w:val="left" w:pos="426"/>
          <w:tab w:val="left" w:pos="709"/>
          <w:tab w:val="left" w:pos="993"/>
          <w:tab w:val="left" w:pos="1560"/>
          <w:tab w:val="left" w:pos="2127"/>
          <w:tab w:val="left" w:pos="3686"/>
          <w:tab w:val="left" w:pos="4820"/>
          <w:tab w:val="left" w:pos="5245"/>
          <w:tab w:val="left" w:pos="6521"/>
        </w:tabs>
        <w:spacing w:after="0" w:line="240" w:lineRule="auto"/>
        <w:rPr>
          <w:rFonts w:ascii="Times New Roman" w:hAnsi="Times New Roman" w:cs="Times New Roman"/>
        </w:rPr>
      </w:pPr>
      <w:r w:rsidRPr="00CF3FAA">
        <w:rPr>
          <w:rFonts w:ascii="Times New Roman" w:hAnsi="Times New Roman" w:cs="Times New Roman"/>
        </w:rPr>
        <w:t>Daya dukung tiang yang dirancang = ή x Qsp</w:t>
      </w:r>
    </w:p>
    <w:p w14:paraId="3F95DB5C" w14:textId="7EF310FD" w:rsidR="002C1B30" w:rsidRPr="00CF3FAA" w:rsidRDefault="002C1B30" w:rsidP="009B0272">
      <w:pPr>
        <w:tabs>
          <w:tab w:val="left" w:pos="0"/>
          <w:tab w:val="left" w:pos="426"/>
          <w:tab w:val="left" w:pos="709"/>
          <w:tab w:val="left" w:pos="993"/>
          <w:tab w:val="left" w:pos="1560"/>
          <w:tab w:val="left" w:pos="2127"/>
          <w:tab w:val="left" w:pos="3686"/>
          <w:tab w:val="left" w:pos="4820"/>
          <w:tab w:val="left" w:pos="5245"/>
          <w:tab w:val="left" w:pos="6521"/>
        </w:tabs>
        <w:spacing w:after="0" w:line="240" w:lineRule="auto"/>
        <w:rPr>
          <w:rFonts w:ascii="Times New Roman" w:hAnsi="Times New Roman" w:cs="Times New Roman"/>
        </w:rPr>
      </w:pP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t xml:space="preserve">               = 0,</w:t>
      </w:r>
      <w:r w:rsidR="00A41D4F" w:rsidRPr="00CF3FAA">
        <w:rPr>
          <w:rFonts w:ascii="Times New Roman" w:hAnsi="Times New Roman" w:cs="Times New Roman"/>
        </w:rPr>
        <w:t>687</w:t>
      </w:r>
      <w:r w:rsidRPr="00CF3FAA">
        <w:rPr>
          <w:rFonts w:ascii="Times New Roman" w:hAnsi="Times New Roman" w:cs="Times New Roman"/>
        </w:rPr>
        <w:t xml:space="preserve"> x </w:t>
      </w:r>
      <w:r w:rsidR="00A41D4F" w:rsidRPr="00CF3FAA">
        <w:rPr>
          <w:rFonts w:ascii="Times New Roman" w:hAnsi="Times New Roman" w:cs="Times New Roman"/>
        </w:rPr>
        <w:t>52,581</w:t>
      </w:r>
      <w:r w:rsidRPr="00CF3FAA">
        <w:rPr>
          <w:rFonts w:ascii="Times New Roman" w:hAnsi="Times New Roman" w:cs="Times New Roman"/>
        </w:rPr>
        <w:t xml:space="preserve"> ton</w:t>
      </w:r>
    </w:p>
    <w:p w14:paraId="311F38CF" w14:textId="521A087F" w:rsidR="002C1B30" w:rsidRPr="00CF3FAA" w:rsidRDefault="002C1B30" w:rsidP="009B0272">
      <w:pPr>
        <w:tabs>
          <w:tab w:val="left" w:pos="0"/>
          <w:tab w:val="left" w:pos="426"/>
          <w:tab w:val="left" w:pos="709"/>
          <w:tab w:val="left" w:pos="993"/>
          <w:tab w:val="left" w:pos="1560"/>
          <w:tab w:val="left" w:pos="2127"/>
          <w:tab w:val="left" w:pos="3686"/>
          <w:tab w:val="left" w:pos="4820"/>
          <w:tab w:val="left" w:pos="5245"/>
          <w:tab w:val="left" w:pos="6521"/>
        </w:tabs>
        <w:spacing w:after="0" w:line="240" w:lineRule="auto"/>
        <w:rPr>
          <w:rFonts w:ascii="Times New Roman" w:hAnsi="Times New Roman" w:cs="Times New Roman"/>
        </w:rPr>
      </w:pP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t xml:space="preserve">               = 3</w:t>
      </w:r>
      <w:r w:rsidR="005469F9">
        <w:rPr>
          <w:rFonts w:ascii="Times New Roman" w:hAnsi="Times New Roman" w:cs="Times New Roman"/>
        </w:rPr>
        <w:t>6,123</w:t>
      </w:r>
      <w:r w:rsidRPr="00CF3FAA">
        <w:rPr>
          <w:rFonts w:ascii="Times New Roman" w:hAnsi="Times New Roman" w:cs="Times New Roman"/>
        </w:rPr>
        <w:t xml:space="preserve"> ton</w:t>
      </w:r>
    </w:p>
    <w:p w14:paraId="7753B143" w14:textId="3A2C9CAF" w:rsidR="00A83576" w:rsidRPr="00CF3FAA" w:rsidRDefault="00A83576" w:rsidP="009B0272">
      <w:pPr>
        <w:pStyle w:val="ListParagraph"/>
        <w:numPr>
          <w:ilvl w:val="0"/>
          <w:numId w:val="23"/>
        </w:numPr>
        <w:spacing w:after="0" w:line="240" w:lineRule="auto"/>
        <w:ind w:left="284" w:hanging="284"/>
        <w:jc w:val="both"/>
        <w:rPr>
          <w:rFonts w:ascii="Times New Roman" w:hAnsi="Times New Roman" w:cs="Times New Roman"/>
          <w:b/>
          <w:bCs/>
          <w:lang w:val="en-US"/>
        </w:rPr>
      </w:pPr>
      <w:r w:rsidRPr="00CF3FAA">
        <w:rPr>
          <w:rFonts w:ascii="Times New Roman" w:hAnsi="Times New Roman" w:cs="Times New Roman"/>
          <w:lang w:val="en-US"/>
        </w:rPr>
        <w:t>Tiang Pancang Beton Menerima Gaya Eksentris</w:t>
      </w:r>
    </w:p>
    <w:p w14:paraId="3771EE2E" w14:textId="4BC4C93A" w:rsidR="002C1B30" w:rsidRPr="00CF3FAA" w:rsidRDefault="00CE38B8"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color w:val="444444"/>
          <w:shd w:val="clear" w:color="auto" w:fill="FFFFFF"/>
        </w:rPr>
      </w:pPr>
      <w:r w:rsidRPr="00CF3FAA">
        <w:rPr>
          <w:rFonts w:ascii="Times New Roman" w:hAnsi="Times New Roman" w:cs="Times New Roman"/>
          <w:b/>
          <w:bCs/>
          <w:lang w:val="en-US"/>
        </w:rPr>
        <w:tab/>
      </w:r>
      <w:r w:rsidR="002C1B30" w:rsidRPr="00CF3FAA">
        <w:rPr>
          <w:rFonts w:ascii="Times New Roman" w:hAnsi="Times New Roman" w:cs="Times New Roman"/>
        </w:rPr>
        <w:t>∑v</w:t>
      </w:r>
      <w:r w:rsidR="002C1B30" w:rsidRPr="00CF3FAA">
        <w:rPr>
          <w:rFonts w:ascii="Times New Roman" w:hAnsi="Times New Roman" w:cs="Times New Roman"/>
        </w:rPr>
        <w:tab/>
      </w:r>
      <w:r w:rsidR="002C1B30" w:rsidRPr="00CF3FAA">
        <w:rPr>
          <w:rFonts w:ascii="Times New Roman" w:hAnsi="Times New Roman" w:cs="Times New Roman"/>
        </w:rPr>
        <w:tab/>
      </w:r>
      <w:r w:rsidR="002C1B30" w:rsidRPr="00CF3FAA">
        <w:rPr>
          <w:rFonts w:ascii="Times New Roman" w:hAnsi="Times New Roman" w:cs="Times New Roman"/>
        </w:rPr>
        <w:tab/>
      </w:r>
      <w:r w:rsidR="005469F9">
        <w:rPr>
          <w:rFonts w:ascii="Times New Roman" w:hAnsi="Times New Roman" w:cs="Times New Roman"/>
        </w:rPr>
        <w:tab/>
      </w:r>
      <w:r w:rsidR="002C1B30" w:rsidRPr="00CF3FAA">
        <w:rPr>
          <w:rFonts w:ascii="Times New Roman" w:hAnsi="Times New Roman" w:cs="Times New Roman"/>
        </w:rPr>
        <w:t xml:space="preserve">= </w:t>
      </w:r>
      <m:oMath>
        <m:r>
          <m:rPr>
            <m:sty m:val="p"/>
          </m:rPr>
          <w:rPr>
            <w:rFonts w:ascii="Cambria Math" w:hAnsi="Cambria Math" w:cs="Times New Roman"/>
            <w:color w:val="444444"/>
            <w:shd w:val="clear" w:color="auto" w:fill="FFFFFF"/>
          </w:rPr>
          <m:t>587,689</m:t>
        </m:r>
      </m:oMath>
      <w:r w:rsidR="002C1B30" w:rsidRPr="00CF3FAA">
        <w:rPr>
          <w:rFonts w:ascii="Times New Roman" w:hAnsi="Times New Roman" w:cs="Times New Roman"/>
          <w:color w:val="444444"/>
          <w:shd w:val="clear" w:color="auto" w:fill="FFFFFF"/>
        </w:rPr>
        <w:t xml:space="preserve"> Ton</w:t>
      </w:r>
    </w:p>
    <w:p w14:paraId="28CB39DF" w14:textId="77777777"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rPr>
      </w:pPr>
      <w:r w:rsidRPr="00CF3FAA">
        <w:rPr>
          <w:rFonts w:ascii="Times New Roman" w:hAnsi="Times New Roman" w:cs="Times New Roman"/>
          <w:color w:val="444444"/>
          <w:shd w:val="clear" w:color="auto" w:fill="FFFFFF"/>
        </w:rPr>
        <w:tab/>
        <w:t>∑Mv = ∑Mx</w:t>
      </w:r>
      <w:r w:rsidRPr="00CF3FAA">
        <w:rPr>
          <w:rFonts w:ascii="Times New Roman" w:hAnsi="Times New Roman" w:cs="Times New Roman"/>
          <w:color w:val="444444"/>
          <w:shd w:val="clear" w:color="auto" w:fill="FFFFFF"/>
        </w:rPr>
        <w:tab/>
        <w:t xml:space="preserve">= </w:t>
      </w:r>
      <w:r w:rsidRPr="00CF3FAA">
        <w:rPr>
          <w:rFonts w:ascii="Times New Roman" w:hAnsi="Times New Roman" w:cs="Times New Roman"/>
        </w:rPr>
        <w:t>1061,17 Ton</w:t>
      </w:r>
    </w:p>
    <w:p w14:paraId="1777EDB7" w14:textId="57688EC9"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rPr>
      </w:pPr>
      <w:r w:rsidRPr="00CF3FAA">
        <w:rPr>
          <w:rFonts w:ascii="Times New Roman" w:hAnsi="Times New Roman" w:cs="Times New Roman"/>
        </w:rPr>
        <w:tab/>
        <w:t>nx</w:t>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6 buah</w:t>
      </w:r>
    </w:p>
    <w:p w14:paraId="6EE746D1" w14:textId="613A9141"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rPr>
      </w:pPr>
      <w:r w:rsidRPr="00CF3FAA">
        <w:rPr>
          <w:rFonts w:ascii="Times New Roman" w:hAnsi="Times New Roman" w:cs="Times New Roman"/>
        </w:rPr>
        <w:tab/>
        <w:t>ny</w:t>
      </w: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2 buah</w:t>
      </w:r>
    </w:p>
    <w:p w14:paraId="3994A8C0" w14:textId="1EE35B75"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rPr>
      </w:pPr>
      <w:r w:rsidRPr="00CF3FAA">
        <w:rPr>
          <w:rFonts w:ascii="Times New Roman" w:hAnsi="Times New Roman" w:cs="Times New Roman"/>
        </w:rPr>
        <w:tab/>
        <w:t>Xmax</w:t>
      </w:r>
      <w:r w:rsidRPr="00CF3FAA">
        <w:rPr>
          <w:rFonts w:ascii="Times New Roman" w:hAnsi="Times New Roman" w:cs="Times New Roman"/>
        </w:rPr>
        <w:tab/>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4,72 m</w:t>
      </w:r>
    </w:p>
    <w:p w14:paraId="171AAC16" w14:textId="1338601D"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rPr>
      </w:pPr>
      <w:r w:rsidRPr="00CF3FAA">
        <w:rPr>
          <w:rFonts w:ascii="Times New Roman" w:hAnsi="Times New Roman" w:cs="Times New Roman"/>
        </w:rPr>
        <w:tab/>
        <w:t>Ymax</w:t>
      </w:r>
      <w:r w:rsidRPr="00CF3FAA">
        <w:rPr>
          <w:rFonts w:ascii="Times New Roman" w:hAnsi="Times New Roman" w:cs="Times New Roman"/>
        </w:rPr>
        <w:tab/>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2,36 m</w:t>
      </w:r>
    </w:p>
    <w:p w14:paraId="754895C4" w14:textId="74CBEC62"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rPr>
          <w:rFonts w:ascii="Times New Roman" w:hAnsi="Times New Roman" w:cs="Times New Roman"/>
        </w:rPr>
      </w:pPr>
      <w:r w:rsidRPr="00CF3FAA">
        <w:rPr>
          <w:rFonts w:ascii="Times New Roman" w:hAnsi="Times New Roman" w:cs="Times New Roman"/>
        </w:rPr>
        <w:tab/>
        <w:t>→ ⅀Y</w:t>
      </w:r>
      <w:r w:rsidRPr="00CF3FAA">
        <w:rPr>
          <w:rFonts w:ascii="Times New Roman" w:hAnsi="Times New Roman" w:cs="Times New Roman"/>
          <w:vertAlign w:val="superscript"/>
        </w:rPr>
        <w:t>2</w:t>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2 x 6 (4,72)</w:t>
      </w:r>
      <w:r w:rsidRPr="00CF3FAA">
        <w:rPr>
          <w:rFonts w:ascii="Times New Roman" w:hAnsi="Times New Roman" w:cs="Times New Roman"/>
          <w:vertAlign w:val="superscript"/>
        </w:rPr>
        <w:t>2</w:t>
      </w:r>
      <w:r w:rsidRPr="00CF3FAA">
        <w:rPr>
          <w:rFonts w:ascii="Times New Roman" w:hAnsi="Times New Roman" w:cs="Times New Roman"/>
        </w:rPr>
        <w:t xml:space="preserve"> + 2 x 6 (2,36)</w:t>
      </w:r>
      <w:r w:rsidRPr="00CF3FAA">
        <w:rPr>
          <w:rFonts w:ascii="Times New Roman" w:hAnsi="Times New Roman" w:cs="Times New Roman"/>
          <w:vertAlign w:val="superscript"/>
        </w:rPr>
        <w:t>2</w:t>
      </w:r>
      <w:r w:rsidRPr="00CF3FAA">
        <w:rPr>
          <w:rFonts w:ascii="Times New Roman" w:hAnsi="Times New Roman" w:cs="Times New Roman"/>
        </w:rPr>
        <w:t xml:space="preserve"> = 334,176</w:t>
      </w:r>
    </w:p>
    <w:p w14:paraId="7CA66EDE" w14:textId="4E38601D"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ind w:firstLine="426"/>
        <w:rPr>
          <w:rFonts w:ascii="Times New Roman" w:hAnsi="Times New Roman" w:cs="Times New Roman"/>
        </w:rPr>
      </w:pPr>
      <w:r w:rsidRPr="00CF3FAA">
        <w:rPr>
          <w:rFonts w:ascii="Times New Roman" w:hAnsi="Times New Roman" w:cs="Times New Roman"/>
        </w:rPr>
        <w:t>Maka P</w:t>
      </w:r>
      <w:r w:rsidRPr="00CF3FAA">
        <w:rPr>
          <w:rFonts w:ascii="Times New Roman" w:hAnsi="Times New Roman" w:cs="Times New Roman"/>
          <w:vertAlign w:val="subscript"/>
        </w:rPr>
        <w:t>mak</w:t>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xml:space="preserve">= </w:t>
      </w:r>
      <m:oMath>
        <m:f>
          <m:fPr>
            <m:ctrlPr>
              <w:rPr>
                <w:rFonts w:ascii="Cambria Math" w:hAnsi="Cambria Math" w:cs="Times New Roman"/>
                <w:i/>
              </w:rPr>
            </m:ctrlPr>
          </m:fPr>
          <m:num>
            <m:r>
              <m:rPr>
                <m:sty m:val="p"/>
              </m:rPr>
              <w:rPr>
                <w:rFonts w:ascii="Cambria Math" w:hAnsi="Cambria Math" w:cs="Times New Roman"/>
              </w:rPr>
              <m:t>⅀v</m:t>
            </m:r>
          </m:num>
          <m:den>
            <m:r>
              <w:rPr>
                <w:rFonts w:ascii="Cambria Math" w:hAnsi="Cambria Math" w:cs="Times New Roman"/>
              </w:rPr>
              <m:t>n</m:t>
            </m:r>
          </m:den>
        </m:f>
      </m:oMath>
      <w:r w:rsidRPr="00CF3FAA">
        <w:rPr>
          <w:rFonts w:ascii="Times New Roman" w:hAnsi="Times New Roman" w:cs="Times New Roman"/>
        </w:rPr>
        <w:t xml:space="preserve"> + </w:t>
      </w:r>
      <m:oMath>
        <m:f>
          <m:fPr>
            <m:ctrlPr>
              <w:rPr>
                <w:rFonts w:ascii="Cambria Math" w:hAnsi="Cambria Math" w:cs="Times New Roman"/>
                <w:i/>
              </w:rPr>
            </m:ctrlPr>
          </m:fPr>
          <m:num>
            <m:r>
              <m:rPr>
                <m:sty m:val="p"/>
              </m:rPr>
              <w:rPr>
                <w:rFonts w:ascii="Cambria Math" w:hAnsi="Cambria Math" w:cs="Times New Roman"/>
              </w:rPr>
              <m:t xml:space="preserve">⅀MH.Ymax </m:t>
            </m:r>
          </m:num>
          <m:den>
            <m:sSup>
              <m:sSupPr>
                <m:ctrlPr>
                  <w:rPr>
                    <w:rFonts w:ascii="Cambria Math" w:hAnsi="Cambria Math" w:cs="Times New Roman"/>
                  </w:rPr>
                </m:ctrlPr>
              </m:sSupPr>
              <m:e>
                <m:r>
                  <m:rPr>
                    <m:sty m:val="p"/>
                  </m:rPr>
                  <w:rPr>
                    <w:rFonts w:ascii="Cambria Math" w:hAnsi="Cambria Math" w:cs="Times New Roman"/>
                  </w:rPr>
                  <m:t>⅀X</m:t>
                </m:r>
              </m:e>
              <m:sup>
                <m:r>
                  <w:rPr>
                    <w:rFonts w:ascii="Cambria Math" w:hAnsi="Cambria Math" w:cs="Times New Roman"/>
                  </w:rPr>
                  <m:t>2</m:t>
                </m:r>
              </m:sup>
            </m:sSup>
          </m:den>
        </m:f>
      </m:oMath>
    </w:p>
    <w:p w14:paraId="43B5686C" w14:textId="63CC23C1"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ind w:firstLine="426"/>
      </w:pPr>
      <w:r w:rsidRPr="00CF3FAA">
        <w:rPr>
          <w:rFonts w:ascii="Times New Roman" w:eastAsiaTheme="minorEastAsia" w:hAnsi="Times New Roman" w:cs="Times New Roman"/>
        </w:rPr>
        <w:tab/>
      </w:r>
      <w:r w:rsidRPr="00CF3FAA">
        <w:rPr>
          <w:rFonts w:ascii="Times New Roman" w:eastAsiaTheme="minorEastAsia" w:hAnsi="Times New Roman" w:cs="Times New Roman"/>
        </w:rPr>
        <w:tab/>
      </w:r>
      <w:r w:rsidRPr="00CF3FAA">
        <w:rPr>
          <w:rFonts w:ascii="Times New Roman" w:eastAsiaTheme="minorEastAsia" w:hAnsi="Times New Roman" w:cs="Times New Roman"/>
        </w:rPr>
        <w:tab/>
      </w:r>
      <w:r w:rsidR="005469F9">
        <w:rPr>
          <w:rFonts w:ascii="Times New Roman" w:eastAsiaTheme="minorEastAsia" w:hAnsi="Times New Roman" w:cs="Times New Roman"/>
        </w:rPr>
        <w:tab/>
      </w:r>
      <w:r w:rsidRPr="00CF3FAA">
        <w:rPr>
          <w:rFonts w:ascii="Times New Roman" w:eastAsiaTheme="minorEastAsia" w:hAnsi="Times New Roman" w:cs="Times New Roman"/>
        </w:rPr>
        <w:t xml:space="preserve">= </w:t>
      </w:r>
      <m:oMath>
        <m:f>
          <m:fPr>
            <m:ctrlPr>
              <w:rPr>
                <w:rFonts w:ascii="Cambria Math" w:hAnsi="Cambria Math"/>
                <w:i/>
              </w:rPr>
            </m:ctrlPr>
          </m:fPr>
          <m:num>
            <m:r>
              <m:rPr>
                <m:sty m:val="p"/>
              </m:rPr>
              <w:rPr>
                <w:rFonts w:ascii="Cambria Math" w:hAnsi="Cambria Math"/>
                <w:color w:val="444444"/>
                <w:shd w:val="clear" w:color="auto" w:fill="FFFFFF"/>
              </w:rPr>
              <m:t>587,689</m:t>
            </m:r>
          </m:num>
          <m:den>
            <m:r>
              <w:rPr>
                <w:rFonts w:ascii="Cambria Math" w:hAnsi="Cambria Math"/>
              </w:rPr>
              <m:t>18</m:t>
            </m:r>
          </m:den>
        </m:f>
      </m:oMath>
      <w:r w:rsidRPr="00CF3FAA">
        <w:t xml:space="preserve"> </w:t>
      </w:r>
      <w:r w:rsidRPr="00CF3FAA">
        <w:rPr>
          <w:u w:val="single"/>
        </w:rPr>
        <w:t>+</w:t>
      </w:r>
      <w:r w:rsidRPr="00CF3FAA">
        <w:t xml:space="preserve"> </w:t>
      </w:r>
      <m:oMath>
        <m:f>
          <m:fPr>
            <m:ctrlPr>
              <w:rPr>
                <w:rFonts w:ascii="Cambria Math" w:hAnsi="Cambria Math"/>
                <w:i/>
              </w:rPr>
            </m:ctrlPr>
          </m:fPr>
          <m:num>
            <m:r>
              <m:rPr>
                <m:sty m:val="p"/>
              </m:rPr>
              <w:rPr>
                <w:rFonts w:ascii="Cambria Math" w:hAnsi="Cambria Math"/>
              </w:rPr>
              <m:t xml:space="preserve">1061,17  x 2,36 </m:t>
            </m:r>
          </m:num>
          <m:den>
            <m:r>
              <m:rPr>
                <m:sty m:val="p"/>
              </m:rPr>
              <w:rPr>
                <w:rFonts w:ascii="Cambria Math" w:hAnsi="Cambria Math"/>
              </w:rPr>
              <m:t>2 x 334,176</m:t>
            </m:r>
          </m:den>
        </m:f>
      </m:oMath>
    </w:p>
    <w:p w14:paraId="2173C670" w14:textId="2984A08C"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ind w:firstLine="426"/>
        <w:rPr>
          <w:rFonts w:ascii="Times New Roman" w:hAnsi="Times New Roman" w:cs="Times New Roman"/>
        </w:rPr>
      </w:pPr>
      <w:r w:rsidRPr="00CF3FAA">
        <w:tab/>
      </w:r>
      <w:r w:rsidRPr="00CF3FAA">
        <w:tab/>
      </w:r>
      <w:r w:rsidRPr="00CF3FAA">
        <w:tab/>
      </w:r>
      <w:r w:rsidR="005469F9">
        <w:tab/>
      </w:r>
      <w:r w:rsidRPr="00CF3FAA">
        <w:t xml:space="preserve">= </w:t>
      </w:r>
      <w:r w:rsidR="00A41D4F" w:rsidRPr="00CF3FAA">
        <w:rPr>
          <w:rFonts w:ascii="Times New Roman" w:hAnsi="Times New Roman" w:cs="Times New Roman"/>
        </w:rPr>
        <w:t>30,151</w:t>
      </w:r>
      <w:r w:rsidRPr="00CF3FAA">
        <w:rPr>
          <w:rFonts w:ascii="Times New Roman" w:hAnsi="Times New Roman" w:cs="Times New Roman"/>
        </w:rPr>
        <w:t xml:space="preserve"> ton</w:t>
      </w:r>
    </w:p>
    <w:p w14:paraId="719069F0" w14:textId="7FC20C92" w:rsidR="002C1B30" w:rsidRPr="00CF3FAA" w:rsidRDefault="002C1B30" w:rsidP="009B0272">
      <w:pPr>
        <w:tabs>
          <w:tab w:val="left" w:pos="0"/>
          <w:tab w:val="left" w:pos="426"/>
          <w:tab w:val="left" w:pos="709"/>
          <w:tab w:val="left" w:pos="993"/>
          <w:tab w:val="left" w:pos="1560"/>
          <w:tab w:val="left" w:pos="2127"/>
          <w:tab w:val="left" w:pos="2694"/>
          <w:tab w:val="left" w:pos="4111"/>
          <w:tab w:val="left" w:pos="6237"/>
        </w:tabs>
        <w:spacing w:after="0" w:line="240" w:lineRule="auto"/>
        <w:ind w:firstLine="426"/>
        <w:rPr>
          <w:rFonts w:ascii="Times New Roman" w:hAnsi="Times New Roman" w:cs="Times New Roman"/>
        </w:rPr>
      </w:pPr>
      <w:r w:rsidRPr="00CF3FAA">
        <w:rPr>
          <w:rFonts w:ascii="Times New Roman" w:hAnsi="Times New Roman" w:cs="Times New Roman"/>
        </w:rPr>
        <w:tab/>
      </w:r>
      <w:r w:rsidRPr="00CF3FAA">
        <w:rPr>
          <w:rFonts w:ascii="Times New Roman" w:hAnsi="Times New Roman" w:cs="Times New Roman"/>
        </w:rPr>
        <w:tab/>
      </w:r>
      <w:r w:rsidRPr="00CF3FAA">
        <w:rPr>
          <w:rFonts w:ascii="Times New Roman" w:hAnsi="Times New Roman" w:cs="Times New Roman"/>
        </w:rPr>
        <w:tab/>
      </w:r>
      <w:r w:rsidR="005469F9">
        <w:rPr>
          <w:rFonts w:ascii="Times New Roman" w:hAnsi="Times New Roman" w:cs="Times New Roman"/>
        </w:rPr>
        <w:tab/>
      </w:r>
      <w:r w:rsidRPr="00CF3FAA">
        <w:rPr>
          <w:rFonts w:ascii="Times New Roman" w:hAnsi="Times New Roman" w:cs="Times New Roman"/>
        </w:rPr>
        <w:t xml:space="preserve">= </w:t>
      </w:r>
      <w:r w:rsidR="00A41D4F" w:rsidRPr="00CF3FAA">
        <w:rPr>
          <w:rFonts w:ascii="Times New Roman" w:hAnsi="Times New Roman" w:cs="Times New Roman"/>
        </w:rPr>
        <w:t>30,151</w:t>
      </w:r>
      <w:r w:rsidRPr="00CF3FAA">
        <w:rPr>
          <w:rFonts w:ascii="Times New Roman" w:hAnsi="Times New Roman" w:cs="Times New Roman"/>
        </w:rPr>
        <w:t xml:space="preserve"> ton &lt; q</w:t>
      </w:r>
      <w:r w:rsidRPr="00CF3FAA">
        <w:rPr>
          <w:rFonts w:ascii="Times New Roman" w:hAnsi="Times New Roman" w:cs="Times New Roman"/>
          <w:vertAlign w:val="subscript"/>
        </w:rPr>
        <w:t>tiang</w:t>
      </w:r>
      <w:r w:rsidRPr="00CF3FAA">
        <w:rPr>
          <w:rFonts w:ascii="Times New Roman" w:hAnsi="Times New Roman" w:cs="Times New Roman"/>
        </w:rPr>
        <w:t xml:space="preserve"> = </w:t>
      </w:r>
      <w:r w:rsidR="00A41D4F" w:rsidRPr="00CF3FAA">
        <w:rPr>
          <w:rFonts w:ascii="Times New Roman" w:hAnsi="Times New Roman" w:cs="Times New Roman"/>
        </w:rPr>
        <w:t>36,123</w:t>
      </w:r>
      <w:r w:rsidRPr="00CF3FAA">
        <w:rPr>
          <w:rFonts w:ascii="Times New Roman" w:hAnsi="Times New Roman" w:cs="Times New Roman"/>
        </w:rPr>
        <w:t xml:space="preserve"> ton</w:t>
      </w:r>
      <w:r w:rsidR="005469F9">
        <w:rPr>
          <w:rFonts w:ascii="Times New Roman" w:hAnsi="Times New Roman" w:cs="Times New Roman"/>
        </w:rPr>
        <w:t xml:space="preserve">. </w:t>
      </w:r>
      <w:r w:rsidRPr="00CF3FAA">
        <w:rPr>
          <w:rFonts w:ascii="Times New Roman" w:hAnsi="Times New Roman" w:cs="Times New Roman"/>
        </w:rPr>
        <w:t>(aman)</w:t>
      </w:r>
    </w:p>
    <w:p w14:paraId="7816991D" w14:textId="77777777" w:rsidR="00CE38B8" w:rsidRPr="002C1B30" w:rsidRDefault="00CE38B8" w:rsidP="009B0272">
      <w:pPr>
        <w:spacing w:after="0" w:line="240" w:lineRule="auto"/>
        <w:jc w:val="both"/>
        <w:rPr>
          <w:rFonts w:ascii="Times New Roman" w:hAnsi="Times New Roman" w:cs="Times New Roman"/>
          <w:b/>
          <w:bCs/>
          <w:lang w:val="en-US"/>
        </w:rPr>
      </w:pPr>
    </w:p>
    <w:p w14:paraId="5D69821A" w14:textId="379F3915" w:rsidR="00065352" w:rsidRDefault="00065352" w:rsidP="009B02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UTUP</w:t>
      </w:r>
    </w:p>
    <w:p w14:paraId="4DA7A412" w14:textId="71463D90" w:rsidR="00065352" w:rsidRPr="00CE38B8" w:rsidRDefault="00065352" w:rsidP="009B0272">
      <w:pPr>
        <w:spacing w:after="0" w:line="240" w:lineRule="auto"/>
        <w:jc w:val="both"/>
        <w:rPr>
          <w:rFonts w:ascii="Times New Roman" w:hAnsi="Times New Roman" w:cs="Times New Roman"/>
          <w:b/>
          <w:bCs/>
          <w:lang w:val="en-US"/>
        </w:rPr>
      </w:pPr>
      <w:r w:rsidRPr="00CE38B8">
        <w:rPr>
          <w:rFonts w:ascii="Times New Roman" w:hAnsi="Times New Roman" w:cs="Times New Roman"/>
          <w:b/>
          <w:bCs/>
          <w:lang w:val="en-US"/>
        </w:rPr>
        <w:t>Kesimpulan</w:t>
      </w:r>
    </w:p>
    <w:p w14:paraId="02CD58EE" w14:textId="7C8C4D52" w:rsidR="00CE38B8" w:rsidRPr="00CF3FAA" w:rsidRDefault="00CE38B8" w:rsidP="00A351CE">
      <w:pPr>
        <w:pStyle w:val="BodyText"/>
        <w:ind w:firstLine="720"/>
        <w:jc w:val="both"/>
      </w:pPr>
      <w:r w:rsidRPr="00CF3FAA">
        <w:t>Dari</w:t>
      </w:r>
      <w:r w:rsidRPr="00CF3FAA">
        <w:rPr>
          <w:spacing w:val="7"/>
        </w:rPr>
        <w:t xml:space="preserve"> </w:t>
      </w:r>
      <w:r w:rsidRPr="00CF3FAA">
        <w:t>hasil</w:t>
      </w:r>
      <w:r w:rsidRPr="00CF3FAA">
        <w:rPr>
          <w:spacing w:val="10"/>
        </w:rPr>
        <w:t xml:space="preserve"> </w:t>
      </w:r>
      <w:r w:rsidRPr="00CF3FAA">
        <w:t>Analisa</w:t>
      </w:r>
      <w:r w:rsidRPr="00CF3FAA">
        <w:rPr>
          <w:spacing w:val="8"/>
        </w:rPr>
        <w:t xml:space="preserve"> </w:t>
      </w:r>
      <w:r w:rsidRPr="00CF3FAA">
        <w:t>perhitungan</w:t>
      </w:r>
      <w:r w:rsidRPr="00CF3FAA">
        <w:rPr>
          <w:spacing w:val="9"/>
        </w:rPr>
        <w:t xml:space="preserve"> </w:t>
      </w:r>
      <w:r w:rsidRPr="00CF3FAA">
        <w:t>pada</w:t>
      </w:r>
      <w:r w:rsidRPr="00CF3FAA">
        <w:rPr>
          <w:spacing w:val="7"/>
        </w:rPr>
        <w:t xml:space="preserve"> </w:t>
      </w:r>
      <w:r w:rsidRPr="00CF3FAA">
        <w:t>studi alternatif</w:t>
      </w:r>
      <w:r w:rsidRPr="00CF3FAA">
        <w:rPr>
          <w:spacing w:val="13"/>
        </w:rPr>
        <w:t xml:space="preserve"> </w:t>
      </w:r>
      <w:r w:rsidRPr="00CF3FAA">
        <w:t>perencanaan</w:t>
      </w:r>
      <w:r w:rsidRPr="00CF3FAA">
        <w:rPr>
          <w:spacing w:val="9"/>
        </w:rPr>
        <w:t xml:space="preserve"> </w:t>
      </w:r>
      <w:r w:rsidRPr="00CF3FAA">
        <w:t>jembatan</w:t>
      </w:r>
      <w:r w:rsidRPr="00CF3FAA">
        <w:rPr>
          <w:spacing w:val="8"/>
        </w:rPr>
        <w:t xml:space="preserve"> </w:t>
      </w:r>
      <w:r w:rsidRPr="00CF3FAA">
        <w:rPr>
          <w:spacing w:val="-2"/>
        </w:rPr>
        <w:t>komposit</w:t>
      </w:r>
      <w:r w:rsidRPr="00CF3FAA">
        <w:rPr>
          <w:lang w:val="en-US"/>
        </w:rPr>
        <w:t xml:space="preserve"> </w:t>
      </w:r>
      <w:r w:rsidRPr="00CF3FAA">
        <w:t>pada jembatan alas buluh I kabupaten banyuwangi, maka dapat disimpulakn sebagai berikut :</w:t>
      </w:r>
    </w:p>
    <w:p w14:paraId="023A7580" w14:textId="77777777" w:rsidR="00CE38B8" w:rsidRPr="00CF3FAA" w:rsidRDefault="00CE38B8" w:rsidP="009B0272">
      <w:pPr>
        <w:pStyle w:val="ListParagraph"/>
        <w:widowControl w:val="0"/>
        <w:numPr>
          <w:ilvl w:val="3"/>
          <w:numId w:val="28"/>
        </w:numPr>
        <w:tabs>
          <w:tab w:val="left" w:pos="1129"/>
        </w:tabs>
        <w:autoSpaceDE w:val="0"/>
        <w:autoSpaceDN w:val="0"/>
        <w:spacing w:after="0" w:line="240" w:lineRule="auto"/>
        <w:ind w:left="284" w:right="-41" w:hanging="284"/>
        <w:contextualSpacing w:val="0"/>
        <w:jc w:val="both"/>
        <w:rPr>
          <w:rFonts w:ascii="Times New Roman" w:hAnsi="Times New Roman" w:cs="Times New Roman"/>
        </w:rPr>
      </w:pPr>
      <w:r w:rsidRPr="00CF3FAA">
        <w:rPr>
          <w:rFonts w:ascii="Times New Roman" w:hAnsi="Times New Roman" w:cs="Times New Roman"/>
        </w:rPr>
        <w:t>Hasil perencanaan</w:t>
      </w:r>
      <w:r w:rsidRPr="00CF3FAA">
        <w:rPr>
          <w:rFonts w:ascii="Times New Roman" w:hAnsi="Times New Roman" w:cs="Times New Roman"/>
          <w:spacing w:val="-1"/>
        </w:rPr>
        <w:t xml:space="preserve"> </w:t>
      </w:r>
      <w:r w:rsidRPr="00CF3FAA">
        <w:rPr>
          <w:rFonts w:ascii="Times New Roman" w:hAnsi="Times New Roman" w:cs="Times New Roman"/>
        </w:rPr>
        <w:t>besarnya</w:t>
      </w:r>
      <w:r w:rsidRPr="00CF3FAA">
        <w:rPr>
          <w:rFonts w:ascii="Times New Roman" w:hAnsi="Times New Roman" w:cs="Times New Roman"/>
          <w:spacing w:val="-2"/>
        </w:rPr>
        <w:t xml:space="preserve"> </w:t>
      </w:r>
      <w:r w:rsidRPr="00CF3FAA">
        <w:rPr>
          <w:rFonts w:ascii="Times New Roman" w:hAnsi="Times New Roman" w:cs="Times New Roman"/>
        </w:rPr>
        <w:t>beban</w:t>
      </w:r>
      <w:r w:rsidRPr="00CF3FAA">
        <w:rPr>
          <w:rFonts w:ascii="Times New Roman" w:hAnsi="Times New Roman" w:cs="Times New Roman"/>
          <w:spacing w:val="-1"/>
        </w:rPr>
        <w:t xml:space="preserve"> </w:t>
      </w:r>
      <w:r w:rsidRPr="00CF3FAA">
        <w:rPr>
          <w:rFonts w:ascii="Times New Roman" w:hAnsi="Times New Roman" w:cs="Times New Roman"/>
        </w:rPr>
        <w:t>dari</w:t>
      </w:r>
      <w:r w:rsidRPr="00CF3FAA">
        <w:rPr>
          <w:rFonts w:ascii="Times New Roman" w:hAnsi="Times New Roman" w:cs="Times New Roman"/>
          <w:spacing w:val="-2"/>
        </w:rPr>
        <w:t xml:space="preserve"> </w:t>
      </w:r>
      <w:r w:rsidRPr="00CF3FAA">
        <w:rPr>
          <w:rFonts w:ascii="Times New Roman" w:hAnsi="Times New Roman" w:cs="Times New Roman"/>
        </w:rPr>
        <w:t>perhitungan</w:t>
      </w:r>
      <w:r w:rsidRPr="00CF3FAA">
        <w:rPr>
          <w:rFonts w:ascii="Times New Roman" w:hAnsi="Times New Roman" w:cs="Times New Roman"/>
          <w:spacing w:val="-1"/>
        </w:rPr>
        <w:t xml:space="preserve"> </w:t>
      </w:r>
      <w:r w:rsidRPr="00CF3FAA">
        <w:rPr>
          <w:rFonts w:ascii="Times New Roman" w:hAnsi="Times New Roman" w:cs="Times New Roman"/>
        </w:rPr>
        <w:t>beban</w:t>
      </w:r>
      <w:r w:rsidRPr="00CF3FAA">
        <w:rPr>
          <w:rFonts w:ascii="Times New Roman" w:hAnsi="Times New Roman" w:cs="Times New Roman"/>
          <w:spacing w:val="-1"/>
        </w:rPr>
        <w:t xml:space="preserve"> </w:t>
      </w:r>
      <w:r w:rsidRPr="00CF3FAA">
        <w:rPr>
          <w:rFonts w:ascii="Times New Roman" w:hAnsi="Times New Roman" w:cs="Times New Roman"/>
        </w:rPr>
        <w:t>primer</w:t>
      </w:r>
      <w:r w:rsidRPr="00CF3FAA">
        <w:rPr>
          <w:rFonts w:ascii="Times New Roman" w:hAnsi="Times New Roman" w:cs="Times New Roman"/>
          <w:spacing w:val="-2"/>
        </w:rPr>
        <w:t xml:space="preserve"> </w:t>
      </w:r>
      <w:r w:rsidRPr="00CF3FAA">
        <w:rPr>
          <w:rFonts w:ascii="Times New Roman" w:hAnsi="Times New Roman" w:cs="Times New Roman"/>
        </w:rPr>
        <w:t>:</w:t>
      </w:r>
      <w:r w:rsidRPr="00CF3FAA">
        <w:rPr>
          <w:rFonts w:ascii="Times New Roman" w:hAnsi="Times New Roman" w:cs="Times New Roman"/>
          <w:spacing w:val="-1"/>
        </w:rPr>
        <w:t xml:space="preserve"> </w:t>
      </w:r>
      <w:r w:rsidRPr="00CF3FAA">
        <w:rPr>
          <w:rFonts w:ascii="Times New Roman" w:hAnsi="Times New Roman" w:cs="Times New Roman"/>
        </w:rPr>
        <w:t>berat</w:t>
      </w:r>
      <w:r w:rsidRPr="00CF3FAA">
        <w:rPr>
          <w:rFonts w:ascii="Times New Roman" w:hAnsi="Times New Roman" w:cs="Times New Roman"/>
          <w:spacing w:val="-1"/>
        </w:rPr>
        <w:t xml:space="preserve"> </w:t>
      </w:r>
      <w:r w:rsidRPr="00CF3FAA">
        <w:rPr>
          <w:rFonts w:ascii="Times New Roman" w:hAnsi="Times New Roman" w:cs="Times New Roman"/>
        </w:rPr>
        <w:t>plat lantai</w:t>
      </w:r>
      <w:r w:rsidRPr="00CF3FAA">
        <w:rPr>
          <w:rFonts w:ascii="Times New Roman" w:hAnsi="Times New Roman" w:cs="Times New Roman"/>
          <w:spacing w:val="-15"/>
        </w:rPr>
        <w:t xml:space="preserve"> </w:t>
      </w:r>
      <w:r w:rsidRPr="00CF3FAA">
        <w:rPr>
          <w:rFonts w:ascii="Times New Roman" w:hAnsi="Times New Roman" w:cs="Times New Roman"/>
        </w:rPr>
        <w:t>kendaraan</w:t>
      </w:r>
      <w:r w:rsidRPr="00CF3FAA">
        <w:rPr>
          <w:rFonts w:ascii="Times New Roman" w:hAnsi="Times New Roman" w:cs="Times New Roman"/>
          <w:spacing w:val="-14"/>
        </w:rPr>
        <w:t xml:space="preserve"> </w:t>
      </w:r>
      <w:r w:rsidRPr="00CF3FAA">
        <w:rPr>
          <w:rFonts w:ascii="Times New Roman" w:hAnsi="Times New Roman" w:cs="Times New Roman"/>
        </w:rPr>
        <w:t>2023,87 kg/m,</w:t>
      </w:r>
      <w:r w:rsidRPr="00CF3FAA">
        <w:rPr>
          <w:rFonts w:ascii="Times New Roman" w:hAnsi="Times New Roman" w:cs="Times New Roman"/>
          <w:spacing w:val="-14"/>
        </w:rPr>
        <w:t xml:space="preserve"> </w:t>
      </w:r>
      <w:r w:rsidRPr="00CF3FAA">
        <w:rPr>
          <w:rFonts w:ascii="Times New Roman" w:hAnsi="Times New Roman" w:cs="Times New Roman"/>
        </w:rPr>
        <w:t>berat</w:t>
      </w:r>
      <w:r w:rsidRPr="00CF3FAA">
        <w:rPr>
          <w:rFonts w:ascii="Times New Roman" w:hAnsi="Times New Roman" w:cs="Times New Roman"/>
          <w:spacing w:val="-14"/>
        </w:rPr>
        <w:t xml:space="preserve"> </w:t>
      </w:r>
      <w:r w:rsidRPr="00CF3FAA">
        <w:rPr>
          <w:rFonts w:ascii="Times New Roman" w:hAnsi="Times New Roman" w:cs="Times New Roman"/>
        </w:rPr>
        <w:t>sendiri</w:t>
      </w:r>
      <w:r w:rsidRPr="00CF3FAA">
        <w:rPr>
          <w:rFonts w:ascii="Times New Roman" w:hAnsi="Times New Roman" w:cs="Times New Roman"/>
          <w:spacing w:val="-13"/>
        </w:rPr>
        <w:t xml:space="preserve"> </w:t>
      </w:r>
      <w:r w:rsidRPr="00CF3FAA">
        <w:rPr>
          <w:rFonts w:ascii="Times New Roman" w:hAnsi="Times New Roman" w:cs="Times New Roman"/>
        </w:rPr>
        <w:t>gelagar</w:t>
      </w:r>
      <w:r w:rsidRPr="00CF3FAA">
        <w:rPr>
          <w:rFonts w:ascii="Times New Roman" w:hAnsi="Times New Roman" w:cs="Times New Roman"/>
          <w:spacing w:val="-15"/>
        </w:rPr>
        <w:t xml:space="preserve"> </w:t>
      </w:r>
      <w:r w:rsidRPr="00CF3FAA">
        <w:rPr>
          <w:rFonts w:ascii="Times New Roman" w:hAnsi="Times New Roman" w:cs="Times New Roman"/>
        </w:rPr>
        <w:t>:</w:t>
      </w:r>
      <w:r w:rsidRPr="00CF3FAA">
        <w:rPr>
          <w:rFonts w:ascii="Times New Roman" w:hAnsi="Times New Roman" w:cs="Times New Roman"/>
          <w:spacing w:val="-14"/>
        </w:rPr>
        <w:t xml:space="preserve"> </w:t>
      </w:r>
      <w:r w:rsidRPr="00CF3FAA">
        <w:rPr>
          <w:rFonts w:ascii="Times New Roman" w:hAnsi="Times New Roman" w:cs="Times New Roman"/>
        </w:rPr>
        <w:t>114,84 kg/m,</w:t>
      </w:r>
      <w:r w:rsidRPr="00CF3FAA">
        <w:rPr>
          <w:rFonts w:ascii="Times New Roman" w:hAnsi="Times New Roman" w:cs="Times New Roman"/>
          <w:spacing w:val="-15"/>
        </w:rPr>
        <w:t xml:space="preserve"> </w:t>
      </w:r>
      <w:r w:rsidRPr="00CF3FAA">
        <w:rPr>
          <w:rFonts w:ascii="Times New Roman" w:hAnsi="Times New Roman" w:cs="Times New Roman"/>
        </w:rPr>
        <w:t>beban hidup : 2430 kg/m, beban garis “P” : 12348 kg, sedangkan beban sekunder : beban angin : 1618,795 kg/m, akibat gaya rem : 3096,5 kg.</w:t>
      </w:r>
    </w:p>
    <w:p w14:paraId="17BA6D52" w14:textId="325D71AD" w:rsidR="00CE38B8" w:rsidRPr="00CF3FAA" w:rsidRDefault="00CE38B8" w:rsidP="009B0272">
      <w:pPr>
        <w:pStyle w:val="ListParagraph"/>
        <w:widowControl w:val="0"/>
        <w:numPr>
          <w:ilvl w:val="3"/>
          <w:numId w:val="28"/>
        </w:numPr>
        <w:tabs>
          <w:tab w:val="left" w:pos="1129"/>
        </w:tabs>
        <w:autoSpaceDE w:val="0"/>
        <w:autoSpaceDN w:val="0"/>
        <w:spacing w:after="0" w:line="240" w:lineRule="auto"/>
        <w:ind w:left="284" w:right="-41" w:hanging="284"/>
        <w:contextualSpacing w:val="0"/>
        <w:jc w:val="both"/>
        <w:rPr>
          <w:rFonts w:ascii="Times New Roman" w:hAnsi="Times New Roman" w:cs="Times New Roman"/>
        </w:rPr>
      </w:pPr>
      <w:r w:rsidRPr="00CF3FAA">
        <w:rPr>
          <w:rFonts w:ascii="Times New Roman" w:hAnsi="Times New Roman" w:cs="Times New Roman"/>
        </w:rPr>
        <w:t xml:space="preserve">Dimensi tulangan lantai kendaraan menggunakan mutu beton </w:t>
      </w:r>
      <w:r w:rsidRPr="00CF3FAA">
        <w:rPr>
          <w:rFonts w:ascii="Times New Roman" w:hAnsi="Times New Roman" w:cs="Times New Roman"/>
          <w:i/>
        </w:rPr>
        <w:t>fc</w:t>
      </w:r>
      <w:r w:rsidRPr="00CF3FAA">
        <w:rPr>
          <w:rFonts w:ascii="Times New Roman" w:hAnsi="Times New Roman" w:cs="Times New Roman"/>
          <w:i/>
          <w:vertAlign w:val="superscript"/>
        </w:rPr>
        <w:t>’</w:t>
      </w:r>
      <w:r w:rsidRPr="00CF3FAA">
        <w:rPr>
          <w:rFonts w:ascii="Times New Roman" w:hAnsi="Times New Roman" w:cs="Times New Roman"/>
          <w:i/>
        </w:rPr>
        <w:t xml:space="preserve"> </w:t>
      </w:r>
      <w:r w:rsidRPr="00CF3FAA">
        <w:rPr>
          <w:rFonts w:ascii="Times New Roman" w:hAnsi="Times New Roman" w:cs="Times New Roman"/>
        </w:rPr>
        <w:t>= 30 Mpa dengan tebal plat beton: 0,20 m, tulangan arah melintang Dipakai tulangan rangkap D12 – 200 mm, tulangan arah memanjang Dipakai tulangan D1</w:t>
      </w:r>
      <w:r w:rsidR="003C696B" w:rsidRPr="00CF3FAA">
        <w:rPr>
          <w:rFonts w:ascii="Times New Roman" w:hAnsi="Times New Roman" w:cs="Times New Roman"/>
        </w:rPr>
        <w:t>3</w:t>
      </w:r>
      <w:r w:rsidRPr="00CF3FAA">
        <w:rPr>
          <w:rFonts w:ascii="Times New Roman" w:hAnsi="Times New Roman" w:cs="Times New Roman"/>
        </w:rPr>
        <w:t xml:space="preserve"> – </w:t>
      </w:r>
      <w:r w:rsidRPr="00CF3FAA">
        <w:rPr>
          <w:rFonts w:ascii="Times New Roman" w:hAnsi="Times New Roman" w:cs="Times New Roman"/>
          <w:spacing w:val="-4"/>
        </w:rPr>
        <w:t>15</w:t>
      </w:r>
      <w:r w:rsidR="003C696B" w:rsidRPr="00CF3FAA">
        <w:rPr>
          <w:rFonts w:ascii="Times New Roman" w:hAnsi="Times New Roman" w:cs="Times New Roman"/>
          <w:spacing w:val="-4"/>
        </w:rPr>
        <w:t>0</w:t>
      </w:r>
      <w:r w:rsidRPr="00CF3FAA">
        <w:rPr>
          <w:rFonts w:ascii="Times New Roman" w:hAnsi="Times New Roman" w:cs="Times New Roman"/>
          <w:spacing w:val="-4"/>
        </w:rPr>
        <w:t>.</w:t>
      </w:r>
    </w:p>
    <w:p w14:paraId="660090A5" w14:textId="77777777" w:rsidR="00CE38B8" w:rsidRPr="00CF3FAA" w:rsidRDefault="00CE38B8" w:rsidP="009B0272">
      <w:pPr>
        <w:pStyle w:val="ListParagraph"/>
        <w:widowControl w:val="0"/>
        <w:numPr>
          <w:ilvl w:val="3"/>
          <w:numId w:val="28"/>
        </w:numPr>
        <w:tabs>
          <w:tab w:val="left" w:pos="1129"/>
        </w:tabs>
        <w:autoSpaceDE w:val="0"/>
        <w:autoSpaceDN w:val="0"/>
        <w:spacing w:after="0" w:line="240" w:lineRule="auto"/>
        <w:ind w:left="284" w:right="-41" w:hanging="284"/>
        <w:contextualSpacing w:val="0"/>
        <w:jc w:val="both"/>
        <w:rPr>
          <w:rFonts w:ascii="Times New Roman" w:hAnsi="Times New Roman" w:cs="Times New Roman"/>
        </w:rPr>
      </w:pPr>
      <w:r w:rsidRPr="00CF3FAA">
        <w:rPr>
          <w:rFonts w:ascii="Times New Roman" w:hAnsi="Times New Roman" w:cs="Times New Roman"/>
        </w:rPr>
        <w:t>Dimensi gelagar induk menggunakan baja kontruksi Bj 50 (fy =</w:t>
      </w:r>
      <w:r w:rsidRPr="00CF3FAA">
        <w:rPr>
          <w:rFonts w:ascii="Times New Roman" w:hAnsi="Times New Roman" w:cs="Times New Roman"/>
          <w:spacing w:val="40"/>
        </w:rPr>
        <w:t xml:space="preserve"> </w:t>
      </w:r>
      <w:r w:rsidRPr="00CF3FAA">
        <w:rPr>
          <w:rFonts w:ascii="Times New Roman" w:hAnsi="Times New Roman" w:cs="Times New Roman"/>
        </w:rPr>
        <w:t>290 Mpa ), dengan</w:t>
      </w:r>
      <w:r w:rsidRPr="00CF3FAA">
        <w:rPr>
          <w:rFonts w:ascii="Times New Roman" w:hAnsi="Times New Roman" w:cs="Times New Roman"/>
          <w:spacing w:val="-1"/>
        </w:rPr>
        <w:t xml:space="preserve"> </w:t>
      </w:r>
      <w:r w:rsidRPr="00CF3FAA">
        <w:rPr>
          <w:rFonts w:ascii="Times New Roman" w:hAnsi="Times New Roman" w:cs="Times New Roman"/>
        </w:rPr>
        <w:t>tinggi</w:t>
      </w:r>
      <w:r w:rsidRPr="00CF3FAA">
        <w:rPr>
          <w:rFonts w:ascii="Times New Roman" w:hAnsi="Times New Roman" w:cs="Times New Roman"/>
          <w:spacing w:val="-1"/>
        </w:rPr>
        <w:t xml:space="preserve"> </w:t>
      </w:r>
      <w:r w:rsidRPr="00CF3FAA">
        <w:rPr>
          <w:rFonts w:ascii="Times New Roman" w:hAnsi="Times New Roman" w:cs="Times New Roman"/>
        </w:rPr>
        <w:t>gelagar</w:t>
      </w:r>
      <w:r w:rsidRPr="00CF3FAA">
        <w:rPr>
          <w:rFonts w:ascii="Times New Roman" w:hAnsi="Times New Roman" w:cs="Times New Roman"/>
          <w:spacing w:val="-2"/>
        </w:rPr>
        <w:t xml:space="preserve"> </w:t>
      </w:r>
      <w:r w:rsidRPr="00CF3FAA">
        <w:rPr>
          <w:rFonts w:ascii="Times New Roman" w:hAnsi="Times New Roman" w:cs="Times New Roman"/>
        </w:rPr>
        <w:t>432</w:t>
      </w:r>
      <w:r w:rsidRPr="00CF3FAA">
        <w:rPr>
          <w:rFonts w:ascii="Times New Roman" w:hAnsi="Times New Roman" w:cs="Times New Roman"/>
          <w:spacing w:val="-1"/>
        </w:rPr>
        <w:t xml:space="preserve"> </w:t>
      </w:r>
      <w:r w:rsidRPr="00CF3FAA">
        <w:rPr>
          <w:rFonts w:ascii="Times New Roman" w:hAnsi="Times New Roman" w:cs="Times New Roman"/>
        </w:rPr>
        <w:t>cm,</w:t>
      </w:r>
      <w:r w:rsidRPr="00CF3FAA">
        <w:rPr>
          <w:rFonts w:ascii="Times New Roman" w:hAnsi="Times New Roman" w:cs="Times New Roman"/>
          <w:spacing w:val="-1"/>
        </w:rPr>
        <w:t xml:space="preserve"> </w:t>
      </w:r>
      <w:r w:rsidRPr="00CF3FAA">
        <w:rPr>
          <w:rFonts w:ascii="Times New Roman" w:hAnsi="Times New Roman" w:cs="Times New Roman"/>
        </w:rPr>
        <w:t xml:space="preserve">lebar </w:t>
      </w:r>
      <w:r w:rsidRPr="00CF3FAA">
        <w:rPr>
          <w:rFonts w:ascii="Times New Roman" w:hAnsi="Times New Roman" w:cs="Times New Roman"/>
          <w:i/>
        </w:rPr>
        <w:t xml:space="preserve">flens </w:t>
      </w:r>
      <w:r w:rsidRPr="00CF3FAA">
        <w:rPr>
          <w:rFonts w:ascii="Times New Roman" w:hAnsi="Times New Roman" w:cs="Times New Roman"/>
        </w:rPr>
        <w:t>atas</w:t>
      </w:r>
      <w:r w:rsidRPr="00CF3FAA">
        <w:rPr>
          <w:rFonts w:ascii="Times New Roman" w:hAnsi="Times New Roman" w:cs="Times New Roman"/>
          <w:spacing w:val="-2"/>
        </w:rPr>
        <w:t xml:space="preserve"> </w:t>
      </w:r>
      <w:r w:rsidRPr="00CF3FAA">
        <w:rPr>
          <w:rFonts w:ascii="Times New Roman" w:hAnsi="Times New Roman" w:cs="Times New Roman"/>
        </w:rPr>
        <w:t>dan bawah</w:t>
      </w:r>
      <w:r w:rsidRPr="00CF3FAA">
        <w:rPr>
          <w:rFonts w:ascii="Times New Roman" w:hAnsi="Times New Roman" w:cs="Times New Roman"/>
          <w:spacing w:val="-1"/>
        </w:rPr>
        <w:t xml:space="preserve"> </w:t>
      </w:r>
      <w:r w:rsidRPr="00CF3FAA">
        <w:rPr>
          <w:rFonts w:ascii="Times New Roman" w:hAnsi="Times New Roman" w:cs="Times New Roman"/>
        </w:rPr>
        <w:t>300 cm,</w:t>
      </w:r>
      <w:r w:rsidRPr="00CF3FAA">
        <w:rPr>
          <w:rFonts w:ascii="Times New Roman" w:hAnsi="Times New Roman" w:cs="Times New Roman"/>
          <w:spacing w:val="-1"/>
        </w:rPr>
        <w:t xml:space="preserve"> </w:t>
      </w:r>
      <w:r w:rsidRPr="00CF3FAA">
        <w:rPr>
          <w:rFonts w:ascii="Times New Roman" w:hAnsi="Times New Roman" w:cs="Times New Roman"/>
        </w:rPr>
        <w:t>tebal</w:t>
      </w:r>
      <w:r w:rsidRPr="00CF3FAA">
        <w:rPr>
          <w:rFonts w:ascii="Times New Roman" w:hAnsi="Times New Roman" w:cs="Times New Roman"/>
          <w:spacing w:val="-1"/>
        </w:rPr>
        <w:t xml:space="preserve"> </w:t>
      </w:r>
      <w:r w:rsidRPr="00CF3FAA">
        <w:rPr>
          <w:rFonts w:ascii="Times New Roman" w:hAnsi="Times New Roman" w:cs="Times New Roman"/>
        </w:rPr>
        <w:t xml:space="preserve">badan </w:t>
      </w:r>
      <w:r w:rsidRPr="00CF3FAA">
        <w:rPr>
          <w:rFonts w:ascii="Times New Roman" w:hAnsi="Times New Roman" w:cs="Times New Roman"/>
          <w:i/>
        </w:rPr>
        <w:t xml:space="preserve">flens </w:t>
      </w:r>
      <w:r w:rsidRPr="00CF3FAA">
        <w:rPr>
          <w:rFonts w:ascii="Times New Roman" w:hAnsi="Times New Roman" w:cs="Times New Roman"/>
        </w:rPr>
        <w:t xml:space="preserve">sebesar 10 cm, dan tebal </w:t>
      </w:r>
      <w:r w:rsidRPr="00CF3FAA">
        <w:rPr>
          <w:rFonts w:ascii="Times New Roman" w:hAnsi="Times New Roman" w:cs="Times New Roman"/>
          <w:i/>
        </w:rPr>
        <w:t xml:space="preserve">flens </w:t>
      </w:r>
      <w:r w:rsidRPr="00CF3FAA">
        <w:rPr>
          <w:rFonts w:ascii="Times New Roman" w:hAnsi="Times New Roman" w:cs="Times New Roman"/>
        </w:rPr>
        <w:t>16 cm.</w:t>
      </w:r>
    </w:p>
    <w:p w14:paraId="3EBA0114" w14:textId="77777777" w:rsidR="00CE38B8" w:rsidRPr="00CF3FAA" w:rsidRDefault="00CE38B8" w:rsidP="009B0272">
      <w:pPr>
        <w:pStyle w:val="ListParagraph"/>
        <w:widowControl w:val="0"/>
        <w:numPr>
          <w:ilvl w:val="3"/>
          <w:numId w:val="28"/>
        </w:numPr>
        <w:tabs>
          <w:tab w:val="left" w:pos="1129"/>
        </w:tabs>
        <w:autoSpaceDE w:val="0"/>
        <w:autoSpaceDN w:val="0"/>
        <w:spacing w:after="0" w:line="240" w:lineRule="auto"/>
        <w:ind w:left="284" w:right="-41" w:hanging="284"/>
        <w:contextualSpacing w:val="0"/>
        <w:jc w:val="both"/>
        <w:rPr>
          <w:rFonts w:ascii="Times New Roman" w:hAnsi="Times New Roman" w:cs="Times New Roman"/>
        </w:rPr>
      </w:pPr>
      <w:r w:rsidRPr="00CF3FAA">
        <w:rPr>
          <w:rFonts w:ascii="Times New Roman" w:hAnsi="Times New Roman" w:cs="Times New Roman"/>
        </w:rPr>
        <w:t>Dari</w:t>
      </w:r>
      <w:r w:rsidRPr="00CF3FAA">
        <w:rPr>
          <w:rFonts w:ascii="Times New Roman" w:hAnsi="Times New Roman" w:cs="Times New Roman"/>
          <w:spacing w:val="-4"/>
        </w:rPr>
        <w:t xml:space="preserve"> </w:t>
      </w:r>
      <w:r w:rsidRPr="00CF3FAA">
        <w:rPr>
          <w:rFonts w:ascii="Times New Roman" w:hAnsi="Times New Roman" w:cs="Times New Roman"/>
        </w:rPr>
        <w:t>hasil</w:t>
      </w:r>
      <w:r w:rsidRPr="00CF3FAA">
        <w:rPr>
          <w:rFonts w:ascii="Times New Roman" w:hAnsi="Times New Roman" w:cs="Times New Roman"/>
          <w:spacing w:val="-4"/>
        </w:rPr>
        <w:t xml:space="preserve"> </w:t>
      </w:r>
      <w:r w:rsidRPr="00CF3FAA">
        <w:rPr>
          <w:rFonts w:ascii="Times New Roman" w:hAnsi="Times New Roman" w:cs="Times New Roman"/>
        </w:rPr>
        <w:t>perhitungan</w:t>
      </w:r>
      <w:r w:rsidRPr="00CF3FAA">
        <w:rPr>
          <w:rFonts w:ascii="Times New Roman" w:hAnsi="Times New Roman" w:cs="Times New Roman"/>
          <w:spacing w:val="-4"/>
        </w:rPr>
        <w:t xml:space="preserve"> </w:t>
      </w:r>
      <w:r w:rsidRPr="00CF3FAA">
        <w:rPr>
          <w:rFonts w:ascii="Times New Roman" w:hAnsi="Times New Roman" w:cs="Times New Roman"/>
        </w:rPr>
        <w:t>dan</w:t>
      </w:r>
      <w:r w:rsidRPr="00CF3FAA">
        <w:rPr>
          <w:rFonts w:ascii="Times New Roman" w:hAnsi="Times New Roman" w:cs="Times New Roman"/>
          <w:spacing w:val="-4"/>
        </w:rPr>
        <w:t xml:space="preserve"> </w:t>
      </w:r>
      <w:r w:rsidRPr="00CF3FAA">
        <w:rPr>
          <w:rFonts w:ascii="Times New Roman" w:hAnsi="Times New Roman" w:cs="Times New Roman"/>
        </w:rPr>
        <w:t>data</w:t>
      </w:r>
      <w:r w:rsidRPr="00CF3FAA">
        <w:rPr>
          <w:rFonts w:ascii="Times New Roman" w:hAnsi="Times New Roman" w:cs="Times New Roman"/>
          <w:spacing w:val="-4"/>
        </w:rPr>
        <w:t xml:space="preserve"> </w:t>
      </w:r>
      <w:r w:rsidRPr="00CF3FAA">
        <w:rPr>
          <w:rFonts w:ascii="Times New Roman" w:hAnsi="Times New Roman" w:cs="Times New Roman"/>
        </w:rPr>
        <w:t>yang</w:t>
      </w:r>
      <w:r w:rsidRPr="00CF3FAA">
        <w:rPr>
          <w:rFonts w:ascii="Times New Roman" w:hAnsi="Times New Roman" w:cs="Times New Roman"/>
          <w:spacing w:val="-2"/>
        </w:rPr>
        <w:t xml:space="preserve"> </w:t>
      </w:r>
      <w:r w:rsidRPr="00CF3FAA">
        <w:rPr>
          <w:rFonts w:ascii="Times New Roman" w:hAnsi="Times New Roman" w:cs="Times New Roman"/>
        </w:rPr>
        <w:t>ada</w:t>
      </w:r>
      <w:r w:rsidRPr="00CF3FAA">
        <w:rPr>
          <w:rFonts w:ascii="Times New Roman" w:hAnsi="Times New Roman" w:cs="Times New Roman"/>
          <w:spacing w:val="-5"/>
        </w:rPr>
        <w:t xml:space="preserve"> </w:t>
      </w:r>
      <w:r w:rsidRPr="00CF3FAA">
        <w:rPr>
          <w:rFonts w:ascii="Times New Roman" w:hAnsi="Times New Roman" w:cs="Times New Roman"/>
        </w:rPr>
        <w:t>maka</w:t>
      </w:r>
      <w:r w:rsidRPr="00CF3FAA">
        <w:rPr>
          <w:rFonts w:ascii="Times New Roman" w:hAnsi="Times New Roman" w:cs="Times New Roman"/>
          <w:spacing w:val="-4"/>
        </w:rPr>
        <w:t xml:space="preserve"> </w:t>
      </w:r>
      <w:r w:rsidRPr="00CF3FAA">
        <w:rPr>
          <w:rFonts w:ascii="Times New Roman" w:hAnsi="Times New Roman" w:cs="Times New Roman"/>
        </w:rPr>
        <w:t>di</w:t>
      </w:r>
      <w:r w:rsidRPr="00CF3FAA">
        <w:rPr>
          <w:rFonts w:ascii="Times New Roman" w:hAnsi="Times New Roman" w:cs="Times New Roman"/>
          <w:spacing w:val="-2"/>
        </w:rPr>
        <w:t xml:space="preserve"> </w:t>
      </w:r>
      <w:r w:rsidRPr="00CF3FAA">
        <w:rPr>
          <w:rFonts w:ascii="Times New Roman" w:hAnsi="Times New Roman" w:cs="Times New Roman"/>
        </w:rPr>
        <w:t>rencanakan</w:t>
      </w:r>
      <w:r w:rsidRPr="00CF3FAA">
        <w:rPr>
          <w:rFonts w:ascii="Times New Roman" w:hAnsi="Times New Roman" w:cs="Times New Roman"/>
          <w:spacing w:val="-2"/>
        </w:rPr>
        <w:t xml:space="preserve"> </w:t>
      </w:r>
      <w:r w:rsidRPr="00CF3FAA">
        <w:rPr>
          <w:rFonts w:ascii="Times New Roman" w:hAnsi="Times New Roman" w:cs="Times New Roman"/>
        </w:rPr>
        <w:t>ukuran</w:t>
      </w:r>
      <w:r w:rsidRPr="00CF3FAA">
        <w:rPr>
          <w:rFonts w:ascii="Times New Roman" w:hAnsi="Times New Roman" w:cs="Times New Roman"/>
          <w:spacing w:val="-4"/>
        </w:rPr>
        <w:t xml:space="preserve"> </w:t>
      </w:r>
      <w:r w:rsidRPr="00CF3FAA">
        <w:rPr>
          <w:rFonts w:ascii="Times New Roman" w:hAnsi="Times New Roman" w:cs="Times New Roman"/>
        </w:rPr>
        <w:t>pilecap Panjang 14,1 m dengan lebar 4,4 m.</w:t>
      </w:r>
    </w:p>
    <w:p w14:paraId="00C82EC4" w14:textId="217DF7CD" w:rsidR="00CE38B8" w:rsidRPr="00CF3FAA" w:rsidRDefault="00CE38B8" w:rsidP="009B0272">
      <w:pPr>
        <w:pStyle w:val="ListParagraph"/>
        <w:widowControl w:val="0"/>
        <w:numPr>
          <w:ilvl w:val="3"/>
          <w:numId w:val="28"/>
        </w:numPr>
        <w:tabs>
          <w:tab w:val="left" w:pos="1129"/>
        </w:tabs>
        <w:autoSpaceDE w:val="0"/>
        <w:autoSpaceDN w:val="0"/>
        <w:spacing w:after="0" w:line="240" w:lineRule="auto"/>
        <w:ind w:left="284" w:right="-41" w:hanging="284"/>
        <w:contextualSpacing w:val="0"/>
        <w:jc w:val="both"/>
        <w:rPr>
          <w:rFonts w:ascii="Times New Roman" w:hAnsi="Times New Roman" w:cs="Times New Roman"/>
        </w:rPr>
      </w:pPr>
      <w:r w:rsidRPr="00CF3FAA">
        <w:rPr>
          <w:rFonts w:ascii="Times New Roman" w:hAnsi="Times New Roman" w:cs="Times New Roman"/>
        </w:rPr>
        <w:t xml:space="preserve">Pondasi yang di pakai adalah pondasi tiang pancang karena penggunaan pondasi ini di sesuaikan dengan kedalaman tanah di lapangan 20 </w:t>
      </w:r>
      <w:proofErr w:type="gramStart"/>
      <w:r w:rsidRPr="00CF3FAA">
        <w:rPr>
          <w:rFonts w:ascii="Times New Roman" w:hAnsi="Times New Roman" w:cs="Times New Roman"/>
        </w:rPr>
        <w:t>m .</w:t>
      </w:r>
      <w:proofErr w:type="gramEnd"/>
      <w:r w:rsidRPr="00CF3FAA">
        <w:rPr>
          <w:rFonts w:ascii="Times New Roman" w:hAnsi="Times New Roman" w:cs="Times New Roman"/>
        </w:rPr>
        <w:t xml:space="preserve"> perencannan dimensi tulangan pondasi dipakai tulangan pokok 10 D25, tulangan geser menggunakan tulangan spiral D12. Serta jumlah pondasi </w:t>
      </w:r>
      <w:r w:rsidR="00A41D4F" w:rsidRPr="00CF3FAA">
        <w:rPr>
          <w:rFonts w:ascii="Times New Roman" w:hAnsi="Times New Roman" w:cs="Times New Roman"/>
        </w:rPr>
        <w:t>18</w:t>
      </w:r>
      <w:r w:rsidRPr="00CF3FAA">
        <w:rPr>
          <w:rFonts w:ascii="Times New Roman" w:hAnsi="Times New Roman" w:cs="Times New Roman"/>
        </w:rPr>
        <w:t xml:space="preserve"> </w:t>
      </w:r>
      <w:r w:rsidRPr="00CF3FAA">
        <w:rPr>
          <w:rFonts w:ascii="Times New Roman" w:hAnsi="Times New Roman" w:cs="Times New Roman"/>
          <w:spacing w:val="-4"/>
        </w:rPr>
        <w:t xml:space="preserve">buah. </w:t>
      </w:r>
    </w:p>
    <w:p w14:paraId="2EB4AE3B" w14:textId="15FCD58A" w:rsidR="00065352" w:rsidRDefault="00CE38B8" w:rsidP="009B0272">
      <w:pPr>
        <w:spacing w:after="0" w:line="240" w:lineRule="auto"/>
        <w:jc w:val="both"/>
        <w:rPr>
          <w:rFonts w:ascii="Times New Roman" w:hAnsi="Times New Roman" w:cs="Times New Roman"/>
          <w:b/>
          <w:bCs/>
          <w:lang w:val="en-US"/>
        </w:rPr>
      </w:pPr>
      <w:r>
        <w:rPr>
          <w:rFonts w:ascii="Times New Roman" w:hAnsi="Times New Roman" w:cs="Times New Roman"/>
          <w:b/>
          <w:bCs/>
          <w:lang w:val="en-US"/>
        </w:rPr>
        <w:t>Saran</w:t>
      </w:r>
    </w:p>
    <w:p w14:paraId="1F98C71B" w14:textId="68F846A6" w:rsidR="00CE38B8" w:rsidRPr="00CF3FAA" w:rsidRDefault="00CE38B8" w:rsidP="009B0272">
      <w:pPr>
        <w:pStyle w:val="ListParagraph"/>
        <w:numPr>
          <w:ilvl w:val="4"/>
          <w:numId w:val="28"/>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Pada perencanaan </w:t>
      </w:r>
      <w:r w:rsidRPr="00CF3FAA">
        <w:rPr>
          <w:rFonts w:ascii="Times New Roman" w:hAnsi="Times New Roman" w:cs="Times New Roman"/>
        </w:rPr>
        <w:t>kontruksi gelagar dapat menggunakan alternatif lain misalkan rangka baja atau box girder dengan mempertimbangkan bentang jembatan.</w:t>
      </w:r>
    </w:p>
    <w:p w14:paraId="2F08A7F1" w14:textId="30C010E3" w:rsidR="00CE38B8" w:rsidRPr="00CF3FAA" w:rsidRDefault="00CE38B8" w:rsidP="009B0272">
      <w:pPr>
        <w:pStyle w:val="ListParagraph"/>
        <w:numPr>
          <w:ilvl w:val="4"/>
          <w:numId w:val="28"/>
        </w:numPr>
        <w:spacing w:after="0" w:line="240" w:lineRule="auto"/>
        <w:ind w:left="284" w:hanging="284"/>
        <w:jc w:val="both"/>
        <w:rPr>
          <w:rFonts w:ascii="Times New Roman" w:hAnsi="Times New Roman" w:cs="Times New Roman"/>
          <w:lang w:val="en-US"/>
        </w:rPr>
      </w:pPr>
      <w:r w:rsidRPr="00CF3FAA">
        <w:rPr>
          <w:rFonts w:ascii="Times New Roman" w:hAnsi="Times New Roman" w:cs="Times New Roman"/>
          <w:lang w:val="en-US"/>
        </w:rPr>
        <w:t xml:space="preserve">Untuk perencanaan alternatif pondasi dapat memakai pondasi </w:t>
      </w:r>
      <w:r w:rsidRPr="00CF3FAA">
        <w:rPr>
          <w:rFonts w:ascii="Times New Roman" w:hAnsi="Times New Roman" w:cs="Times New Roman"/>
          <w:i/>
          <w:iCs/>
          <w:lang w:val="en-US"/>
        </w:rPr>
        <w:t>bored</w:t>
      </w:r>
      <w:r w:rsidR="00367C62" w:rsidRPr="00CF3FAA">
        <w:rPr>
          <w:rFonts w:ascii="Times New Roman" w:hAnsi="Times New Roman" w:cs="Times New Roman"/>
          <w:i/>
          <w:iCs/>
          <w:lang w:val="en-US"/>
        </w:rPr>
        <w:t xml:space="preserve"> pile</w:t>
      </w:r>
      <w:r w:rsidRPr="00CF3FAA">
        <w:rPr>
          <w:rFonts w:ascii="Times New Roman" w:hAnsi="Times New Roman" w:cs="Times New Roman"/>
          <w:i/>
          <w:iCs/>
          <w:lang w:val="en-US"/>
        </w:rPr>
        <w:t>.</w:t>
      </w:r>
    </w:p>
    <w:p w14:paraId="09D6A12E" w14:textId="5459E5D6" w:rsidR="002A7D1B" w:rsidRDefault="002A7D1B" w:rsidP="009B0272">
      <w:pPr>
        <w:spacing w:after="0" w:line="240" w:lineRule="auto"/>
        <w:jc w:val="both"/>
        <w:rPr>
          <w:rFonts w:ascii="Times New Roman" w:hAnsi="Times New Roman" w:cs="Times New Roman"/>
          <w:sz w:val="20"/>
          <w:szCs w:val="20"/>
          <w:lang w:val="en-US"/>
        </w:rPr>
      </w:pPr>
    </w:p>
    <w:p w14:paraId="17D33130" w14:textId="6448322F" w:rsidR="002A7D1B" w:rsidRDefault="002A7D1B" w:rsidP="009B027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sdt>
      <w:sdtPr>
        <w:rPr>
          <w:rFonts w:ascii="Times New Roman" w:eastAsia="Calibri" w:hAnsi="Times New Roman" w:cs="Times New Roman"/>
          <w:lang w:val="en-US"/>
        </w:rPr>
        <w:tag w:val="MENDELEY_BIBLIOGRAPHY"/>
        <w:id w:val="-1145109120"/>
        <w:placeholder>
          <w:docPart w:val="E42FAC4F636645DFB5923B111F38C48F"/>
        </w:placeholder>
      </w:sdtPr>
      <w:sdtEndPr/>
      <w:sdtContent>
        <w:p w14:paraId="0CCFABD9" w14:textId="77777777" w:rsidR="00972150" w:rsidRPr="00972150" w:rsidRDefault="00972150" w:rsidP="00972150">
          <w:pPr>
            <w:autoSpaceDE w:val="0"/>
            <w:autoSpaceDN w:val="0"/>
            <w:spacing w:after="0" w:line="240" w:lineRule="auto"/>
            <w:ind w:left="567" w:hanging="567"/>
            <w:jc w:val="both"/>
            <w:rPr>
              <w:rFonts w:ascii="Times New Roman" w:eastAsia="Times New Roman" w:hAnsi="Times New Roman" w:cs="Times New Roman"/>
              <w:lang w:val="en-US"/>
            </w:rPr>
          </w:pPr>
          <w:r w:rsidRPr="00972150">
            <w:rPr>
              <w:rFonts w:ascii="Times New Roman" w:eastAsia="Times New Roman" w:hAnsi="Times New Roman" w:cs="Times New Roman"/>
              <w:lang w:val="en-US"/>
            </w:rPr>
            <w:t xml:space="preserve">Agus Setiawan. (2008). </w:t>
          </w:r>
          <w:r w:rsidRPr="00972150">
            <w:rPr>
              <w:rFonts w:ascii="Times New Roman" w:eastAsia="Times New Roman" w:hAnsi="Times New Roman" w:cs="Times New Roman"/>
              <w:i/>
              <w:iCs/>
              <w:lang w:val="en-US"/>
            </w:rPr>
            <w:t>Perencanaan Struktur Baja Dengan Metode LRFD</w:t>
          </w:r>
          <w:r w:rsidRPr="00972150">
            <w:rPr>
              <w:rFonts w:ascii="Times New Roman" w:eastAsia="Times New Roman" w:hAnsi="Times New Roman" w:cs="Times New Roman"/>
              <w:lang w:val="en-US"/>
            </w:rPr>
            <w:t>.</w:t>
          </w:r>
        </w:p>
        <w:p w14:paraId="241FBA86" w14:textId="77777777" w:rsidR="00972150" w:rsidRPr="00972150" w:rsidRDefault="00972150" w:rsidP="00972150">
          <w:pPr>
            <w:autoSpaceDE w:val="0"/>
            <w:autoSpaceDN w:val="0"/>
            <w:spacing w:after="0" w:line="240" w:lineRule="auto"/>
            <w:ind w:left="567" w:hanging="567"/>
            <w:jc w:val="both"/>
            <w:rPr>
              <w:rFonts w:ascii="Times New Roman" w:eastAsia="Times New Roman" w:hAnsi="Times New Roman" w:cs="Times New Roman"/>
              <w:lang w:val="en-US"/>
            </w:rPr>
          </w:pPr>
          <w:r w:rsidRPr="00972150">
            <w:rPr>
              <w:rFonts w:ascii="Times New Roman" w:eastAsia="Times New Roman" w:hAnsi="Times New Roman" w:cs="Times New Roman"/>
              <w:lang w:val="en-US"/>
            </w:rPr>
            <w:t xml:space="preserve">Agustini, M., &amp; Suprapto, B. (2018). </w:t>
          </w:r>
          <w:r w:rsidRPr="00972150">
            <w:rPr>
              <w:rFonts w:ascii="Times New Roman" w:eastAsia="Times New Roman" w:hAnsi="Times New Roman" w:cs="Times New Roman"/>
              <w:i/>
              <w:iCs/>
              <w:lang w:val="en-US"/>
            </w:rPr>
            <w:t>STUDI PERENCANAAN STRUKTUR JEMBATAN KOMPOSIT PADA JEMBATAN AKE PARIWAMA III HALMAHERA TIMUR</w:t>
          </w:r>
          <w:r w:rsidRPr="00972150">
            <w:rPr>
              <w:rFonts w:ascii="Times New Roman" w:eastAsia="Times New Roman" w:hAnsi="Times New Roman" w:cs="Times New Roman"/>
              <w:lang w:val="en-US"/>
            </w:rPr>
            <w:t>.</w:t>
          </w:r>
        </w:p>
        <w:p w14:paraId="70436278" w14:textId="77777777" w:rsidR="00972150" w:rsidRPr="00972150" w:rsidRDefault="00972150" w:rsidP="00972150">
          <w:pPr>
            <w:autoSpaceDE w:val="0"/>
            <w:autoSpaceDN w:val="0"/>
            <w:spacing w:after="0" w:line="240" w:lineRule="auto"/>
            <w:ind w:left="567" w:hanging="567"/>
            <w:jc w:val="both"/>
            <w:rPr>
              <w:rFonts w:ascii="Times New Roman" w:eastAsia="Times New Roman" w:hAnsi="Times New Roman" w:cs="Times New Roman"/>
              <w:lang w:val="en-US"/>
            </w:rPr>
          </w:pPr>
          <w:r w:rsidRPr="00972150">
            <w:rPr>
              <w:rFonts w:ascii="Times New Roman" w:eastAsia="Times New Roman" w:hAnsi="Times New Roman" w:cs="Times New Roman"/>
              <w:lang w:val="en-US"/>
            </w:rPr>
            <w:t xml:space="preserve">Septian, W. &amp; S. (2023). </w:t>
          </w:r>
          <w:r w:rsidRPr="00972150">
            <w:rPr>
              <w:rFonts w:ascii="Times New Roman" w:eastAsia="Times New Roman" w:hAnsi="Times New Roman" w:cs="Times New Roman"/>
              <w:i/>
              <w:iCs/>
              <w:lang w:val="en-US"/>
            </w:rPr>
            <w:t>Studi alternatif perencanaan beton komposit pada jembatan overpass pile slab kotawaringin lama provinsi kalimantan tengah</w:t>
          </w:r>
          <w:r w:rsidRPr="00972150">
            <w:rPr>
              <w:rFonts w:ascii="Times New Roman" w:eastAsia="Times New Roman" w:hAnsi="Times New Roman" w:cs="Times New Roman"/>
              <w:lang w:val="en-US"/>
            </w:rPr>
            <w:t>.</w:t>
          </w:r>
        </w:p>
        <w:p w14:paraId="642593D9" w14:textId="77777777" w:rsidR="00972150" w:rsidRPr="00972150" w:rsidRDefault="00972150" w:rsidP="00972150">
          <w:pPr>
            <w:autoSpaceDE w:val="0"/>
            <w:autoSpaceDN w:val="0"/>
            <w:spacing w:after="0" w:line="240" w:lineRule="auto"/>
            <w:ind w:left="567" w:hanging="567"/>
            <w:jc w:val="both"/>
            <w:rPr>
              <w:rFonts w:ascii="Times New Roman" w:eastAsia="Times New Roman" w:hAnsi="Times New Roman" w:cs="Times New Roman"/>
              <w:lang w:val="en-US"/>
            </w:rPr>
          </w:pPr>
          <w:r w:rsidRPr="00972150">
            <w:rPr>
              <w:rFonts w:ascii="Times New Roman" w:eastAsia="Times New Roman" w:hAnsi="Times New Roman" w:cs="Times New Roman"/>
              <w:lang w:val="en-US"/>
            </w:rPr>
            <w:t xml:space="preserve">Anggraini, V. F. (2021). </w:t>
          </w:r>
          <w:r w:rsidRPr="00972150">
            <w:rPr>
              <w:rFonts w:ascii="Times New Roman" w:eastAsia="Times New Roman" w:hAnsi="Times New Roman" w:cs="Times New Roman"/>
              <w:i/>
              <w:iCs/>
              <w:lang w:val="en-US"/>
            </w:rPr>
            <w:t>Studi Alternatif Perencanaan Jembatan Joyoboyo Section BC Kota Surabaya dengan Metode Komposit</w:t>
          </w:r>
          <w:r w:rsidRPr="00972150">
            <w:rPr>
              <w:rFonts w:ascii="Times New Roman" w:eastAsia="Times New Roman" w:hAnsi="Times New Roman" w:cs="Times New Roman"/>
              <w:lang w:val="en-US"/>
            </w:rPr>
            <w:t xml:space="preserve">. </w:t>
          </w:r>
        </w:p>
        <w:p w14:paraId="0B0321D4" w14:textId="4F2083BF" w:rsidR="00972150" w:rsidRPr="00972150" w:rsidRDefault="001B31B2" w:rsidP="00972150">
          <w:pPr>
            <w:autoSpaceDE w:val="0"/>
            <w:autoSpaceDN w:val="0"/>
            <w:spacing w:after="0" w:line="240" w:lineRule="auto"/>
            <w:jc w:val="both"/>
            <w:rPr>
              <w:rFonts w:ascii="Times New Roman" w:eastAsia="Times New Roman" w:hAnsi="Times New Roman" w:cs="Times New Roman"/>
              <w:sz w:val="24"/>
              <w:szCs w:val="24"/>
              <w:lang w:val="en-US"/>
            </w:rPr>
          </w:pPr>
        </w:p>
      </w:sdtContent>
    </w:sdt>
    <w:sectPr w:rsidR="00972150" w:rsidRPr="00972150" w:rsidSect="00193572">
      <w:footerReference w:type="default" r:id="rId34"/>
      <w:type w:val="continuous"/>
      <w:pgSz w:w="11906" w:h="16838" w:code="9"/>
      <w:pgMar w:top="1418" w:right="1418" w:bottom="1418" w:left="1418" w:header="720" w:footer="720" w:gutter="0"/>
      <w:pgNumType w:start="871"/>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E31A48" w14:textId="77777777" w:rsidR="001B31B2" w:rsidRDefault="001B31B2" w:rsidP="001115EE">
      <w:pPr>
        <w:spacing w:after="0" w:line="240" w:lineRule="auto"/>
      </w:pPr>
      <w:r>
        <w:separator/>
      </w:r>
    </w:p>
  </w:endnote>
  <w:endnote w:type="continuationSeparator" w:id="0">
    <w:p w14:paraId="2FC7BCF8" w14:textId="77777777" w:rsidR="001B31B2" w:rsidRDefault="001B31B2" w:rsidP="00111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D1CF8" w14:textId="6A75A9F6" w:rsidR="001115EE" w:rsidRDefault="001115EE">
    <w:pPr>
      <w:pStyle w:val="Footer"/>
    </w:pPr>
    <w:r>
      <w:rPr>
        <w:noProof/>
        <w:lang w:val="en-US"/>
      </w:rPr>
      <mc:AlternateContent>
        <mc:Choice Requires="wpg">
          <w:drawing>
            <wp:anchor distT="0" distB="0" distL="114300" distR="114300" simplePos="0" relativeHeight="251659264" behindDoc="1" locked="0" layoutInCell="1" allowOverlap="1" wp14:anchorId="24E2EA66" wp14:editId="1C50FCA3">
              <wp:simplePos x="0" y="0"/>
              <wp:positionH relativeFrom="page">
                <wp:posOffset>808579</wp:posOffset>
              </wp:positionH>
              <wp:positionV relativeFrom="page">
                <wp:posOffset>9868176</wp:posOffset>
              </wp:positionV>
              <wp:extent cx="5476875" cy="54610"/>
              <wp:effectExtent l="4445" t="8255" r="5080" b="38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6875" cy="54610"/>
                        <a:chOff x="1642" y="15763"/>
                        <a:chExt cx="8625" cy="8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42"/>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46F2782" id="Group 1645925452" o:spid="_x0000_s1026" style="position:absolute;margin-left:63.65pt;margin-top:777pt;width:431.25pt;height:4.3pt;z-index:-251657216;mso-position-horizontal-relative:page;mso-position-vertical-relative:page" coordorigin="1642,15763" coordsize="862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42;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page" anchory="page"/>
            </v:group>
          </w:pict>
        </mc:Fallback>
      </mc:AlternateContent>
    </w:r>
  </w:p>
  <w:p w14:paraId="7DE0F7DA" w14:textId="2301709A" w:rsidR="001115EE" w:rsidRPr="00332B65" w:rsidRDefault="001115EE" w:rsidP="001115EE">
    <w:pPr>
      <w:spacing w:line="240" w:lineRule="exact"/>
      <w:ind w:left="40" w:right="-33"/>
      <w:rPr>
        <w:rFonts w:ascii="Times New Roman" w:eastAsia="Calibri" w:hAnsi="Times New Roman" w:cs="Times New Roman"/>
        <w:sz w:val="24"/>
        <w:szCs w:val="24"/>
      </w:rPr>
    </w:pPr>
    <w:r w:rsidRPr="00332B65">
      <w:rPr>
        <w:rFonts w:ascii="Times New Roman" w:hAnsi="Times New Roman" w:cs="Times New Roman"/>
        <w:sz w:val="24"/>
        <w:szCs w:val="24"/>
      </w:rPr>
      <w:fldChar w:fldCharType="begin"/>
    </w:r>
    <w:r w:rsidRPr="00332B65">
      <w:rPr>
        <w:rFonts w:ascii="Times New Roman" w:eastAsia="Calibri" w:hAnsi="Times New Roman" w:cs="Times New Roman"/>
        <w:position w:val="1"/>
        <w:sz w:val="24"/>
        <w:szCs w:val="24"/>
      </w:rPr>
      <w:instrText xml:space="preserve"> PAGE </w:instrText>
    </w:r>
    <w:r w:rsidRPr="00332B65">
      <w:rPr>
        <w:rFonts w:ascii="Times New Roman" w:hAnsi="Times New Roman" w:cs="Times New Roman"/>
        <w:sz w:val="24"/>
        <w:szCs w:val="24"/>
      </w:rPr>
      <w:fldChar w:fldCharType="separate"/>
    </w:r>
    <w:r w:rsidR="0027169A">
      <w:rPr>
        <w:rFonts w:ascii="Times New Roman" w:eastAsia="Calibri" w:hAnsi="Times New Roman" w:cs="Times New Roman"/>
        <w:noProof/>
        <w:position w:val="1"/>
        <w:sz w:val="24"/>
        <w:szCs w:val="24"/>
      </w:rPr>
      <w:t>880</w:t>
    </w:r>
    <w:r w:rsidRPr="00332B65">
      <w:rPr>
        <w:rFonts w:ascii="Times New Roman" w:hAnsi="Times New Roman" w:cs="Times New Roman"/>
        <w:sz w:val="24"/>
        <w:szCs w:val="24"/>
      </w:rPr>
      <w:fldChar w:fldCharType="end"/>
    </w:r>
    <w:r w:rsidRPr="00332B65">
      <w:rPr>
        <w:rFonts w:ascii="Times New Roman" w:eastAsia="Calibri" w:hAnsi="Times New Roman" w:cs="Times New Roman"/>
        <w:spacing w:val="-1"/>
        <w:position w:val="1"/>
        <w:sz w:val="24"/>
        <w:szCs w:val="24"/>
      </w:rPr>
      <w:t xml:space="preserve"> </w:t>
    </w:r>
    <w:r w:rsidRPr="00332B65">
      <w:rPr>
        <w:rFonts w:ascii="Times New Roman" w:eastAsia="Calibri" w:hAnsi="Times New Roman" w:cs="Times New Roman"/>
        <w:position w:val="1"/>
        <w:sz w:val="24"/>
        <w:szCs w:val="24"/>
      </w:rPr>
      <w:t>|</w:t>
    </w:r>
    <w:r w:rsidRPr="00332B65">
      <w:rPr>
        <w:rFonts w:ascii="Times New Roman" w:eastAsia="Calibri" w:hAnsi="Times New Roman" w:cs="Times New Roman"/>
        <w:spacing w:val="-3"/>
        <w:position w:val="1"/>
        <w:sz w:val="24"/>
        <w:szCs w:val="24"/>
      </w:rPr>
      <w:t xml:space="preserve"> </w:t>
    </w:r>
    <w:r w:rsidRPr="00332B65">
      <w:rPr>
        <w:rFonts w:ascii="Times New Roman" w:eastAsia="Calibri" w:hAnsi="Times New Roman" w:cs="Times New Roman"/>
        <w:spacing w:val="2"/>
        <w:position w:val="1"/>
        <w:sz w:val="24"/>
        <w:szCs w:val="24"/>
      </w:rPr>
      <w:t>J</w:t>
    </w:r>
    <w:r w:rsidRPr="00332B65">
      <w:rPr>
        <w:rFonts w:ascii="Times New Roman" w:eastAsia="Calibri" w:hAnsi="Times New Roman" w:cs="Times New Roman"/>
        <w:position w:val="1"/>
        <w:sz w:val="24"/>
        <w:szCs w:val="24"/>
      </w:rPr>
      <w:t>urn</w:t>
    </w:r>
    <w:r w:rsidRPr="00332B65">
      <w:rPr>
        <w:rFonts w:ascii="Times New Roman" w:eastAsia="Calibri" w:hAnsi="Times New Roman" w:cs="Times New Roman"/>
        <w:spacing w:val="-1"/>
        <w:position w:val="1"/>
        <w:sz w:val="24"/>
        <w:szCs w:val="24"/>
      </w:rPr>
      <w:t>a</w:t>
    </w:r>
    <w:r w:rsidRPr="00332B65">
      <w:rPr>
        <w:rFonts w:ascii="Times New Roman" w:eastAsia="Calibri" w:hAnsi="Times New Roman" w:cs="Times New Roman"/>
        <w:position w:val="1"/>
        <w:sz w:val="24"/>
        <w:szCs w:val="24"/>
      </w:rPr>
      <w:t>l</w:t>
    </w:r>
    <w:r w:rsidRPr="00332B65">
      <w:rPr>
        <w:rFonts w:ascii="Times New Roman" w:hAnsi="Times New Roman" w:cs="Times New Roman"/>
        <w:color w:val="FFFFFF" w:themeColor="background1"/>
        <w:sz w:val="24"/>
        <w:szCs w:val="24"/>
      </w:rPr>
      <w:t>.</w:t>
    </w:r>
    <w:r w:rsidRPr="00332B65">
      <w:rPr>
        <w:rFonts w:ascii="Times New Roman" w:eastAsia="Calibri" w:hAnsi="Times New Roman" w:cs="Times New Roman"/>
        <w:position w:val="1"/>
        <w:sz w:val="24"/>
        <w:szCs w:val="24"/>
      </w:rPr>
      <w:t>R</w:t>
    </w:r>
    <w:r w:rsidRPr="00332B65">
      <w:rPr>
        <w:rFonts w:ascii="Times New Roman" w:eastAsia="Calibri" w:hAnsi="Times New Roman" w:cs="Times New Roman"/>
        <w:spacing w:val="-1"/>
        <w:position w:val="1"/>
        <w:sz w:val="24"/>
        <w:szCs w:val="24"/>
      </w:rPr>
      <w:t>e</w:t>
    </w:r>
    <w:r w:rsidRPr="00332B65">
      <w:rPr>
        <w:rFonts w:ascii="Times New Roman" w:eastAsia="Calibri" w:hAnsi="Times New Roman" w:cs="Times New Roman"/>
        <w:position w:val="1"/>
        <w:sz w:val="24"/>
        <w:szCs w:val="24"/>
      </w:rPr>
      <w:t>k</w:t>
    </w:r>
    <w:r w:rsidRPr="00332B65">
      <w:rPr>
        <w:rFonts w:ascii="Times New Roman" w:eastAsia="Calibri" w:hAnsi="Times New Roman" w:cs="Times New Roman"/>
        <w:spacing w:val="-1"/>
        <w:position w:val="1"/>
        <w:sz w:val="24"/>
        <w:szCs w:val="24"/>
      </w:rPr>
      <w:t>a</w:t>
    </w:r>
    <w:r w:rsidRPr="00332B65">
      <w:rPr>
        <w:rFonts w:ascii="Times New Roman" w:eastAsia="Calibri" w:hAnsi="Times New Roman" w:cs="Times New Roman"/>
        <w:spacing w:val="4"/>
        <w:position w:val="1"/>
        <w:sz w:val="24"/>
        <w:szCs w:val="24"/>
      </w:rPr>
      <w:t>y</w:t>
    </w:r>
    <w:r w:rsidRPr="00332B65">
      <w:rPr>
        <w:rFonts w:ascii="Times New Roman" w:eastAsia="Calibri" w:hAnsi="Times New Roman" w:cs="Times New Roman"/>
        <w:spacing w:val="-1"/>
        <w:position w:val="1"/>
        <w:sz w:val="24"/>
        <w:szCs w:val="24"/>
      </w:rPr>
      <w:t>a</w:t>
    </w:r>
    <w:r w:rsidRPr="00332B65">
      <w:rPr>
        <w:rFonts w:ascii="Times New Roman" w:eastAsia="Calibri" w:hAnsi="Times New Roman" w:cs="Times New Roman"/>
        <w:spacing w:val="2"/>
        <w:position w:val="1"/>
        <w:sz w:val="24"/>
        <w:szCs w:val="24"/>
      </w:rPr>
      <w:t>s</w:t>
    </w:r>
    <w:r w:rsidRPr="00332B65">
      <w:rPr>
        <w:rFonts w:ascii="Times New Roman" w:eastAsia="Calibri" w:hAnsi="Times New Roman" w:cs="Times New Roman"/>
        <w:position w:val="1"/>
        <w:sz w:val="24"/>
        <w:szCs w:val="24"/>
      </w:rPr>
      <w:t>a</w:t>
    </w:r>
    <w:r w:rsidRPr="00332B65">
      <w:rPr>
        <w:rFonts w:ascii="Times New Roman" w:hAnsi="Times New Roman" w:cs="Times New Roman"/>
        <w:color w:val="FFFFFF" w:themeColor="background1"/>
        <w:sz w:val="24"/>
        <w:szCs w:val="24"/>
      </w:rPr>
      <w:t>.</w:t>
    </w:r>
    <w:r w:rsidRPr="00332B65">
      <w:rPr>
        <w:rFonts w:ascii="Times New Roman" w:eastAsia="Calibri" w:hAnsi="Times New Roman" w:cs="Times New Roman"/>
        <w:spacing w:val="-1"/>
        <w:position w:val="1"/>
        <w:sz w:val="24"/>
        <w:szCs w:val="24"/>
      </w:rPr>
      <w:t>S</w:t>
    </w:r>
    <w:r w:rsidRPr="00332B65">
      <w:rPr>
        <w:rFonts w:ascii="Times New Roman" w:eastAsia="Calibri" w:hAnsi="Times New Roman" w:cs="Times New Roman"/>
        <w:spacing w:val="1"/>
        <w:position w:val="1"/>
        <w:sz w:val="24"/>
        <w:szCs w:val="24"/>
      </w:rPr>
      <w:t>i</w:t>
    </w:r>
    <w:r w:rsidRPr="00332B65">
      <w:rPr>
        <w:rFonts w:ascii="Times New Roman" w:eastAsia="Calibri" w:hAnsi="Times New Roman" w:cs="Times New Roman"/>
        <w:position w:val="1"/>
        <w:sz w:val="24"/>
        <w:szCs w:val="24"/>
      </w:rPr>
      <w:t>p</w:t>
    </w:r>
    <w:r w:rsidRPr="00332B65">
      <w:rPr>
        <w:rFonts w:ascii="Times New Roman" w:eastAsia="Calibri" w:hAnsi="Times New Roman" w:cs="Times New Roman"/>
        <w:spacing w:val="2"/>
        <w:position w:val="1"/>
        <w:sz w:val="24"/>
        <w:szCs w:val="24"/>
      </w:rPr>
      <w:t>i</w:t>
    </w:r>
    <w:r w:rsidRPr="00332B65">
      <w:rPr>
        <w:rFonts w:ascii="Times New Roman" w:eastAsia="Calibri" w:hAnsi="Times New Roman" w:cs="Times New Roman"/>
        <w:position w:val="1"/>
        <w:sz w:val="24"/>
        <w:szCs w:val="24"/>
      </w:rPr>
      <w:t>l</w:t>
    </w:r>
    <w:r w:rsidRPr="00332B65">
      <w:rPr>
        <w:rFonts w:ascii="Times New Roman" w:eastAsia="Calibri" w:hAnsi="Times New Roman" w:cs="Times New Roman"/>
        <w:spacing w:val="-1"/>
        <w:position w:val="1"/>
        <w:sz w:val="24"/>
        <w:szCs w:val="24"/>
      </w:rPr>
      <w:t xml:space="preserve"> </w:t>
    </w:r>
    <w:r w:rsidRPr="00332B65">
      <w:rPr>
        <w:rFonts w:ascii="Times New Roman" w:eastAsia="Calibri" w:hAnsi="Times New Roman" w:cs="Times New Roman"/>
        <w:position w:val="1"/>
        <w:sz w:val="24"/>
        <w:szCs w:val="24"/>
      </w:rPr>
      <w:t>|</w:t>
    </w:r>
    <w:r w:rsidRPr="00332B65">
      <w:rPr>
        <w:rFonts w:ascii="Times New Roman" w:hAnsi="Times New Roman" w:cs="Times New Roman"/>
        <w:color w:val="FFFFFF" w:themeColor="background1"/>
        <w:sz w:val="24"/>
        <w:szCs w:val="24"/>
      </w:rPr>
      <w:t>.</w:t>
    </w:r>
    <w:r w:rsidR="0044533F">
      <w:rPr>
        <w:rFonts w:ascii="Times New Roman" w:eastAsia="Calibri" w:hAnsi="Times New Roman" w:cs="Times New Roman"/>
        <w:position w:val="1"/>
        <w:sz w:val="24"/>
        <w:szCs w:val="24"/>
      </w:rPr>
      <w:t>Vol. 14 No. 1 Tahun 2024</w:t>
    </w:r>
    <w:r w:rsidR="00332B65" w:rsidRPr="00332B65">
      <w:rPr>
        <w:rFonts w:ascii="Times New Roman" w:eastAsia="Calibri" w:hAnsi="Times New Roman" w:cs="Times New Roman"/>
        <w:position w:val="1"/>
        <w:sz w:val="24"/>
        <w:szCs w:val="24"/>
      </w:rPr>
      <w:t xml:space="preserve"> </w:t>
    </w:r>
    <w:r w:rsidRPr="00332B65">
      <w:rPr>
        <w:rFonts w:ascii="Times New Roman" w:eastAsia="Calibri" w:hAnsi="Times New Roman" w:cs="Times New Roman"/>
        <w:position w:val="1"/>
        <w:sz w:val="24"/>
        <w:szCs w:val="24"/>
      </w:rPr>
      <w:t>|</w:t>
    </w:r>
    <w:r w:rsidR="0044533F">
      <w:rPr>
        <w:rFonts w:ascii="Times New Roman" w:eastAsia="Calibri" w:hAnsi="Times New Roman" w:cs="Times New Roman"/>
        <w:position w:val="1"/>
        <w:sz w:val="24"/>
        <w:szCs w:val="24"/>
      </w:rPr>
      <w:t xml:space="preserve"> ISSN 2337-7720</w:t>
    </w:r>
    <w:r w:rsidRPr="00332B65">
      <w:rPr>
        <w:rFonts w:ascii="Times New Roman" w:eastAsia="Calibri" w:hAnsi="Times New Roman" w:cs="Times New Roman"/>
        <w:spacing w:val="-3"/>
        <w:position w:val="1"/>
        <w:sz w:val="24"/>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0ED341" w14:textId="77777777" w:rsidR="001B31B2" w:rsidRDefault="001B31B2" w:rsidP="001115EE">
      <w:pPr>
        <w:spacing w:after="0" w:line="240" w:lineRule="auto"/>
      </w:pPr>
      <w:r>
        <w:separator/>
      </w:r>
    </w:p>
  </w:footnote>
  <w:footnote w:type="continuationSeparator" w:id="0">
    <w:p w14:paraId="1BF75E8B" w14:textId="77777777" w:rsidR="001B31B2" w:rsidRDefault="001B31B2" w:rsidP="001115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B16D0"/>
    <w:multiLevelType w:val="hybridMultilevel"/>
    <w:tmpl w:val="5220F9FE"/>
    <w:lvl w:ilvl="0" w:tplc="1B74790E">
      <w:start w:val="1"/>
      <w:numFmt w:val="low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52E67BD"/>
    <w:multiLevelType w:val="hybridMultilevel"/>
    <w:tmpl w:val="3A367C6C"/>
    <w:lvl w:ilvl="0" w:tplc="7DBE68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5634664"/>
    <w:multiLevelType w:val="hybridMultilevel"/>
    <w:tmpl w:val="B27AA0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6DF4976"/>
    <w:multiLevelType w:val="hybridMultilevel"/>
    <w:tmpl w:val="E062D4A6"/>
    <w:lvl w:ilvl="0" w:tplc="F73EAA56">
      <w:numFmt w:val="bullet"/>
      <w:lvlText w:val="-"/>
      <w:lvlJc w:val="left"/>
      <w:pPr>
        <w:ind w:left="720" w:hanging="360"/>
      </w:pPr>
      <w:rPr>
        <w:rFonts w:ascii="Times New Roman" w:eastAsia="Times New Roman" w:hAnsi="Times New Roman" w:cs="Times New Roman" w:hint="default"/>
        <w:spacing w:val="-1"/>
        <w:w w:val="99"/>
        <w:sz w:val="24"/>
        <w:szCs w:val="24"/>
        <w:lang w:val="en-US" w:eastAsia="en-US" w:bidi="en-US"/>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B253C94"/>
    <w:multiLevelType w:val="hybridMultilevel"/>
    <w:tmpl w:val="E6E81368"/>
    <w:lvl w:ilvl="0" w:tplc="5EC4EF7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nsid w:val="0B821FA3"/>
    <w:multiLevelType w:val="hybridMultilevel"/>
    <w:tmpl w:val="CA444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CBA6944"/>
    <w:multiLevelType w:val="hybridMultilevel"/>
    <w:tmpl w:val="1D00126A"/>
    <w:lvl w:ilvl="0" w:tplc="D8B2D42C">
      <w:start w:val="1"/>
      <w:numFmt w:val="lowerLetter"/>
      <w:lvlText w:val="%1."/>
      <w:lvlJc w:val="left"/>
      <w:pPr>
        <w:ind w:left="796" w:hanging="360"/>
      </w:pPr>
      <w:rPr>
        <w:rFonts w:hint="default"/>
      </w:rPr>
    </w:lvl>
    <w:lvl w:ilvl="1" w:tplc="38090019" w:tentative="1">
      <w:start w:val="1"/>
      <w:numFmt w:val="lowerLetter"/>
      <w:lvlText w:val="%2."/>
      <w:lvlJc w:val="left"/>
      <w:pPr>
        <w:ind w:left="1516" w:hanging="360"/>
      </w:pPr>
    </w:lvl>
    <w:lvl w:ilvl="2" w:tplc="3809001B" w:tentative="1">
      <w:start w:val="1"/>
      <w:numFmt w:val="lowerRoman"/>
      <w:lvlText w:val="%3."/>
      <w:lvlJc w:val="right"/>
      <w:pPr>
        <w:ind w:left="2236" w:hanging="180"/>
      </w:pPr>
    </w:lvl>
    <w:lvl w:ilvl="3" w:tplc="3809000F" w:tentative="1">
      <w:start w:val="1"/>
      <w:numFmt w:val="decimal"/>
      <w:lvlText w:val="%4."/>
      <w:lvlJc w:val="left"/>
      <w:pPr>
        <w:ind w:left="2956" w:hanging="360"/>
      </w:pPr>
    </w:lvl>
    <w:lvl w:ilvl="4" w:tplc="38090019" w:tentative="1">
      <w:start w:val="1"/>
      <w:numFmt w:val="lowerLetter"/>
      <w:lvlText w:val="%5."/>
      <w:lvlJc w:val="left"/>
      <w:pPr>
        <w:ind w:left="3676" w:hanging="360"/>
      </w:pPr>
    </w:lvl>
    <w:lvl w:ilvl="5" w:tplc="3809001B" w:tentative="1">
      <w:start w:val="1"/>
      <w:numFmt w:val="lowerRoman"/>
      <w:lvlText w:val="%6."/>
      <w:lvlJc w:val="right"/>
      <w:pPr>
        <w:ind w:left="4396" w:hanging="180"/>
      </w:pPr>
    </w:lvl>
    <w:lvl w:ilvl="6" w:tplc="3809000F" w:tentative="1">
      <w:start w:val="1"/>
      <w:numFmt w:val="decimal"/>
      <w:lvlText w:val="%7."/>
      <w:lvlJc w:val="left"/>
      <w:pPr>
        <w:ind w:left="5116" w:hanging="360"/>
      </w:pPr>
    </w:lvl>
    <w:lvl w:ilvl="7" w:tplc="38090019" w:tentative="1">
      <w:start w:val="1"/>
      <w:numFmt w:val="lowerLetter"/>
      <w:lvlText w:val="%8."/>
      <w:lvlJc w:val="left"/>
      <w:pPr>
        <w:ind w:left="5836" w:hanging="360"/>
      </w:pPr>
    </w:lvl>
    <w:lvl w:ilvl="8" w:tplc="3809001B" w:tentative="1">
      <w:start w:val="1"/>
      <w:numFmt w:val="lowerRoman"/>
      <w:lvlText w:val="%9."/>
      <w:lvlJc w:val="right"/>
      <w:pPr>
        <w:ind w:left="6556" w:hanging="180"/>
      </w:pPr>
    </w:lvl>
  </w:abstractNum>
  <w:abstractNum w:abstractNumId="7">
    <w:nsid w:val="0F60170E"/>
    <w:multiLevelType w:val="hybridMultilevel"/>
    <w:tmpl w:val="0F4081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6D345B8"/>
    <w:multiLevelType w:val="hybridMultilevel"/>
    <w:tmpl w:val="6BC60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78922A2"/>
    <w:multiLevelType w:val="hybridMultilevel"/>
    <w:tmpl w:val="2FC850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D47613A"/>
    <w:multiLevelType w:val="hybridMultilevel"/>
    <w:tmpl w:val="5A664F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1FA00140"/>
    <w:multiLevelType w:val="hybridMultilevel"/>
    <w:tmpl w:val="4B6A9E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ACE5580"/>
    <w:multiLevelType w:val="hybridMultilevel"/>
    <w:tmpl w:val="359C0EFE"/>
    <w:lvl w:ilvl="0" w:tplc="A9CEE62E">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1F53146"/>
    <w:multiLevelType w:val="multilevel"/>
    <w:tmpl w:val="A154A726"/>
    <w:lvl w:ilvl="0">
      <w:start w:val="4"/>
      <w:numFmt w:val="decimal"/>
      <w:lvlText w:val="%1"/>
      <w:lvlJc w:val="left"/>
      <w:pPr>
        <w:ind w:left="1308" w:hanging="720"/>
      </w:pPr>
      <w:rPr>
        <w:rFonts w:hint="default"/>
        <w:lang w:val="en-US" w:eastAsia="en-US" w:bidi="ar-SA"/>
      </w:rPr>
    </w:lvl>
    <w:lvl w:ilvl="1">
      <w:start w:val="5"/>
      <w:numFmt w:val="decimal"/>
      <w:lvlText w:val="%1.%2"/>
      <w:lvlJc w:val="left"/>
      <w:pPr>
        <w:ind w:left="1308" w:hanging="720"/>
      </w:pPr>
      <w:rPr>
        <w:rFonts w:hint="default"/>
        <w:lang w:val="en-US" w:eastAsia="en-US" w:bidi="ar-SA"/>
      </w:rPr>
    </w:lvl>
    <w:lvl w:ilvl="2">
      <w:start w:val="7"/>
      <w:numFmt w:val="decimal"/>
      <w:lvlText w:val="%1.%2.%3"/>
      <w:lvlJc w:val="left"/>
      <w:pPr>
        <w:ind w:left="1308" w:hanging="720"/>
      </w:pPr>
      <w:rPr>
        <w:rFonts w:ascii="Times New Roman" w:eastAsia="Times New Roman" w:hAnsi="Times New Roman" w:cs="Times New Roman" w:hint="default"/>
        <w:b/>
        <w:bCs/>
        <w:i w:val="0"/>
        <w:iCs w:val="0"/>
        <w:w w:val="100"/>
        <w:sz w:val="24"/>
        <w:szCs w:val="24"/>
        <w:lang w:val="en-US" w:eastAsia="en-US" w:bidi="ar-SA"/>
      </w:rPr>
    </w:lvl>
    <w:lvl w:ilvl="3">
      <w:start w:val="1"/>
      <w:numFmt w:val="decimal"/>
      <w:lvlText w:val="%4."/>
      <w:lvlJc w:val="left"/>
      <w:pPr>
        <w:ind w:left="1128" w:hanging="360"/>
      </w:pPr>
      <w:rPr>
        <w:rFonts w:ascii="Times New Roman" w:eastAsia="Times New Roman" w:hAnsi="Times New Roman" w:cs="Times New Roman" w:hint="default"/>
        <w:b w:val="0"/>
        <w:bCs w:val="0"/>
        <w:i w:val="0"/>
        <w:iCs w:val="0"/>
        <w:w w:val="100"/>
        <w:sz w:val="20"/>
        <w:szCs w:val="20"/>
        <w:lang w:val="en-US" w:eastAsia="en-US" w:bidi="ar-SA"/>
      </w:rPr>
    </w:lvl>
    <w:lvl w:ilvl="4">
      <w:start w:val="1"/>
      <w:numFmt w:val="decimal"/>
      <w:lvlText w:val="%5."/>
      <w:lvlJc w:val="left"/>
      <w:pPr>
        <w:ind w:left="1308" w:hanging="360"/>
      </w:pPr>
      <w:rPr>
        <w:rFonts w:hint="default"/>
        <w:w w:val="100"/>
        <w:lang w:val="en-US" w:eastAsia="en-US" w:bidi="ar-SA"/>
      </w:rPr>
    </w:lvl>
    <w:lvl w:ilvl="5">
      <w:numFmt w:val="bullet"/>
      <w:lvlText w:val="•"/>
      <w:lvlJc w:val="left"/>
      <w:pPr>
        <w:ind w:left="4938" w:hanging="360"/>
      </w:pPr>
      <w:rPr>
        <w:rFonts w:hint="default"/>
        <w:lang w:val="en-US" w:eastAsia="en-US" w:bidi="ar-SA"/>
      </w:rPr>
    </w:lvl>
    <w:lvl w:ilvl="6">
      <w:numFmt w:val="bullet"/>
      <w:lvlText w:val="•"/>
      <w:lvlJc w:val="left"/>
      <w:pPr>
        <w:ind w:left="5848" w:hanging="360"/>
      </w:pPr>
      <w:rPr>
        <w:rFonts w:hint="default"/>
        <w:lang w:val="en-US" w:eastAsia="en-US" w:bidi="ar-SA"/>
      </w:rPr>
    </w:lvl>
    <w:lvl w:ilvl="7">
      <w:numFmt w:val="bullet"/>
      <w:lvlText w:val="•"/>
      <w:lvlJc w:val="left"/>
      <w:pPr>
        <w:ind w:left="6757" w:hanging="360"/>
      </w:pPr>
      <w:rPr>
        <w:rFonts w:hint="default"/>
        <w:lang w:val="en-US" w:eastAsia="en-US" w:bidi="ar-SA"/>
      </w:rPr>
    </w:lvl>
    <w:lvl w:ilvl="8">
      <w:numFmt w:val="bullet"/>
      <w:lvlText w:val="•"/>
      <w:lvlJc w:val="left"/>
      <w:pPr>
        <w:ind w:left="7667" w:hanging="360"/>
      </w:pPr>
      <w:rPr>
        <w:rFonts w:hint="default"/>
        <w:lang w:val="en-US" w:eastAsia="en-US" w:bidi="ar-SA"/>
      </w:rPr>
    </w:lvl>
  </w:abstractNum>
  <w:abstractNum w:abstractNumId="14">
    <w:nsid w:val="334C2A7F"/>
    <w:multiLevelType w:val="hybridMultilevel"/>
    <w:tmpl w:val="4C802F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3DE79D7"/>
    <w:multiLevelType w:val="hybridMultilevel"/>
    <w:tmpl w:val="38B4C1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9B80CE4"/>
    <w:multiLevelType w:val="hybridMultilevel"/>
    <w:tmpl w:val="51BCEF90"/>
    <w:lvl w:ilvl="0" w:tplc="9E4649D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nsid w:val="3A440AA4"/>
    <w:multiLevelType w:val="hybridMultilevel"/>
    <w:tmpl w:val="F4889DC8"/>
    <w:lvl w:ilvl="0" w:tplc="A28E9450">
      <w:start w:val="1"/>
      <w:numFmt w:val="decimal"/>
      <w:lvlText w:val="%1."/>
      <w:lvlJc w:val="left"/>
      <w:pPr>
        <w:ind w:left="720" w:hanging="360"/>
      </w:pPr>
      <w:rPr>
        <w:rFonts w:hint="default"/>
        <w:b w:val="0"/>
        <w:bCs w:val="0"/>
        <w:w w:val="10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BDF1345"/>
    <w:multiLevelType w:val="hybridMultilevel"/>
    <w:tmpl w:val="224AC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66B3A60"/>
    <w:multiLevelType w:val="hybridMultilevel"/>
    <w:tmpl w:val="014C05DC"/>
    <w:lvl w:ilvl="0" w:tplc="F3DCC89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49587217"/>
    <w:multiLevelType w:val="hybridMultilevel"/>
    <w:tmpl w:val="5E36C742"/>
    <w:lvl w:ilvl="0" w:tplc="C75EFAC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1">
    <w:nsid w:val="4D270AD7"/>
    <w:multiLevelType w:val="hybridMultilevel"/>
    <w:tmpl w:val="1ED4F4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2302F71"/>
    <w:multiLevelType w:val="hybridMultilevel"/>
    <w:tmpl w:val="B3A693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74B0E10"/>
    <w:multiLevelType w:val="hybridMultilevel"/>
    <w:tmpl w:val="467ECC90"/>
    <w:lvl w:ilvl="0" w:tplc="6C3839F6">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66226C60"/>
    <w:multiLevelType w:val="hybridMultilevel"/>
    <w:tmpl w:val="56684F2E"/>
    <w:lvl w:ilvl="0" w:tplc="8424BA9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nsid w:val="696E71CE"/>
    <w:multiLevelType w:val="hybridMultilevel"/>
    <w:tmpl w:val="6D283B08"/>
    <w:lvl w:ilvl="0" w:tplc="FFA4E3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AAB3B3E"/>
    <w:multiLevelType w:val="hybridMultilevel"/>
    <w:tmpl w:val="7B20FF36"/>
    <w:lvl w:ilvl="0" w:tplc="580C55B6">
      <w:start w:val="1"/>
      <w:numFmt w:val="lowerLetter"/>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DFE5D10"/>
    <w:multiLevelType w:val="hybridMultilevel"/>
    <w:tmpl w:val="A1F6E93E"/>
    <w:lvl w:ilvl="0" w:tplc="0AD29070">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num w:numId="1">
    <w:abstractNumId w:val="18"/>
  </w:num>
  <w:num w:numId="2">
    <w:abstractNumId w:val="10"/>
  </w:num>
  <w:num w:numId="3">
    <w:abstractNumId w:val="15"/>
  </w:num>
  <w:num w:numId="4">
    <w:abstractNumId w:val="8"/>
  </w:num>
  <w:num w:numId="5">
    <w:abstractNumId w:val="5"/>
  </w:num>
  <w:num w:numId="6">
    <w:abstractNumId w:val="7"/>
  </w:num>
  <w:num w:numId="7">
    <w:abstractNumId w:val="2"/>
  </w:num>
  <w:num w:numId="8">
    <w:abstractNumId w:val="17"/>
  </w:num>
  <w:num w:numId="9">
    <w:abstractNumId w:val="21"/>
  </w:num>
  <w:num w:numId="10">
    <w:abstractNumId w:val="11"/>
  </w:num>
  <w:num w:numId="11">
    <w:abstractNumId w:val="24"/>
  </w:num>
  <w:num w:numId="12">
    <w:abstractNumId w:val="20"/>
  </w:num>
  <w:num w:numId="13">
    <w:abstractNumId w:val="22"/>
  </w:num>
  <w:num w:numId="14">
    <w:abstractNumId w:val="9"/>
  </w:num>
  <w:num w:numId="15">
    <w:abstractNumId w:val="14"/>
  </w:num>
  <w:num w:numId="16">
    <w:abstractNumId w:val="23"/>
  </w:num>
  <w:num w:numId="17">
    <w:abstractNumId w:val="3"/>
  </w:num>
  <w:num w:numId="18">
    <w:abstractNumId w:val="26"/>
  </w:num>
  <w:num w:numId="19">
    <w:abstractNumId w:val="4"/>
  </w:num>
  <w:num w:numId="20">
    <w:abstractNumId w:val="6"/>
  </w:num>
  <w:num w:numId="21">
    <w:abstractNumId w:val="1"/>
  </w:num>
  <w:num w:numId="22">
    <w:abstractNumId w:val="0"/>
  </w:num>
  <w:num w:numId="23">
    <w:abstractNumId w:val="12"/>
  </w:num>
  <w:num w:numId="24">
    <w:abstractNumId w:val="19"/>
  </w:num>
  <w:num w:numId="25">
    <w:abstractNumId w:val="25"/>
  </w:num>
  <w:num w:numId="26">
    <w:abstractNumId w:val="16"/>
  </w:num>
  <w:num w:numId="27">
    <w:abstractNumId w:val="27"/>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4B87"/>
    <w:rsid w:val="00005FDC"/>
    <w:rsid w:val="00065352"/>
    <w:rsid w:val="000B7E11"/>
    <w:rsid w:val="000C3836"/>
    <w:rsid w:val="000D5553"/>
    <w:rsid w:val="001115EE"/>
    <w:rsid w:val="00113DE4"/>
    <w:rsid w:val="00116AAD"/>
    <w:rsid w:val="00140D79"/>
    <w:rsid w:val="0014233A"/>
    <w:rsid w:val="0014439D"/>
    <w:rsid w:val="001547E9"/>
    <w:rsid w:val="00156704"/>
    <w:rsid w:val="00163F6A"/>
    <w:rsid w:val="001903ED"/>
    <w:rsid w:val="00193572"/>
    <w:rsid w:val="00195591"/>
    <w:rsid w:val="00197CCA"/>
    <w:rsid w:val="001B31B2"/>
    <w:rsid w:val="0020263D"/>
    <w:rsid w:val="00211A40"/>
    <w:rsid w:val="00225A0C"/>
    <w:rsid w:val="002404F8"/>
    <w:rsid w:val="002649A0"/>
    <w:rsid w:val="0027169A"/>
    <w:rsid w:val="00292495"/>
    <w:rsid w:val="002A452C"/>
    <w:rsid w:val="002A7D1B"/>
    <w:rsid w:val="002C1B30"/>
    <w:rsid w:val="002C1C54"/>
    <w:rsid w:val="002E221F"/>
    <w:rsid w:val="002E40C9"/>
    <w:rsid w:val="002F20B7"/>
    <w:rsid w:val="002F4D07"/>
    <w:rsid w:val="00313873"/>
    <w:rsid w:val="00332B65"/>
    <w:rsid w:val="003477ED"/>
    <w:rsid w:val="00367C62"/>
    <w:rsid w:val="00397EF0"/>
    <w:rsid w:val="003A2230"/>
    <w:rsid w:val="003C696B"/>
    <w:rsid w:val="003D4D0F"/>
    <w:rsid w:val="003E5E31"/>
    <w:rsid w:val="00403AC2"/>
    <w:rsid w:val="004278E9"/>
    <w:rsid w:val="0044533F"/>
    <w:rsid w:val="00461734"/>
    <w:rsid w:val="00486908"/>
    <w:rsid w:val="004D5A9D"/>
    <w:rsid w:val="004F2BEE"/>
    <w:rsid w:val="005014CC"/>
    <w:rsid w:val="005469F9"/>
    <w:rsid w:val="005B18A1"/>
    <w:rsid w:val="0061156F"/>
    <w:rsid w:val="00614B87"/>
    <w:rsid w:val="00651EE8"/>
    <w:rsid w:val="006840B5"/>
    <w:rsid w:val="006937C9"/>
    <w:rsid w:val="00697C82"/>
    <w:rsid w:val="006A41D7"/>
    <w:rsid w:val="006E7ACA"/>
    <w:rsid w:val="006F29DC"/>
    <w:rsid w:val="007140C1"/>
    <w:rsid w:val="0077393B"/>
    <w:rsid w:val="00775CE2"/>
    <w:rsid w:val="007A5CA0"/>
    <w:rsid w:val="007F0725"/>
    <w:rsid w:val="00834F60"/>
    <w:rsid w:val="00855C3B"/>
    <w:rsid w:val="008A1DED"/>
    <w:rsid w:val="008F1B36"/>
    <w:rsid w:val="008F5292"/>
    <w:rsid w:val="00900380"/>
    <w:rsid w:val="0091144E"/>
    <w:rsid w:val="0092140F"/>
    <w:rsid w:val="00972150"/>
    <w:rsid w:val="00985889"/>
    <w:rsid w:val="009B0272"/>
    <w:rsid w:val="009E7732"/>
    <w:rsid w:val="009F6625"/>
    <w:rsid w:val="00A351CE"/>
    <w:rsid w:val="00A41D4F"/>
    <w:rsid w:val="00A4600E"/>
    <w:rsid w:val="00A83576"/>
    <w:rsid w:val="00AC227F"/>
    <w:rsid w:val="00AC5FFD"/>
    <w:rsid w:val="00AD137E"/>
    <w:rsid w:val="00AF290A"/>
    <w:rsid w:val="00B206D7"/>
    <w:rsid w:val="00B5684E"/>
    <w:rsid w:val="00B92F07"/>
    <w:rsid w:val="00BA1C19"/>
    <w:rsid w:val="00BA4D23"/>
    <w:rsid w:val="00BB1003"/>
    <w:rsid w:val="00BD46C0"/>
    <w:rsid w:val="00BE2468"/>
    <w:rsid w:val="00BE5C17"/>
    <w:rsid w:val="00C0036F"/>
    <w:rsid w:val="00C231B2"/>
    <w:rsid w:val="00C23A0B"/>
    <w:rsid w:val="00C346BA"/>
    <w:rsid w:val="00C93C0A"/>
    <w:rsid w:val="00C97DBC"/>
    <w:rsid w:val="00CB6F1A"/>
    <w:rsid w:val="00CD29A1"/>
    <w:rsid w:val="00CE38B8"/>
    <w:rsid w:val="00CF1070"/>
    <w:rsid w:val="00CF3FAA"/>
    <w:rsid w:val="00CF6286"/>
    <w:rsid w:val="00D104E6"/>
    <w:rsid w:val="00D27C9D"/>
    <w:rsid w:val="00D40AB5"/>
    <w:rsid w:val="00DF5734"/>
    <w:rsid w:val="00E400EE"/>
    <w:rsid w:val="00E51295"/>
    <w:rsid w:val="00E561E7"/>
    <w:rsid w:val="00E62486"/>
    <w:rsid w:val="00E870EE"/>
    <w:rsid w:val="00E95664"/>
    <w:rsid w:val="00EA6C18"/>
    <w:rsid w:val="00EB3C43"/>
    <w:rsid w:val="00ED6ABF"/>
    <w:rsid w:val="00F00C54"/>
    <w:rsid w:val="00F0647F"/>
    <w:rsid w:val="00F220E1"/>
    <w:rsid w:val="00F46424"/>
    <w:rsid w:val="00F879FD"/>
    <w:rsid w:val="00F955A2"/>
    <w:rsid w:val="00F96061"/>
    <w:rsid w:val="00FD6A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A8D85"/>
  <w15:chartTrackingRefBased/>
  <w15:docId w15:val="{3E1C10F5-C9DF-4A6B-A1A0-7ED38C7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7732"/>
    <w:rPr>
      <w:color w:val="0563C1" w:themeColor="hyperlink"/>
      <w:u w:val="single"/>
    </w:rPr>
  </w:style>
  <w:style w:type="character" w:customStyle="1" w:styleId="UnresolvedMention">
    <w:name w:val="Unresolved Mention"/>
    <w:basedOn w:val="DefaultParagraphFont"/>
    <w:uiPriority w:val="99"/>
    <w:semiHidden/>
    <w:unhideWhenUsed/>
    <w:rsid w:val="009E7732"/>
    <w:rPr>
      <w:color w:val="605E5C"/>
      <w:shd w:val="clear" w:color="auto" w:fill="E1DFDD"/>
    </w:rPr>
  </w:style>
  <w:style w:type="paragraph" w:styleId="Header">
    <w:name w:val="header"/>
    <w:basedOn w:val="Normal"/>
    <w:link w:val="HeaderChar"/>
    <w:uiPriority w:val="99"/>
    <w:unhideWhenUsed/>
    <w:rsid w:val="001115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5EE"/>
  </w:style>
  <w:style w:type="paragraph" w:styleId="Footer">
    <w:name w:val="footer"/>
    <w:basedOn w:val="Normal"/>
    <w:link w:val="FooterChar"/>
    <w:uiPriority w:val="99"/>
    <w:unhideWhenUsed/>
    <w:rsid w:val="001115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5EE"/>
  </w:style>
  <w:style w:type="paragraph" w:styleId="ListParagraph">
    <w:name w:val="List Paragraph"/>
    <w:basedOn w:val="Normal"/>
    <w:link w:val="ListParagraphChar"/>
    <w:uiPriority w:val="1"/>
    <w:qFormat/>
    <w:rsid w:val="00BE5C17"/>
    <w:pPr>
      <w:ind w:left="720"/>
      <w:contextualSpacing/>
    </w:pPr>
  </w:style>
  <w:style w:type="paragraph" w:styleId="BodyText">
    <w:name w:val="Body Text"/>
    <w:basedOn w:val="Normal"/>
    <w:link w:val="BodyTextChar"/>
    <w:uiPriority w:val="1"/>
    <w:qFormat/>
    <w:rsid w:val="00C346BA"/>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C346BA"/>
    <w:rPr>
      <w:rFonts w:ascii="Times New Roman" w:eastAsia="Times New Roman" w:hAnsi="Times New Roman" w:cs="Times New Roman"/>
      <w:lang w:val="id"/>
    </w:rPr>
  </w:style>
  <w:style w:type="character" w:styleId="PlaceholderText">
    <w:name w:val="Placeholder Text"/>
    <w:basedOn w:val="DefaultParagraphFont"/>
    <w:uiPriority w:val="99"/>
    <w:semiHidden/>
    <w:rsid w:val="00F220E1"/>
    <w:rPr>
      <w:color w:val="808080"/>
    </w:rPr>
  </w:style>
  <w:style w:type="character" w:customStyle="1" w:styleId="ListParagraphChar">
    <w:name w:val="List Paragraph Char"/>
    <w:basedOn w:val="DefaultParagraphFont"/>
    <w:link w:val="ListParagraph"/>
    <w:uiPriority w:val="34"/>
    <w:locked/>
    <w:rsid w:val="00BB1003"/>
  </w:style>
  <w:style w:type="paragraph" w:customStyle="1" w:styleId="TableParagraph">
    <w:name w:val="Table Paragraph"/>
    <w:basedOn w:val="Normal"/>
    <w:uiPriority w:val="1"/>
    <w:qFormat/>
    <w:rsid w:val="00CF6286"/>
    <w:pPr>
      <w:widowControl w:val="0"/>
      <w:autoSpaceDE w:val="0"/>
      <w:autoSpaceDN w:val="0"/>
      <w:spacing w:after="0" w:line="240" w:lineRule="auto"/>
      <w:jc w:val="center"/>
    </w:pPr>
    <w:rPr>
      <w:rFonts w:ascii="Times New Roman" w:eastAsia="Times New Roman" w:hAnsi="Times New Roman" w:cs="Times New Roman"/>
      <w:lang w:val="id"/>
    </w:rPr>
  </w:style>
  <w:style w:type="table" w:styleId="TableGrid">
    <w:name w:val="Table Grid"/>
    <w:basedOn w:val="TableNormal"/>
    <w:uiPriority w:val="39"/>
    <w:rsid w:val="00855C3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8F1B3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2">
    <w:name w:val="Plain Table 2"/>
    <w:basedOn w:val="TableNormal"/>
    <w:uiPriority w:val="42"/>
    <w:rsid w:val="008F1B3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F1B3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8F1B3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8F1B36"/>
    <w:pPr>
      <w:spacing w:after="0" w:line="240" w:lineRule="auto"/>
    </w:p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8F1B36"/>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8F1B3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8F1B3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glossaryDocument" Target="glossary/document.xml"/><Relationship Id="rId10" Type="http://schemas.openxmlformats.org/officeDocument/2006/relationships/hyperlink" Target="mailto:mastok56@gmail.com" TargetMode="Externa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warsito@unisma.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4.jpe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yperlink" Target="mailto:sultanasek11@gmail.com"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2FAC4F636645DFB5923B111F38C48F"/>
        <w:category>
          <w:name w:val="General"/>
          <w:gallery w:val="placeholder"/>
        </w:category>
        <w:types>
          <w:type w:val="bbPlcHdr"/>
        </w:types>
        <w:behaviors>
          <w:behavior w:val="content"/>
        </w:behaviors>
        <w:guid w:val="{6C7BFA01-200B-493E-BC26-00C8A94C2E2F}"/>
      </w:docPartPr>
      <w:docPartBody>
        <w:p w:rsidR="00E0446B" w:rsidRDefault="00FE3FDD" w:rsidP="00FE3FDD">
          <w:pPr>
            <w:pStyle w:val="E42FAC4F636645DFB5923B111F38C48F"/>
          </w:pPr>
          <w:r w:rsidRPr="00ED42D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1F0"/>
    <w:rsid w:val="003B186D"/>
    <w:rsid w:val="00487550"/>
    <w:rsid w:val="006171F0"/>
    <w:rsid w:val="00671565"/>
    <w:rsid w:val="006B77A0"/>
    <w:rsid w:val="007D60D3"/>
    <w:rsid w:val="00C66312"/>
    <w:rsid w:val="00E0446B"/>
    <w:rsid w:val="00FE3F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3FDD"/>
    <w:rPr>
      <w:color w:val="808080"/>
    </w:rPr>
  </w:style>
  <w:style w:type="paragraph" w:customStyle="1" w:styleId="CD29412952834FAEAC144E65261934DC">
    <w:name w:val="CD29412952834FAEAC144E65261934DC"/>
    <w:rsid w:val="006171F0"/>
  </w:style>
  <w:style w:type="paragraph" w:customStyle="1" w:styleId="E42FAC4F636645DFB5923B111F38C48F">
    <w:name w:val="E42FAC4F636645DFB5923B111F38C48F"/>
    <w:rsid w:val="00FE3F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F3B64-3DDE-4552-AC59-B497E42A1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TotalTime>
  <Pages>1</Pages>
  <Words>3111</Words>
  <Characters>1773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anicktyas</dc:creator>
  <cp:keywords/>
  <dc:description/>
  <cp:lastModifiedBy>Ari</cp:lastModifiedBy>
  <cp:revision>37</cp:revision>
  <dcterms:created xsi:type="dcterms:W3CDTF">2024-01-23T11:58:00Z</dcterms:created>
  <dcterms:modified xsi:type="dcterms:W3CDTF">2024-04-0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7506f4-6f82-3079-888c-2c5069dcf4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